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5863182"/>
      <w:r w:rsidRPr="007E53AD">
        <w:rPr>
          <w:color w:val="FFFFFF" w:themeColor="background1"/>
        </w:rPr>
        <w:t>Halaman Judul</w:t>
      </w:r>
      <w:bookmarkEnd w:id="1"/>
    </w:p>
    <w:p w14:paraId="51838C5A" w14:textId="29A9F4E5" w:rsidR="00D974B8" w:rsidRPr="00327106" w:rsidRDefault="00F90DBC" w:rsidP="00AD4910">
      <w:pPr>
        <w:pStyle w:val="Cover1"/>
        <w:rPr>
          <w:smallCaps/>
          <w:sz w:val="32"/>
          <w:szCs w:val="24"/>
        </w:rPr>
      </w:pPr>
      <w:r w:rsidRPr="00327106">
        <w:rPr>
          <w:i/>
          <w:smallCaps/>
          <w:sz w:val="32"/>
          <w:szCs w:val="24"/>
        </w:rPr>
        <w:t xml:space="preserve">PENGEMBANGAN </w:t>
      </w:r>
      <w:r w:rsidR="00FE0AD8" w:rsidRPr="00327106">
        <w:rPr>
          <w:i/>
          <w:smallCaps/>
          <w:sz w:val="32"/>
          <w:szCs w:val="24"/>
        </w:rPr>
        <w:t>LARGE LANGUAGE</w:t>
      </w:r>
      <w:r w:rsidR="00FE0AD8" w:rsidRPr="00327106">
        <w:rPr>
          <w:smallCaps/>
          <w:sz w:val="32"/>
          <w:szCs w:val="24"/>
        </w:rPr>
        <w:t xml:space="preserve"> </w:t>
      </w:r>
      <w:r w:rsidR="00FE0AD8" w:rsidRPr="00327106">
        <w:rPr>
          <w:i/>
          <w:smallCaps/>
          <w:sz w:val="32"/>
          <w:szCs w:val="24"/>
        </w:rPr>
        <w:t>MODEL</w:t>
      </w:r>
      <w:r w:rsidR="00FE0AD8" w:rsidRPr="00327106">
        <w:rPr>
          <w:smallCaps/>
          <w:sz w:val="32"/>
          <w:szCs w:val="24"/>
        </w:rPr>
        <w:t xml:space="preserve"> UNTUK MENJAWAB PERTANYAAN </w:t>
      </w:r>
      <w:r w:rsidR="00C517C0" w:rsidRPr="00327106">
        <w:rPr>
          <w:smallCaps/>
          <w:sz w:val="32"/>
          <w:szCs w:val="24"/>
        </w:rPr>
        <w:t>TERKAIT AKADEMIK</w:t>
      </w:r>
      <w:r w:rsidR="00FE0AD8" w:rsidRPr="00327106">
        <w:rPr>
          <w:smallCaps/>
          <w:sz w:val="32"/>
          <w:szCs w:val="24"/>
        </w:rPr>
        <w:t xml:space="preserve"> DI UNIVERSITAS SYIAH KUALA DENGAN METODE </w:t>
      </w:r>
      <w:r w:rsidRPr="00327106">
        <w:rPr>
          <w:i/>
          <w:sz w:val="32"/>
          <w:szCs w:val="32"/>
        </w:rPr>
        <w:t>FINE-TUNING</w:t>
      </w:r>
      <w:r w:rsidRPr="00327106">
        <w:rPr>
          <w:smallCaps/>
          <w:sz w:val="32"/>
          <w:szCs w:val="24"/>
        </w:rPr>
        <w:t xml:space="preserve"> DAN </w:t>
      </w:r>
      <w:r w:rsidR="00FE0AD8" w:rsidRPr="00327106">
        <w:rPr>
          <w:i/>
          <w:smallCaps/>
          <w:sz w:val="32"/>
          <w:szCs w:val="24"/>
        </w:rPr>
        <w:t>RETRIEVAL-AUGMENTED GENERATION</w:t>
      </w:r>
    </w:p>
    <w:p w14:paraId="5A32F0EB" w14:textId="11DCD21F" w:rsidR="00B320FA" w:rsidRPr="00327106" w:rsidRDefault="00B320FA" w:rsidP="009574DC"/>
    <w:p w14:paraId="659AD09D" w14:textId="77777777" w:rsidR="00885D93" w:rsidRPr="00327106" w:rsidRDefault="00885D93" w:rsidP="009574DC"/>
    <w:p w14:paraId="31B0D0D8" w14:textId="77777777" w:rsidR="00FE0AD8" w:rsidRPr="00327106" w:rsidRDefault="00FE0AD8" w:rsidP="009574DC"/>
    <w:p w14:paraId="711C316A" w14:textId="242154AA" w:rsidR="002F5D73" w:rsidRPr="00327106" w:rsidRDefault="00F02338" w:rsidP="00FE0AD8">
      <w:pPr>
        <w:pStyle w:val="Cover2"/>
      </w:pPr>
      <w:r w:rsidRPr="00327106">
        <w:t>TESIS</w:t>
      </w:r>
    </w:p>
    <w:p w14:paraId="61A0A2AC" w14:textId="77777777" w:rsidR="00D974B8" w:rsidRPr="00327106" w:rsidRDefault="00D974B8" w:rsidP="009574DC"/>
    <w:p w14:paraId="18D166FD" w14:textId="77777777" w:rsidR="009574DC" w:rsidRPr="00327106" w:rsidRDefault="009574DC" w:rsidP="009574DC"/>
    <w:p w14:paraId="4069C041" w14:textId="77777777" w:rsidR="00FE0AD8" w:rsidRPr="00327106" w:rsidRDefault="00FE0AD8" w:rsidP="009574DC"/>
    <w:p w14:paraId="6A8D815D" w14:textId="77777777" w:rsidR="00D974B8" w:rsidRPr="00327106" w:rsidRDefault="00D974B8" w:rsidP="009574DC">
      <w:pPr>
        <w:pStyle w:val="Subtitle"/>
      </w:pPr>
      <w:r w:rsidRPr="00327106">
        <w:t>Diajukan untuk melengkapi tugas-tugas dan</w:t>
      </w:r>
    </w:p>
    <w:p w14:paraId="5300C0C3" w14:textId="00CDB098" w:rsidR="00D974B8" w:rsidRPr="00327106" w:rsidRDefault="00D974B8" w:rsidP="004B3F28">
      <w:pPr>
        <w:pStyle w:val="Subtitle"/>
        <w:rPr>
          <w:b/>
        </w:rPr>
      </w:pPr>
      <w:r w:rsidRPr="00327106">
        <w:t>memenuhi syarat-syarat guna</w:t>
      </w:r>
      <w:r w:rsidR="00496216" w:rsidRPr="00327106">
        <w:t xml:space="preserve"> </w:t>
      </w:r>
      <w:r w:rsidR="00512FF4" w:rsidRPr="00327106">
        <w:t xml:space="preserve">pelaksanaan penelitian </w:t>
      </w:r>
      <w:r w:rsidR="00E17BFE" w:rsidRPr="00327106">
        <w:t>Tesis</w:t>
      </w:r>
    </w:p>
    <w:p w14:paraId="5EEFEA48" w14:textId="77777777" w:rsidR="00D974B8" w:rsidRPr="00327106" w:rsidRDefault="00D974B8" w:rsidP="009574DC"/>
    <w:p w14:paraId="34FBA625" w14:textId="77777777" w:rsidR="00D974B8" w:rsidRPr="00327106" w:rsidRDefault="00D974B8" w:rsidP="009574DC"/>
    <w:p w14:paraId="05C4554B" w14:textId="77777777" w:rsidR="004B3F28" w:rsidRPr="00327106" w:rsidRDefault="004B3F28" w:rsidP="009574DC"/>
    <w:p w14:paraId="69C4F8DE" w14:textId="5808C5E2" w:rsidR="00D974B8" w:rsidRPr="00A25460" w:rsidRDefault="00D974B8" w:rsidP="004B3F28">
      <w:pPr>
        <w:pStyle w:val="BodyText2"/>
        <w:jc w:val="center"/>
        <w:rPr>
          <w:b w:val="0"/>
        </w:rPr>
      </w:pPr>
      <w:r w:rsidRPr="00327106">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36224" behindDoc="0" locked="0" layoutInCell="1" allowOverlap="1" wp14:anchorId="0574BC08" wp14:editId="60F2E59A">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74CD53F4" w:rsidR="00D974B8" w:rsidRPr="00173912" w:rsidRDefault="00D974B8" w:rsidP="00885D93">
      <w:pPr>
        <w:pStyle w:val="Cover3"/>
        <w:rPr>
          <w:rStyle w:val="IntenseEmphasis"/>
          <w:sz w:val="27"/>
          <w:szCs w:val="27"/>
        </w:rPr>
      </w:pPr>
      <w:r w:rsidRPr="00173912">
        <w:rPr>
          <w:rStyle w:val="IntenseEmphasis"/>
          <w:sz w:val="27"/>
          <w:szCs w:val="27"/>
        </w:rPr>
        <w:t>JURUSA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2D88687B" w:rsidR="00552749" w:rsidRPr="006C161A" w:rsidRDefault="00885D93" w:rsidP="006C161A">
      <w:pPr>
        <w:pStyle w:val="Heading1"/>
        <w:numPr>
          <w:ilvl w:val="0"/>
          <w:numId w:val="0"/>
        </w:numPr>
        <w:shd w:val="clear" w:color="auto" w:fill="FFFFFF" w:themeFill="background1"/>
        <w:ind w:left="432"/>
        <w:jc w:val="left"/>
        <w:rPr>
          <w:color w:val="FFFFFF" w:themeColor="background1"/>
        </w:rPr>
      </w:pPr>
      <w:bookmarkStart w:id="2" w:name="_Toc175863183"/>
      <w:r w:rsidRPr="006C161A">
        <w:rPr>
          <w:color w:val="FFFFFF" w:themeColor="background1"/>
        </w:rPr>
        <w:lastRenderedPageBreak/>
        <w:t xml:space="preserve">Halaman Pengesahan </w:t>
      </w:r>
      <w:r w:rsidR="00CD7F21" w:rsidRPr="006C161A">
        <w:rPr>
          <w:color w:val="FFFFFF" w:themeColor="background1"/>
        </w:rPr>
        <w:t>Laporan</w:t>
      </w:r>
      <w:r w:rsidRPr="006C161A">
        <w:rPr>
          <w:color w:val="FFFFFF" w:themeColor="background1"/>
        </w:rPr>
        <w:t xml:space="preserve">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0D2DB9" w:rsidRDefault="007E53AD" w:rsidP="007E53AD">
      <w:pPr>
        <w:jc w:val="center"/>
        <w:rPr>
          <w:highlight w:val="yellow"/>
        </w:rPr>
      </w:pPr>
      <w:r w:rsidRPr="007E53AD">
        <w:rPr>
          <w:b/>
          <w:i/>
          <w:sz w:val="28"/>
          <w:szCs w:val="28"/>
        </w:rPr>
        <w:t>PENGEMBANGAN LARGE LANGUAGE MODEL UNTUK MENJAWAB PERTANYAAN TERKAIT AKADEMIK DI UNIVERSITAS SYIAH KUALA DENGAN METODE FINE-TUNING DAN 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7A60F6">
            <w:pPr>
              <w:spacing w:line="360"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77777777" w:rsidR="009E6462" w:rsidRPr="00A25460" w:rsidRDefault="009E6462" w:rsidP="009E6462">
            <w:pPr>
              <w:spacing w:line="276" w:lineRule="auto"/>
            </w:pPr>
            <w:r w:rsidRPr="00A25460">
              <w:t xml:space="preserve">Ketua 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Prof. Dr. Taufik Fuadi Abidin, S.Si., M.Tech</w:t>
            </w:r>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5863184"/>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37A40110"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w:t>
      </w:r>
      <w:r w:rsidR="0041138A">
        <w:rPr>
          <w:iCs w:val="0"/>
          <w:lang w:val="id-ID"/>
        </w:rPr>
        <w:t>u</w:t>
      </w:r>
      <w:r w:rsidR="007B2B61" w:rsidRPr="007B2B61">
        <w:rPr>
          <w:iCs w:val="0"/>
        </w:rPr>
        <w:t xml:space="preserve">ntuk Menjawab Pertanyaan </w:t>
      </w:r>
      <w:r w:rsidR="00B356D0">
        <w:rPr>
          <w:iCs w:val="0"/>
        </w:rPr>
        <w:t>t</w:t>
      </w:r>
      <w:r w:rsidR="007B2B61" w:rsidRPr="007B2B61">
        <w:rPr>
          <w:iCs w:val="0"/>
        </w:rPr>
        <w:t xml:space="preserve">erkait Akademik </w:t>
      </w:r>
      <w:r w:rsidR="00501764">
        <w:rPr>
          <w:iCs w:val="0"/>
        </w:rPr>
        <w:t>d</w:t>
      </w:r>
      <w:r w:rsidR="007B2B61" w:rsidRPr="007B2B61">
        <w:rPr>
          <w:iCs w:val="0"/>
        </w:rPr>
        <w:t xml:space="preserve">i Universitas Syiah Kuala </w:t>
      </w:r>
      <w:r w:rsidR="00B356D0">
        <w:rPr>
          <w:iCs w:val="0"/>
        </w:rPr>
        <w:t>d</w:t>
      </w:r>
      <w:r w:rsidR="007B2B61" w:rsidRPr="007B2B61">
        <w:rPr>
          <w:iCs w:val="0"/>
        </w:rPr>
        <w:t xml:space="preserve">engan Metode </w:t>
      </w:r>
      <w:r w:rsidR="007B2B61" w:rsidRPr="007B2B61">
        <w:rPr>
          <w:i/>
        </w:rPr>
        <w:t>Fine-Tuning</w:t>
      </w:r>
      <w:r w:rsidR="007B2B61" w:rsidRPr="007B2B61">
        <w:rPr>
          <w:iCs w:val="0"/>
        </w:rPr>
        <w:t xml:space="preserve"> </w:t>
      </w:r>
      <w:r w:rsidR="00C831D4">
        <w:rPr>
          <w:iCs w:val="0"/>
        </w:rPr>
        <w:t>d</w:t>
      </w:r>
      <w:r w:rsidR="007B2B61" w:rsidRPr="007B2B61">
        <w:rPr>
          <w:iCs w:val="0"/>
        </w:rPr>
        <w:t xml:space="preserve">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9B4600D" w14:textId="0C069043" w:rsidR="00334831" w:rsidRPr="00D50585" w:rsidRDefault="00334831" w:rsidP="00D50585">
      <w:pPr>
        <w:pStyle w:val="Caption"/>
        <w:rPr>
          <w:sz w:val="14"/>
          <w:szCs w:val="14"/>
        </w:rPr>
      </w:pPr>
      <w:r w:rsidRPr="00C5433C">
        <w:rPr>
          <w:sz w:val="14"/>
          <w:szCs w:val="14"/>
        </w:rPr>
        <w:br w:type="page"/>
      </w:r>
    </w:p>
    <w:p w14:paraId="044F882F" w14:textId="77777777" w:rsidR="00512935" w:rsidRDefault="00512935" w:rsidP="0015796B">
      <w:pPr>
        <w:spacing w:line="360" w:lineRule="auto"/>
        <w:jc w:val="center"/>
        <w:rPr>
          <w:b/>
          <w:sz w:val="28"/>
        </w:rPr>
      </w:pPr>
      <w:r w:rsidRPr="00512935">
        <w:rPr>
          <w:b/>
          <w:sz w:val="28"/>
        </w:rPr>
        <w:lastRenderedPageBreak/>
        <w:t>PERNYATAAN PERSETUJUAN PUBLIKASI DAN EMBARGO</w:t>
      </w:r>
    </w:p>
    <w:p w14:paraId="1800751B" w14:textId="0D8DBC9E" w:rsidR="00334831" w:rsidRPr="00E57756" w:rsidRDefault="00512935" w:rsidP="0015796B">
      <w:pPr>
        <w:spacing w:line="360" w:lineRule="auto"/>
        <w:jc w:val="center"/>
        <w:rPr>
          <w:b/>
          <w:sz w:val="28"/>
          <w:lang w:val="id-ID"/>
        </w:rPr>
      </w:pPr>
      <w:r w:rsidRPr="00512935">
        <w:rPr>
          <w:b/>
          <w:sz w:val="28"/>
        </w:rPr>
        <w:t xml:space="preserve">KARYA TULIS CIVITAS AKADEMIKA </w:t>
      </w:r>
      <w:r w:rsidR="00E57756">
        <w:rPr>
          <w:b/>
          <w:sz w:val="28"/>
          <w:lang w:val="id-ID"/>
        </w:rPr>
        <w:t>USK</w:t>
      </w:r>
    </w:p>
    <w:p w14:paraId="6499545D" w14:textId="6EF6F451" w:rsidR="00512935" w:rsidRPr="00C5433C" w:rsidRDefault="00512935" w:rsidP="00512935">
      <w:pPr>
        <w:pStyle w:val="Caption"/>
      </w:pPr>
    </w:p>
    <w:p w14:paraId="65B192B4" w14:textId="77777777" w:rsidR="00597615" w:rsidRPr="00EF0E82" w:rsidRDefault="00597615" w:rsidP="00E21347">
      <w:pPr>
        <w:pStyle w:val="ListParagraph"/>
        <w:ind w:firstLine="0"/>
      </w:pPr>
      <w:r w:rsidRPr="00EF0E82">
        <w:t xml:space="preserve">Saya yang bertanda tangan di bawah ini, </w:t>
      </w:r>
    </w:p>
    <w:p w14:paraId="6855F115" w14:textId="77777777" w:rsidR="00597615" w:rsidRDefault="00597615" w:rsidP="00E21347">
      <w:pPr>
        <w:pStyle w:val="ListParagraph"/>
      </w:pPr>
      <w:r w:rsidRPr="00EF0E82">
        <w:t>Nama lengkap</w:t>
      </w:r>
      <w:r w:rsidRPr="00EF0E82">
        <w:tab/>
      </w:r>
      <w:r w:rsidRPr="00EF0E82">
        <w:tab/>
      </w:r>
      <w:r>
        <w:tab/>
      </w:r>
      <w:r w:rsidRPr="00EF0E82">
        <w:t>:</w:t>
      </w:r>
      <w:r>
        <w:t xml:space="preserve"> Hary Rachmat</w:t>
      </w:r>
    </w:p>
    <w:p w14:paraId="69E4EBE5" w14:textId="0D70DCA0" w:rsidR="00A4247E" w:rsidRDefault="00A4247E" w:rsidP="00E21347">
      <w:pPr>
        <w:pStyle w:val="ListParagraph"/>
      </w:pPr>
      <w:r w:rsidRPr="00EF0E82">
        <w:t>NPM</w:t>
      </w:r>
      <w:r w:rsidRPr="00EF0E82">
        <w:tab/>
      </w:r>
      <w:r w:rsidRPr="00EF0E82">
        <w:tab/>
      </w:r>
      <w:r>
        <w:tab/>
      </w:r>
      <w:r>
        <w:tab/>
      </w:r>
      <w:r w:rsidRPr="00EF0E82">
        <w:t>:</w:t>
      </w:r>
      <w:r>
        <w:t xml:space="preserve"> 2108207010009</w:t>
      </w:r>
    </w:p>
    <w:p w14:paraId="6E6C4EDE" w14:textId="6A0D3B4B" w:rsidR="00A4247E" w:rsidRPr="00EF0E82" w:rsidRDefault="00A4247E" w:rsidP="00E21347">
      <w:pPr>
        <w:pStyle w:val="ListParagraph"/>
        <w:tabs>
          <w:tab w:val="left" w:pos="3544"/>
        </w:tabs>
        <w:ind w:left="3686" w:hanging="2966"/>
      </w:pPr>
      <w:r w:rsidRPr="00EF0E82">
        <w:t>Judul Tugas Tesis</w:t>
      </w:r>
      <w:r>
        <w:tab/>
        <w:t xml:space="preserve"> </w:t>
      </w:r>
      <w:r w:rsidRPr="00EF0E82">
        <w:t>:</w:t>
      </w:r>
      <w:r>
        <w:t xml:space="preserve"> </w:t>
      </w:r>
      <w:r w:rsidRPr="007B2B61">
        <w:rPr>
          <w:iCs w:val="0"/>
        </w:rPr>
        <w:t xml:space="preserve">Pengembangan </w:t>
      </w:r>
      <w:r w:rsidRPr="007B2B61">
        <w:rPr>
          <w:i/>
        </w:rPr>
        <w:t>Large Language Model</w:t>
      </w:r>
      <w:r w:rsidRPr="007B2B61">
        <w:rPr>
          <w:iCs w:val="0"/>
        </w:rPr>
        <w:t xml:space="preserve"> </w:t>
      </w:r>
      <w:r w:rsidR="00E57756">
        <w:rPr>
          <w:iCs w:val="0"/>
          <w:lang w:val="id-ID"/>
        </w:rPr>
        <w:t>u</w:t>
      </w:r>
      <w:r w:rsidRPr="007B2B61">
        <w:rPr>
          <w:iCs w:val="0"/>
        </w:rPr>
        <w:t xml:space="preserve">ntuk Menjawab Pertanyaan </w:t>
      </w:r>
      <w:r>
        <w:rPr>
          <w:iCs w:val="0"/>
        </w:rPr>
        <w:t>t</w:t>
      </w:r>
      <w:r w:rsidRPr="007B2B61">
        <w:rPr>
          <w:iCs w:val="0"/>
        </w:rPr>
        <w:t xml:space="preserve">erkait Akademik </w:t>
      </w:r>
      <w:r>
        <w:rPr>
          <w:iCs w:val="0"/>
        </w:rPr>
        <w:t>d</w:t>
      </w:r>
      <w:r w:rsidRPr="007B2B61">
        <w:rPr>
          <w:iCs w:val="0"/>
        </w:rPr>
        <w:t xml:space="preserve">i Universitas Syiah Kuala </w:t>
      </w:r>
      <w:r>
        <w:rPr>
          <w:iCs w:val="0"/>
        </w:rPr>
        <w:t>d</w:t>
      </w:r>
      <w:r w:rsidRPr="007B2B61">
        <w:rPr>
          <w:iCs w:val="0"/>
        </w:rPr>
        <w:t xml:space="preserve">engan Metode </w:t>
      </w:r>
      <w:r w:rsidRPr="007B2B61">
        <w:rPr>
          <w:i/>
        </w:rPr>
        <w:t>Fine-Tuning</w:t>
      </w:r>
      <w:r w:rsidRPr="007B2B61">
        <w:rPr>
          <w:iCs w:val="0"/>
        </w:rPr>
        <w:t xml:space="preserve"> </w:t>
      </w:r>
      <w:r>
        <w:rPr>
          <w:iCs w:val="0"/>
        </w:rPr>
        <w:t>d</w:t>
      </w:r>
      <w:r w:rsidRPr="007B2B61">
        <w:rPr>
          <w:iCs w:val="0"/>
        </w:rPr>
        <w:t xml:space="preserve">an </w:t>
      </w:r>
      <w:r w:rsidRPr="007B2B61">
        <w:rPr>
          <w:i/>
        </w:rPr>
        <w:t>Retrieval-Augmented Genera</w:t>
      </w:r>
      <w:r w:rsidRPr="007B2B61">
        <w:rPr>
          <w:iCs w:val="0"/>
        </w:rPr>
        <w:t>tion</w:t>
      </w:r>
    </w:p>
    <w:p w14:paraId="440EAFD6" w14:textId="03023C76" w:rsidR="00597615" w:rsidRDefault="00A4247E" w:rsidP="00E21347">
      <w:pPr>
        <w:pStyle w:val="ListParagraph"/>
        <w:tabs>
          <w:tab w:val="left" w:pos="2694"/>
        </w:tabs>
      </w:pPr>
      <w:r w:rsidRPr="00EF0E82">
        <w:t>Fakulta</w:t>
      </w:r>
      <w:r>
        <w:t>s</w:t>
      </w:r>
      <w:r>
        <w:tab/>
      </w:r>
      <w:r>
        <w:tab/>
      </w:r>
      <w:r>
        <w:tab/>
      </w:r>
      <w:r w:rsidRPr="00EF0E82">
        <w:t>:</w:t>
      </w:r>
      <w:r>
        <w:t xml:space="preserve"> MIPA</w:t>
      </w:r>
    </w:p>
    <w:p w14:paraId="6735551C" w14:textId="78EA9E29" w:rsidR="00A4247E" w:rsidRPr="00EF0E82" w:rsidRDefault="00A4247E" w:rsidP="00E21347">
      <w:pPr>
        <w:pStyle w:val="ListParagraph"/>
      </w:pPr>
      <w:r w:rsidRPr="00EF0E82">
        <w:t>Jurusan</w:t>
      </w:r>
      <w:r w:rsidRPr="00EF0E82">
        <w:tab/>
      </w:r>
      <w:r w:rsidRPr="00EF0E82">
        <w:tab/>
      </w:r>
      <w:r>
        <w:tab/>
      </w:r>
      <w:r w:rsidRPr="00EF0E82">
        <w:t>:</w:t>
      </w:r>
      <w:r>
        <w:t xml:space="preserve"> Informatika</w:t>
      </w:r>
    </w:p>
    <w:p w14:paraId="7A50AB7B" w14:textId="77777777" w:rsidR="00597615" w:rsidRDefault="00597615" w:rsidP="00282F50">
      <w:pPr>
        <w:pStyle w:val="ListParagraph"/>
        <w:spacing w:after="240"/>
      </w:pPr>
      <w:r w:rsidRPr="00EF0E82">
        <w:t>Program Studi</w:t>
      </w:r>
      <w:r w:rsidRPr="00EF0E82">
        <w:tab/>
      </w:r>
      <w:r w:rsidRPr="00EF0E82">
        <w:tab/>
      </w:r>
      <w:r>
        <w:tab/>
      </w:r>
      <w:r w:rsidRPr="00EF0E82">
        <w:t>:</w:t>
      </w:r>
      <w:r>
        <w:t xml:space="preserve"> </w:t>
      </w:r>
      <w:r w:rsidRPr="007B2B61">
        <w:t>Magister Kecerdasan Buatan</w:t>
      </w:r>
    </w:p>
    <w:p w14:paraId="070D9581" w14:textId="77777777" w:rsidR="00282F50" w:rsidRPr="00EF0E82" w:rsidRDefault="00282F50" w:rsidP="00282F50">
      <w:pPr>
        <w:pStyle w:val="ListParagraph"/>
        <w:spacing w:after="240"/>
      </w:pPr>
    </w:p>
    <w:p w14:paraId="6AAD87CA" w14:textId="77777777" w:rsidR="00597615" w:rsidRDefault="00597615" w:rsidP="00E21347">
      <w:pPr>
        <w:pStyle w:val="ListParagraph"/>
        <w:ind w:firstLine="0"/>
      </w:pPr>
      <w:r>
        <w:t>menyetujui:</w:t>
      </w:r>
    </w:p>
    <w:p w14:paraId="523FFBB5" w14:textId="316E4B3E" w:rsidR="00597615" w:rsidRDefault="00597615" w:rsidP="00E21347">
      <w:pPr>
        <w:pStyle w:val="ListParagraph"/>
        <w:ind w:left="709" w:hanging="709"/>
      </w:pPr>
      <w:r>
        <w:t xml:space="preserve">(   )  </w:t>
      </w:r>
      <w:r>
        <w:tab/>
        <w:t>untuk mengunggah softcopy Tugas Akhir/Tesis saya diatas secara penuh atau full text di Repository Perpustakaan Unsyiah dan diakses atau terbaca lewat mesin pencari internet secara publik</w:t>
      </w:r>
    </w:p>
    <w:p w14:paraId="190C37DB" w14:textId="0299D32C" w:rsidR="00334831" w:rsidRDefault="00597615" w:rsidP="00E21347">
      <w:pPr>
        <w:pStyle w:val="ListParagraph"/>
        <w:ind w:left="709" w:hanging="709"/>
      </w:pPr>
      <w:r>
        <w:t xml:space="preserve">(   )  </w:t>
      </w:r>
      <w:r>
        <w:tab/>
        <w:t>untuk mengunggah softcopy Tugas Akhir/Tesis kami diatas secara parsial atau</w:t>
      </w:r>
      <w:r w:rsidR="004F4CE0">
        <w:t xml:space="preserve"> </w:t>
      </w:r>
      <w:r>
        <w:t>hanya</w:t>
      </w:r>
      <w:r w:rsidR="004F4CE0">
        <w:t xml:space="preserve"> </w:t>
      </w:r>
      <w:r>
        <w:t>bagian Tertentu (misalnya Cover, Lembar Pengesahan, Abstrak, Daftar Isi,</w:t>
      </w:r>
      <w:r w:rsidR="004F4CE0">
        <w:t xml:space="preserve"> </w:t>
      </w:r>
      <w:r>
        <w:t>Pendahuluan dan Kesimpulan) ke  Repository Perpustakaan Unsyiah dan diakses</w:t>
      </w:r>
      <w:r w:rsidR="004F4CE0">
        <w:t xml:space="preserve"> </w:t>
      </w:r>
      <w:r>
        <w:t>atau terbaca lewat mesin pencari internet secara publik</w:t>
      </w:r>
    </w:p>
    <w:p w14:paraId="0E5AECD7" w14:textId="3DA3C651" w:rsidR="004F4CE0" w:rsidRDefault="004F4CE0" w:rsidP="00E21347">
      <w:pPr>
        <w:pStyle w:val="ListParagraph"/>
        <w:ind w:firstLine="0"/>
        <w:jc w:val="both"/>
      </w:pPr>
      <w:r>
        <w:t xml:space="preserve">dan setuju memberikan atau mengunggah softcopy Tugas Akhir/Tesis kepada Perpustakaan Unsyiah secara  penuh dalam  bentuk PDF untuk disimpan secara private ke dalam Repository yang tidak bisa dijangkau oleh mesin pencari (mis. Google). </w:t>
      </w:r>
    </w:p>
    <w:p w14:paraId="2F32FBC2" w14:textId="77777777" w:rsidR="004F4CE0" w:rsidRDefault="004F4CE0" w:rsidP="00E21347">
      <w:pPr>
        <w:pStyle w:val="ListParagraph"/>
        <w:ind w:firstLine="0"/>
        <w:jc w:val="both"/>
      </w:pPr>
    </w:p>
    <w:p w14:paraId="04C799BD" w14:textId="645879EB" w:rsidR="00334831" w:rsidRPr="00C5433C" w:rsidRDefault="004F4CE0" w:rsidP="001C0A87">
      <w:pPr>
        <w:pStyle w:val="ListParagraph"/>
        <w:ind w:left="709" w:hanging="709"/>
      </w:pPr>
      <w:r>
        <w:t>Demikian pernyataan ini dibuat untuk dipergunakan sebagaimana mestinya.</w:t>
      </w: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1D136FEA" w:rsidR="00334831" w:rsidRPr="00263F10" w:rsidRDefault="00BC6970" w:rsidP="00263F10">
      <w:pPr>
        <w:pStyle w:val="Quote"/>
        <w:jc w:val="both"/>
        <w:rPr>
          <w:i w:val="0"/>
          <w:iCs/>
        </w:rPr>
      </w:pPr>
      <w:r w:rsidRPr="00E8268E">
        <w:rPr>
          <w:i w:val="0"/>
          <w:iCs/>
        </w:rPr>
        <w:t>Selama</w:t>
      </w:r>
      <w:r w:rsidR="00FD51E1" w:rsidRPr="00E8268E">
        <w:rPr>
          <w:i w:val="0"/>
          <w:iCs/>
        </w:rPr>
        <w:t xml:space="preserve"> ini</w:t>
      </w:r>
      <w:r w:rsidR="009A046C" w:rsidRPr="00E8268E">
        <w:rPr>
          <w:i w:val="0"/>
          <w:iCs/>
        </w:rPr>
        <w:t>,</w:t>
      </w:r>
      <w:r w:rsidRPr="00E8268E">
        <w:rPr>
          <w:i w:val="0"/>
          <w:iCs/>
        </w:rPr>
        <w:t xml:space="preserve"> </w:t>
      </w:r>
      <w:r w:rsidR="00895758" w:rsidRPr="00E8268E">
        <w:rPr>
          <w:i w:val="0"/>
          <w:iCs/>
        </w:rPr>
        <w:t>informasi terkait akademik di Universitas Syiah Kuala (USK)</w:t>
      </w:r>
      <w:r w:rsidR="009A046C" w:rsidRPr="00E8268E">
        <w:rPr>
          <w:i w:val="0"/>
          <w:iCs/>
        </w:rPr>
        <w:t>,</w:t>
      </w:r>
      <w:r w:rsidR="00A41585" w:rsidRPr="00E8268E">
        <w:rPr>
          <w:i w:val="0"/>
          <w:iCs/>
        </w:rPr>
        <w:t xml:space="preserve"> selain di informasikan dalam bentuk website juga </w:t>
      </w:r>
      <w:r w:rsidR="004D055F" w:rsidRPr="00E8268E">
        <w:rPr>
          <w:i w:val="0"/>
          <w:iCs/>
        </w:rPr>
        <w:t xml:space="preserve">dirangkum </w:t>
      </w:r>
      <w:r w:rsidR="00A41585" w:rsidRPr="00E8268E">
        <w:rPr>
          <w:i w:val="0"/>
          <w:iCs/>
        </w:rPr>
        <w:t xml:space="preserve">dalam </w:t>
      </w:r>
      <w:r w:rsidRPr="00E8268E">
        <w:rPr>
          <w:i w:val="0"/>
          <w:iCs/>
        </w:rPr>
        <w:t>bentuk</w:t>
      </w:r>
      <w:r w:rsidRPr="00E8268E">
        <w:t xml:space="preserve"> Frequently Asked Question </w:t>
      </w:r>
      <w:r w:rsidRPr="00E8268E">
        <w:rPr>
          <w:i w:val="0"/>
          <w:iCs/>
        </w:rPr>
        <w:t>(FAQ)</w:t>
      </w:r>
      <w:r w:rsidR="00FD51E1" w:rsidRPr="00E8268E">
        <w:rPr>
          <w:i w:val="0"/>
          <w:iCs/>
        </w:rPr>
        <w:t xml:space="preserve">. </w:t>
      </w:r>
      <w:r w:rsidR="00587C5E" w:rsidRPr="00E8268E">
        <w:rPr>
          <w:i w:val="0"/>
          <w:iCs/>
        </w:rPr>
        <w:t>Informasi dalam bentuk web</w:t>
      </w:r>
      <w:r w:rsidR="002C6EB1" w:rsidRPr="00E8268E">
        <w:rPr>
          <w:i w:val="0"/>
          <w:iCs/>
        </w:rPr>
        <w:t>site</w:t>
      </w:r>
      <w:r w:rsidR="00587C5E" w:rsidRPr="00E8268E">
        <w:rPr>
          <w:i w:val="0"/>
          <w:iCs/>
        </w:rPr>
        <w:t xml:space="preserve"> dan </w:t>
      </w:r>
      <w:r w:rsidR="00FD51E1" w:rsidRPr="00E8268E">
        <w:rPr>
          <w:i w:val="0"/>
          <w:iCs/>
        </w:rPr>
        <w:t>FAQ tidak interaktif sehingga informasi</w:t>
      </w:r>
      <w:r w:rsidR="006234C6" w:rsidRPr="00E8268E">
        <w:rPr>
          <w:i w:val="0"/>
          <w:iCs/>
        </w:rPr>
        <w:t xml:space="preserve"> tertentu</w:t>
      </w:r>
      <w:r w:rsidR="00FD51E1" w:rsidRPr="00E8268E">
        <w:rPr>
          <w:i w:val="0"/>
          <w:iCs/>
        </w:rPr>
        <w:t xml:space="preserve"> harus dicari dalam </w:t>
      </w:r>
      <w:r w:rsidR="00F26045" w:rsidRPr="00E8268E">
        <w:rPr>
          <w:i w:val="0"/>
          <w:iCs/>
        </w:rPr>
        <w:t xml:space="preserve">berita web atau </w:t>
      </w:r>
      <w:r w:rsidR="00FD51E1" w:rsidRPr="00E8268E">
        <w:rPr>
          <w:i w:val="0"/>
          <w:iCs/>
        </w:rPr>
        <w:t>daftar FAQ tersebut.</w:t>
      </w:r>
      <w:r w:rsidR="004F015D" w:rsidRPr="00E8268E">
        <w:rPr>
          <w:i w:val="0"/>
          <w:iCs/>
        </w:rPr>
        <w:t xml:space="preserve"> Oleh karena itu,</w:t>
      </w:r>
      <w:r w:rsidR="00C82CF4" w:rsidRPr="00E8268E">
        <w:rPr>
          <w:i w:val="0"/>
          <w:iCs/>
        </w:rPr>
        <w:t xml:space="preserve"> </w:t>
      </w:r>
      <w:r w:rsidR="00FD51E1" w:rsidRPr="00E8268E">
        <w:rPr>
          <w:i w:val="0"/>
          <w:iCs/>
        </w:rPr>
        <w:t xml:space="preserve">dibutuhkan alternatif cara penyampaian informasi yang </w:t>
      </w:r>
      <w:r w:rsidR="00383477" w:rsidRPr="00E8268E">
        <w:rPr>
          <w:i w:val="0"/>
          <w:iCs/>
        </w:rPr>
        <w:t xml:space="preserve">lebih </w:t>
      </w:r>
      <w:r w:rsidR="00FD51E1" w:rsidRPr="00E8268E">
        <w:rPr>
          <w:i w:val="0"/>
          <w:iCs/>
        </w:rPr>
        <w:t xml:space="preserve">interaktif menggunakan chatbot. Chatbot dapat dibangun dengan menggunakan </w:t>
      </w:r>
      <w:r w:rsidR="00FD51E1" w:rsidRPr="00E8268E">
        <w:t>Large Language Model</w:t>
      </w:r>
      <w:r w:rsidR="00FD51E1" w:rsidRPr="00E8268E">
        <w:rPr>
          <w:i w:val="0"/>
          <w:iCs/>
        </w:rPr>
        <w:t xml:space="preserve"> (LLM)</w:t>
      </w:r>
      <w:r w:rsidR="00C82CF4" w:rsidRPr="00E8268E">
        <w:rPr>
          <w:i w:val="0"/>
          <w:iCs/>
        </w:rPr>
        <w:t xml:space="preserve"> seperti </w:t>
      </w:r>
      <w:r w:rsidR="00FD51E1" w:rsidRPr="00E8268E">
        <w:rPr>
          <w:i w:val="0"/>
          <w:iCs/>
        </w:rPr>
        <w:t xml:space="preserve">Mistral 7B. </w:t>
      </w:r>
      <w:bookmarkStart w:id="6" w:name="_Hlk175863178"/>
      <w:r w:rsidR="00B231B9" w:rsidRPr="00E8268E">
        <w:rPr>
          <w:i w:val="0"/>
          <w:iCs/>
        </w:rPr>
        <w:t xml:space="preserve">Mistral 7B adalah model bahasa besar yang </w:t>
      </w:r>
      <w:r w:rsidR="00915986" w:rsidRPr="00E8268E">
        <w:rPr>
          <w:i w:val="0"/>
          <w:iCs/>
        </w:rPr>
        <w:t>dapat diterapkan</w:t>
      </w:r>
      <w:r w:rsidR="00FA6014" w:rsidRPr="00E8268E">
        <w:rPr>
          <w:i w:val="0"/>
          <w:iCs/>
        </w:rPr>
        <w:t xml:space="preserve"> </w:t>
      </w:r>
      <w:r w:rsidR="00B231B9" w:rsidRPr="00E8268E">
        <w:rPr>
          <w:i w:val="0"/>
          <w:iCs/>
        </w:rPr>
        <w:t>untuk menjawab pertanyaan</w:t>
      </w:r>
      <w:r w:rsidR="00FA6014" w:rsidRPr="00E8268E">
        <w:rPr>
          <w:i w:val="0"/>
          <w:iCs/>
        </w:rPr>
        <w:t xml:space="preserve"> seperti informasi</w:t>
      </w:r>
      <w:r w:rsidR="00915986" w:rsidRPr="00E8268E">
        <w:rPr>
          <w:i w:val="0"/>
          <w:iCs/>
        </w:rPr>
        <w:t xml:space="preserve"> akademik</w:t>
      </w:r>
      <w:r w:rsidR="00032E5B" w:rsidRPr="00E8268E">
        <w:rPr>
          <w:i w:val="0"/>
          <w:iCs/>
        </w:rPr>
        <w:t xml:space="preserve"> </w:t>
      </w:r>
      <w:r w:rsidR="00B231B9" w:rsidRPr="00E8268E">
        <w:rPr>
          <w:i w:val="0"/>
          <w:iCs/>
        </w:rPr>
        <w:t xml:space="preserve">menggunakan data yang dikumpulkan dari </w:t>
      </w:r>
      <w:r w:rsidR="00F323D8" w:rsidRPr="00E8268E">
        <w:rPr>
          <w:i w:val="0"/>
          <w:iCs/>
        </w:rPr>
        <w:t>universitas</w:t>
      </w:r>
      <w:r w:rsidR="00B231B9" w:rsidRPr="00E8268E">
        <w:rPr>
          <w:i w:val="0"/>
          <w:iCs/>
        </w:rPr>
        <w:t xml:space="preserve">. </w:t>
      </w:r>
      <w:bookmarkEnd w:id="6"/>
      <w:r w:rsidR="00EA16EA" w:rsidRPr="00E8268E">
        <w:rPr>
          <w:i w:val="0"/>
          <w:iCs/>
        </w:rPr>
        <w:t xml:space="preserve">Metode </w:t>
      </w:r>
      <w:r w:rsidR="00EA16EA" w:rsidRPr="00E8268E">
        <w:t>fine-tuning</w:t>
      </w:r>
      <w:r w:rsidR="00EA16EA" w:rsidRPr="00E8268E">
        <w:rPr>
          <w:i w:val="0"/>
          <w:iCs/>
        </w:rPr>
        <w:t xml:space="preserve"> dengan </w:t>
      </w:r>
      <w:r w:rsidR="00B231B9" w:rsidRPr="00E8268E">
        <w:rPr>
          <w:i w:val="0"/>
          <w:iCs/>
        </w:rPr>
        <w:t xml:space="preserve">Teknik QLoRA dan RAG </w:t>
      </w:r>
      <w:r w:rsidR="0087031E" w:rsidRPr="00E8268E">
        <w:rPr>
          <w:i w:val="0"/>
          <w:iCs/>
        </w:rPr>
        <w:t xml:space="preserve">dapat </w:t>
      </w:r>
      <w:r w:rsidR="00B231B9" w:rsidRPr="00E8268E">
        <w:rPr>
          <w:i w:val="0"/>
          <w:iCs/>
        </w:rPr>
        <w:t xml:space="preserve">digunakan untuk melatih model dan mengambil informasi yang relevan dari sumber </w:t>
      </w:r>
      <w:r w:rsidR="00D768DD" w:rsidRPr="00E8268E">
        <w:rPr>
          <w:i w:val="0"/>
          <w:iCs/>
        </w:rPr>
        <w:t>dokumen</w:t>
      </w:r>
      <w:r w:rsidR="00B231B9" w:rsidRPr="00E8268E">
        <w:rPr>
          <w:i w:val="0"/>
          <w:iCs/>
        </w:rPr>
        <w:t xml:space="preserve"> eksternal. Hasilnya </w:t>
      </w:r>
      <w:r w:rsidR="00D768DD" w:rsidRPr="00E8268E">
        <w:rPr>
          <w:i w:val="0"/>
          <w:iCs/>
        </w:rPr>
        <w:t xml:space="preserve">kemudian </w:t>
      </w:r>
      <w:r w:rsidR="00B231B9" w:rsidRPr="00E8268E">
        <w:rPr>
          <w:i w:val="0"/>
          <w:iCs/>
        </w:rPr>
        <w:t xml:space="preserve">dievaluasi menggunakan skor </w:t>
      </w:r>
      <w:r w:rsidR="00B231B9" w:rsidRPr="00E52A1F">
        <w:rPr>
          <w:i w:val="0"/>
          <w:iCs/>
        </w:rPr>
        <w:t>ROUGE</w:t>
      </w:r>
      <w:r w:rsidR="00B231B9" w:rsidRPr="00E8268E">
        <w:rPr>
          <w:i w:val="0"/>
          <w:iCs/>
        </w:rPr>
        <w:t xml:space="preserve">. </w:t>
      </w:r>
      <w:r w:rsidR="0087031E" w:rsidRPr="00E8268E">
        <w:rPr>
          <w:i w:val="0"/>
          <w:iCs/>
        </w:rPr>
        <w:t>Jawaban dari model</w:t>
      </w:r>
      <w:r w:rsidR="00DA0EF0" w:rsidRPr="00E8268E">
        <w:rPr>
          <w:i w:val="0"/>
          <w:iCs/>
        </w:rPr>
        <w:t xml:space="preserve"> USK</w:t>
      </w:r>
      <w:r w:rsidR="0087031E" w:rsidRPr="00E8268E">
        <w:rPr>
          <w:i w:val="0"/>
          <w:iCs/>
        </w:rPr>
        <w:t xml:space="preserve"> Mistral 7B</w:t>
      </w:r>
      <w:r w:rsidR="00DA0EF0" w:rsidRPr="00E8268E">
        <w:rPr>
          <w:i w:val="0"/>
          <w:iCs/>
        </w:rPr>
        <w:t xml:space="preserve"> memberikan hasil dengan</w:t>
      </w:r>
      <w:r w:rsidR="00B231B9" w:rsidRPr="00E8268E">
        <w:rPr>
          <w:i w:val="0"/>
          <w:iCs/>
        </w:rPr>
        <w:t xml:space="preserve"> skor &gt;0,5</w:t>
      </w:r>
      <w:r w:rsidR="00DA0EF0" w:rsidRPr="00E8268E">
        <w:rPr>
          <w:i w:val="0"/>
          <w:iCs/>
        </w:rPr>
        <w:t xml:space="preserve"> dengan </w:t>
      </w:r>
      <w:r w:rsidR="00A11203" w:rsidRPr="00E8268E">
        <w:rPr>
          <w:i w:val="0"/>
          <w:iCs/>
        </w:rPr>
        <w:t>1</w:t>
      </w:r>
      <w:r w:rsidR="00B85CF3" w:rsidRPr="00E8268E">
        <w:rPr>
          <w:i w:val="0"/>
          <w:iCs/>
        </w:rPr>
        <w:t>5</w:t>
      </w:r>
      <w:r w:rsidR="00B231B9" w:rsidRPr="00E8268E">
        <w:rPr>
          <w:i w:val="0"/>
          <w:iCs/>
        </w:rPr>
        <w:t xml:space="preserve"> dari </w:t>
      </w:r>
      <w:r w:rsidR="004339FD" w:rsidRPr="00E8268E">
        <w:rPr>
          <w:i w:val="0"/>
          <w:iCs/>
        </w:rPr>
        <w:t>5</w:t>
      </w:r>
      <w:r w:rsidR="00B231B9" w:rsidRPr="00E8268E">
        <w:rPr>
          <w:i w:val="0"/>
          <w:iCs/>
        </w:rPr>
        <w:t xml:space="preserve">6 pertanyaan </w:t>
      </w:r>
      <w:r w:rsidR="00DA0EF0" w:rsidRPr="00E8268E">
        <w:rPr>
          <w:i w:val="0"/>
          <w:iCs/>
        </w:rPr>
        <w:t>menggunakan</w:t>
      </w:r>
      <w:r w:rsidR="00B231B9" w:rsidRPr="00E8268E">
        <w:rPr>
          <w:i w:val="0"/>
          <w:iCs/>
        </w:rPr>
        <w:t xml:space="preserve"> metode RAG dan metode </w:t>
      </w:r>
      <w:r w:rsidR="00B231B9" w:rsidRPr="00E8268E">
        <w:t>fine-tuning</w:t>
      </w:r>
      <w:r w:rsidR="00B231B9" w:rsidRPr="00E8268E">
        <w:rPr>
          <w:i w:val="0"/>
          <w:iCs/>
        </w:rPr>
        <w:t xml:space="preserve"> di</w:t>
      </w:r>
      <w:r w:rsidR="00DA0EF0" w:rsidRPr="00E8268E">
        <w:rPr>
          <w:i w:val="0"/>
          <w:iCs/>
        </w:rPr>
        <w:t>uji</w:t>
      </w:r>
      <w:r w:rsidR="00B231B9" w:rsidRPr="00E8268E">
        <w:rPr>
          <w:i w:val="0"/>
          <w:iCs/>
        </w:rPr>
        <w:t xml:space="preserve"> pada 20 pertanyaan</w:t>
      </w:r>
      <w:r w:rsidR="00E8268E">
        <w:rPr>
          <w:i w:val="0"/>
          <w:iCs/>
        </w:rPr>
        <w:t xml:space="preserve"> menghasilkan nilai dengan </w:t>
      </w:r>
      <w:r w:rsidR="00E8268E" w:rsidRPr="00E8268E">
        <w:rPr>
          <w:i w:val="0"/>
          <w:iCs/>
        </w:rPr>
        <w:t>skor &gt;0,5</w:t>
      </w:r>
      <w:r w:rsidR="00DA0EF0" w:rsidRPr="00E8268E">
        <w:rPr>
          <w:i w:val="0"/>
          <w:iCs/>
        </w:rPr>
        <w:t>. Pengujian juga dilakukan d</w:t>
      </w:r>
      <w:r w:rsidR="008564A9" w:rsidRPr="00E8268E">
        <w:rPr>
          <w:i w:val="0"/>
          <w:iCs/>
        </w:rPr>
        <w:t>engan pertanyaan yang berbeda tetapi memiliki makna yang sama</w:t>
      </w:r>
      <w:r w:rsidR="00B231B9" w:rsidRPr="00E8268E">
        <w:rPr>
          <w:i w:val="0"/>
          <w:iCs/>
        </w:rPr>
        <w:t xml:space="preserve"> dan </w:t>
      </w:r>
      <w:r w:rsidR="006521B6" w:rsidRPr="00E8268E">
        <w:rPr>
          <w:i w:val="0"/>
          <w:iCs/>
        </w:rPr>
        <w:t xml:space="preserve">didapatkan </w:t>
      </w:r>
      <w:r w:rsidR="00B231B9" w:rsidRPr="00E8268E">
        <w:rPr>
          <w:i w:val="0"/>
          <w:iCs/>
        </w:rPr>
        <w:t xml:space="preserve">hasil tanggapan dengan skor </w:t>
      </w:r>
      <w:r w:rsidR="00DA0EF0" w:rsidRPr="00E52A1F">
        <w:rPr>
          <w:i w:val="0"/>
          <w:iCs/>
        </w:rPr>
        <w:t>ROUGE</w:t>
      </w:r>
      <w:r w:rsidR="00DA0EF0" w:rsidRPr="00E8268E">
        <w:rPr>
          <w:i w:val="0"/>
          <w:iCs/>
        </w:rPr>
        <w:t xml:space="preserve"> 0</w:t>
      </w:r>
      <w:r w:rsidR="00E8268E">
        <w:rPr>
          <w:i w:val="0"/>
          <w:iCs/>
        </w:rPr>
        <w:t>,</w:t>
      </w:r>
      <w:r w:rsidR="00DA0EF0" w:rsidRPr="00E8268E">
        <w:rPr>
          <w:i w:val="0"/>
          <w:iCs/>
        </w:rPr>
        <w:t>4-0</w:t>
      </w:r>
      <w:r w:rsidR="00E8268E">
        <w:rPr>
          <w:i w:val="0"/>
          <w:iCs/>
        </w:rPr>
        <w:t>,</w:t>
      </w:r>
      <w:r w:rsidR="00DA0EF0" w:rsidRPr="00E8268E">
        <w:rPr>
          <w:i w:val="0"/>
          <w:iCs/>
        </w:rPr>
        <w:t xml:space="preserve">5 </w:t>
      </w:r>
      <w:r w:rsidR="00B231B9" w:rsidRPr="00E8268E">
        <w:rPr>
          <w:i w:val="0"/>
          <w:iCs/>
        </w:rPr>
        <w:t xml:space="preserve">dari pertanyaan yang diajukan. </w:t>
      </w:r>
      <w:r w:rsidR="00DA0EF0" w:rsidRPr="00E8268E">
        <w:rPr>
          <w:i w:val="0"/>
          <w:iCs/>
        </w:rPr>
        <w:t>Dengan</w:t>
      </w:r>
      <w:r w:rsidR="00B231B9" w:rsidRPr="00E8268E">
        <w:rPr>
          <w:i w:val="0"/>
          <w:iCs/>
        </w:rPr>
        <w:t xml:space="preserve"> </w:t>
      </w:r>
      <w:r w:rsidR="00201508">
        <w:rPr>
          <w:i w:val="0"/>
          <w:iCs/>
        </w:rPr>
        <w:t>adanya model</w:t>
      </w:r>
      <w:r w:rsidR="00DA0EF0" w:rsidRPr="00E8268E">
        <w:rPr>
          <w:i w:val="0"/>
          <w:iCs/>
        </w:rPr>
        <w:t xml:space="preserve"> </w:t>
      </w:r>
      <w:r w:rsidR="00B231B9" w:rsidRPr="00E8268E">
        <w:rPr>
          <w:i w:val="0"/>
          <w:iCs/>
        </w:rPr>
        <w:t xml:space="preserve">USK Mistral 7B </w:t>
      </w:r>
      <w:r w:rsidR="00FA62D9" w:rsidRPr="00E8268E">
        <w:rPr>
          <w:i w:val="0"/>
          <w:iCs/>
        </w:rPr>
        <w:t>di</w:t>
      </w:r>
      <w:r w:rsidR="00201508">
        <w:rPr>
          <w:i w:val="0"/>
          <w:iCs/>
        </w:rPr>
        <w:t>temuk</w:t>
      </w:r>
      <w:r w:rsidR="00FA62D9" w:rsidRPr="00E8268E">
        <w:rPr>
          <w:i w:val="0"/>
          <w:iCs/>
        </w:rPr>
        <w:t xml:space="preserve">an suatu cara yang dapat digunakan untuk </w:t>
      </w:r>
      <w:r w:rsidR="00DA0EF0" w:rsidRPr="00E8268E">
        <w:rPr>
          <w:i w:val="0"/>
          <w:iCs/>
        </w:rPr>
        <w:t xml:space="preserve">membantu pengguna dalam </w:t>
      </w:r>
      <w:r w:rsidR="003E6779" w:rsidRPr="00E8268E">
        <w:rPr>
          <w:i w:val="0"/>
          <w:iCs/>
        </w:rPr>
        <w:t>memberikan</w:t>
      </w:r>
      <w:r w:rsidR="00B231B9" w:rsidRPr="00E8268E">
        <w:rPr>
          <w:i w:val="0"/>
          <w:iCs/>
        </w:rPr>
        <w:t xml:space="preserve"> informasi </w:t>
      </w:r>
      <w:r w:rsidR="003E6779" w:rsidRPr="00E8268E">
        <w:rPr>
          <w:i w:val="0"/>
          <w:iCs/>
        </w:rPr>
        <w:t xml:space="preserve">terkait akademik </w:t>
      </w:r>
      <w:r w:rsidR="00B231B9" w:rsidRPr="00E8268E">
        <w:rPr>
          <w:i w:val="0"/>
          <w:iCs/>
        </w:rPr>
        <w:t>di USK</w:t>
      </w:r>
      <w:r w:rsidR="00FA62D9" w:rsidRPr="00E8268E">
        <w:rPr>
          <w:i w:val="0"/>
          <w:iCs/>
        </w:rPr>
        <w:t xml:space="preserve"> secara interaktif</w:t>
      </w:r>
      <w:r w:rsidR="00334831" w:rsidRPr="00E8268E">
        <w:rPr>
          <w:i w:val="0"/>
          <w:iCs/>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AEFFDFD" w:rsidR="00334831" w:rsidRPr="00871AD6" w:rsidRDefault="00334831" w:rsidP="00263F10">
      <w:pPr>
        <w:pStyle w:val="Quote"/>
        <w:rPr>
          <w:i w:val="0"/>
          <w:iCs/>
        </w:rPr>
      </w:pPr>
      <w:r w:rsidRPr="00FD1487">
        <w:t>Kata kunci:</w:t>
      </w:r>
      <w:r w:rsidR="003F12D5">
        <w:t xml:space="preserve"> </w:t>
      </w:r>
      <w:r w:rsidR="009F10F5" w:rsidRPr="00A228F8">
        <w:t>Large Language Model, Fine-tuning</w:t>
      </w:r>
      <w:r w:rsidR="009F10F5">
        <w:t>,</w:t>
      </w:r>
      <w:r w:rsidR="009F10F5" w:rsidRPr="00A228F8">
        <w:t xml:space="preserve"> </w:t>
      </w:r>
      <w:r w:rsidR="009F10F5" w:rsidRPr="00E52A1F">
        <w:rPr>
          <w:i w:val="0"/>
          <w:iCs/>
        </w:rPr>
        <w:t>RAG</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068A90E" w:rsidR="00334831" w:rsidRPr="00FD1487" w:rsidRDefault="009F0931" w:rsidP="008F6874">
      <w:pPr>
        <w:pStyle w:val="Quote"/>
        <w:jc w:val="both"/>
        <w:rPr>
          <w:bCs/>
          <w:iCs/>
        </w:rPr>
      </w:pPr>
      <w:r>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5863185"/>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1BD2F2E1"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w:t>
      </w:r>
      <w:r w:rsidR="00BB619F">
        <w:rPr>
          <w:b/>
          <w:bCs w:val="0"/>
          <w:iCs w:val="0"/>
          <w:lang w:val="id-ID"/>
        </w:rPr>
        <w:t>u</w:t>
      </w:r>
      <w:r w:rsidR="00731CDC" w:rsidRPr="00731CDC">
        <w:rPr>
          <w:b/>
          <w:bCs w:val="0"/>
          <w:iCs w:val="0"/>
        </w:rPr>
        <w:t xml:space="preserve">ntuk Menjawab Pertanyaan Terkait Akademik </w:t>
      </w:r>
      <w:r w:rsidR="00BB619F">
        <w:rPr>
          <w:b/>
          <w:bCs w:val="0"/>
          <w:iCs w:val="0"/>
          <w:lang w:val="id-ID"/>
        </w:rPr>
        <w:t>d</w:t>
      </w:r>
      <w:r w:rsidR="00731CDC" w:rsidRPr="00731CDC">
        <w:rPr>
          <w:b/>
          <w:bCs w:val="0"/>
          <w:iCs w:val="0"/>
        </w:rPr>
        <w:t xml:space="preserve">i Universitas Syiah Kuala </w:t>
      </w:r>
      <w:r w:rsidR="00BB619F">
        <w:rPr>
          <w:b/>
          <w:bCs w:val="0"/>
          <w:iCs w:val="0"/>
          <w:lang w:val="id-ID"/>
        </w:rPr>
        <w:t>d</w:t>
      </w:r>
      <w:r w:rsidR="00731CDC" w:rsidRPr="00731CDC">
        <w:rPr>
          <w:b/>
          <w:bCs w:val="0"/>
          <w:iCs w:val="0"/>
        </w:rPr>
        <w:t xml:space="preserve">engan Metode </w:t>
      </w:r>
      <w:r w:rsidR="00731CDC" w:rsidRPr="00731CDC">
        <w:rPr>
          <w:b/>
          <w:bCs w:val="0"/>
          <w:i/>
        </w:rPr>
        <w:t>Fine-Tuning</w:t>
      </w:r>
      <w:r w:rsidR="00731CDC" w:rsidRPr="00731CDC">
        <w:rPr>
          <w:b/>
          <w:bCs w:val="0"/>
          <w:iCs w:val="0"/>
        </w:rPr>
        <w:t xml:space="preserve"> </w:t>
      </w:r>
      <w:r w:rsidR="00BB619F">
        <w:rPr>
          <w:b/>
          <w:bCs w:val="0"/>
          <w:iCs w:val="0"/>
          <w:lang w:val="id-ID"/>
        </w:rPr>
        <w:t>d</w:t>
      </w:r>
      <w:r w:rsidR="00731CDC" w:rsidRPr="00731CDC">
        <w:rPr>
          <w:b/>
          <w:bCs w:val="0"/>
          <w:iCs w:val="0"/>
        </w:rPr>
        <w:t xml:space="preserve">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170EB860"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w:t>
      </w:r>
      <w:r w:rsidRPr="00A25460">
        <w:t>Magister</w:t>
      </w:r>
      <w:r w:rsidR="00D67F37" w:rsidRPr="00A25460">
        <w:t xml:space="preserve"> di Jurusan </w:t>
      </w:r>
      <w:r w:rsidR="00BB619F">
        <w:rPr>
          <w:lang w:val="id-ID"/>
        </w:rPr>
        <w:t>Informatika</w:t>
      </w:r>
      <w:r w:rsidR="00D67F37" w:rsidRPr="00A25460">
        <w:t xml:space="preserve">, Fakultas Matematika dan Ilmu Pengetahuan Alam, Universitas Syiah Kuala. </w:t>
      </w:r>
      <w:r w:rsidR="00804AFE" w:rsidRPr="00A25460">
        <w:t>Penyelesaian</w:t>
      </w:r>
      <w:r w:rsidR="00D67F37" w:rsidRPr="00A25460">
        <w:t xml:space="preserve"> penulisan </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5CD1DF9E" w:rsidR="0098208B" w:rsidRPr="00A25460" w:rsidRDefault="0098208B" w:rsidP="002A6F34">
      <w:pPr>
        <w:pStyle w:val="ListParagraph"/>
        <w:numPr>
          <w:ilvl w:val="0"/>
          <w:numId w:val="2"/>
        </w:numPr>
        <w:jc w:val="both"/>
      </w:pPr>
      <w:r w:rsidRPr="00A25460">
        <w:t xml:space="preserve">Semua pihak yang telah memberikan kontribusi baik moral maupun material sehingga penulis dapat menyelesaikan </w:t>
      </w:r>
      <w:r w:rsidR="00CD7F21">
        <w:rPr>
          <w:lang w:val="id-ID"/>
        </w:rPr>
        <w:t>Laporan</w:t>
      </w:r>
      <w:r w:rsidRPr="00A25460">
        <w:t xml:space="preserve"> </w:t>
      </w:r>
      <w:r w:rsidR="00CD7F21">
        <w:rPr>
          <w:lang w:val="id-ID"/>
        </w:rPr>
        <w:t>T</w:t>
      </w:r>
      <w:r w:rsidRPr="00A25460">
        <w: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5863186"/>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70BDE30E" w14:textId="17400B71" w:rsidR="000A19E5" w:rsidRDefault="0068542C">
      <w:pPr>
        <w:pStyle w:val="TOC1"/>
        <w:rPr>
          <w:rFonts w:asciiTheme="minorHAnsi" w:eastAsiaTheme="minorEastAsia" w:hAnsiTheme="minorHAnsi" w:cstheme="minorBidi"/>
          <w:bCs w:val="0"/>
          <w:iCs w:val="0"/>
          <w:noProof/>
          <w:kern w:val="2"/>
          <w:sz w:val="22"/>
          <w:szCs w:val="22"/>
          <w:lang w:val="en-ID" w:eastAsia="en-ID"/>
          <w14:ligatures w14:val="standardContextual"/>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5863182" w:history="1">
        <w:r w:rsidR="000A19E5" w:rsidRPr="00103732">
          <w:rPr>
            <w:rStyle w:val="Hyperlink"/>
            <w:noProof/>
          </w:rPr>
          <w:t>Halaman Judul</w:t>
        </w:r>
        <w:r w:rsidR="000A19E5">
          <w:rPr>
            <w:noProof/>
            <w:webHidden/>
          </w:rPr>
          <w:tab/>
        </w:r>
        <w:r w:rsidR="001F24D7">
          <w:rPr>
            <w:noProof/>
            <w:webHidden/>
          </w:rPr>
          <w:tab/>
        </w:r>
        <w:r w:rsidR="000A19E5">
          <w:rPr>
            <w:noProof/>
            <w:webHidden/>
          </w:rPr>
          <w:fldChar w:fldCharType="begin"/>
        </w:r>
        <w:r w:rsidR="000A19E5">
          <w:rPr>
            <w:noProof/>
            <w:webHidden/>
          </w:rPr>
          <w:instrText xml:space="preserve"> PAGEREF _Toc175863182 \h </w:instrText>
        </w:r>
        <w:r w:rsidR="000A19E5">
          <w:rPr>
            <w:noProof/>
            <w:webHidden/>
          </w:rPr>
        </w:r>
        <w:r w:rsidR="000A19E5">
          <w:rPr>
            <w:noProof/>
            <w:webHidden/>
          </w:rPr>
          <w:fldChar w:fldCharType="separate"/>
        </w:r>
        <w:r w:rsidR="004F7CD3">
          <w:rPr>
            <w:noProof/>
            <w:webHidden/>
          </w:rPr>
          <w:t>i</w:t>
        </w:r>
        <w:r w:rsidR="000A19E5">
          <w:rPr>
            <w:noProof/>
            <w:webHidden/>
          </w:rPr>
          <w:fldChar w:fldCharType="end"/>
        </w:r>
      </w:hyperlink>
    </w:p>
    <w:p w14:paraId="3FBC7637" w14:textId="487943B8" w:rsidR="000A19E5"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183" w:history="1">
        <w:r w:rsidR="000A19E5" w:rsidRPr="00103732">
          <w:rPr>
            <w:rStyle w:val="Hyperlink"/>
            <w:noProof/>
          </w:rPr>
          <w:t>Halaman Pengesahan Laporan Tesis</w:t>
        </w:r>
        <w:r w:rsidR="000A19E5">
          <w:rPr>
            <w:noProof/>
            <w:webHidden/>
          </w:rPr>
          <w:tab/>
        </w:r>
        <w:r w:rsidR="001F24D7">
          <w:rPr>
            <w:noProof/>
            <w:webHidden/>
          </w:rPr>
          <w:tab/>
        </w:r>
        <w:r w:rsidR="000A19E5">
          <w:rPr>
            <w:noProof/>
            <w:webHidden/>
          </w:rPr>
          <w:fldChar w:fldCharType="begin"/>
        </w:r>
        <w:r w:rsidR="000A19E5">
          <w:rPr>
            <w:noProof/>
            <w:webHidden/>
          </w:rPr>
          <w:instrText xml:space="preserve"> PAGEREF _Toc175863183 \h </w:instrText>
        </w:r>
        <w:r w:rsidR="000A19E5">
          <w:rPr>
            <w:noProof/>
            <w:webHidden/>
          </w:rPr>
        </w:r>
        <w:r w:rsidR="000A19E5">
          <w:rPr>
            <w:noProof/>
            <w:webHidden/>
          </w:rPr>
          <w:fldChar w:fldCharType="separate"/>
        </w:r>
        <w:r w:rsidR="004F7CD3">
          <w:rPr>
            <w:noProof/>
            <w:webHidden/>
          </w:rPr>
          <w:t>ii</w:t>
        </w:r>
        <w:r w:rsidR="000A19E5">
          <w:rPr>
            <w:noProof/>
            <w:webHidden/>
          </w:rPr>
          <w:fldChar w:fldCharType="end"/>
        </w:r>
      </w:hyperlink>
    </w:p>
    <w:p w14:paraId="3C0FE5A3" w14:textId="637C82E4" w:rsidR="000A19E5"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184" w:history="1">
        <w:r w:rsidR="000A19E5" w:rsidRPr="00103732">
          <w:rPr>
            <w:rStyle w:val="Hyperlink"/>
            <w:noProof/>
          </w:rPr>
          <w:t>Pernyataan Bebas Plagiasi</w:t>
        </w:r>
        <w:r w:rsidR="000A19E5">
          <w:rPr>
            <w:noProof/>
            <w:webHidden/>
          </w:rPr>
          <w:tab/>
        </w:r>
        <w:r w:rsidR="001F24D7">
          <w:rPr>
            <w:noProof/>
            <w:webHidden/>
          </w:rPr>
          <w:tab/>
        </w:r>
        <w:r w:rsidR="000A19E5">
          <w:rPr>
            <w:noProof/>
            <w:webHidden/>
          </w:rPr>
          <w:fldChar w:fldCharType="begin"/>
        </w:r>
        <w:r w:rsidR="000A19E5">
          <w:rPr>
            <w:noProof/>
            <w:webHidden/>
          </w:rPr>
          <w:instrText xml:space="preserve"> PAGEREF _Toc175863184 \h </w:instrText>
        </w:r>
        <w:r w:rsidR="000A19E5">
          <w:rPr>
            <w:noProof/>
            <w:webHidden/>
          </w:rPr>
        </w:r>
        <w:r w:rsidR="000A19E5">
          <w:rPr>
            <w:noProof/>
            <w:webHidden/>
          </w:rPr>
          <w:fldChar w:fldCharType="separate"/>
        </w:r>
        <w:r w:rsidR="004F7CD3">
          <w:rPr>
            <w:noProof/>
            <w:webHidden/>
          </w:rPr>
          <w:t>ii</w:t>
        </w:r>
        <w:r w:rsidR="000A19E5">
          <w:rPr>
            <w:noProof/>
            <w:webHidden/>
          </w:rPr>
          <w:fldChar w:fldCharType="end"/>
        </w:r>
      </w:hyperlink>
    </w:p>
    <w:p w14:paraId="48E966E5" w14:textId="7F9714DF" w:rsidR="000A19E5"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185" w:history="1">
        <w:r w:rsidR="000A19E5" w:rsidRPr="00103732">
          <w:rPr>
            <w:rStyle w:val="Hyperlink"/>
            <w:noProof/>
          </w:rPr>
          <w:t>Kata Pengantar</w:t>
        </w:r>
        <w:r w:rsidR="000A19E5">
          <w:rPr>
            <w:noProof/>
            <w:webHidden/>
          </w:rPr>
          <w:tab/>
        </w:r>
        <w:r w:rsidR="001F24D7">
          <w:rPr>
            <w:noProof/>
            <w:webHidden/>
          </w:rPr>
          <w:tab/>
        </w:r>
        <w:r w:rsidR="000A19E5">
          <w:rPr>
            <w:noProof/>
            <w:webHidden/>
          </w:rPr>
          <w:fldChar w:fldCharType="begin"/>
        </w:r>
        <w:r w:rsidR="000A19E5">
          <w:rPr>
            <w:noProof/>
            <w:webHidden/>
          </w:rPr>
          <w:instrText xml:space="preserve"> PAGEREF _Toc175863185 \h </w:instrText>
        </w:r>
        <w:r w:rsidR="000A19E5">
          <w:rPr>
            <w:noProof/>
            <w:webHidden/>
          </w:rPr>
        </w:r>
        <w:r w:rsidR="000A19E5">
          <w:rPr>
            <w:noProof/>
            <w:webHidden/>
          </w:rPr>
          <w:fldChar w:fldCharType="separate"/>
        </w:r>
        <w:r w:rsidR="004F7CD3">
          <w:rPr>
            <w:noProof/>
            <w:webHidden/>
          </w:rPr>
          <w:t>vii</w:t>
        </w:r>
        <w:r w:rsidR="000A19E5">
          <w:rPr>
            <w:noProof/>
            <w:webHidden/>
          </w:rPr>
          <w:fldChar w:fldCharType="end"/>
        </w:r>
      </w:hyperlink>
    </w:p>
    <w:p w14:paraId="3D1D4060" w14:textId="021FA3C4" w:rsidR="000A19E5"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186" w:history="1">
        <w:r w:rsidR="000A19E5" w:rsidRPr="00103732">
          <w:rPr>
            <w:rStyle w:val="Hyperlink"/>
            <w:noProof/>
          </w:rPr>
          <w:t>Daftar Isi</w:t>
        </w:r>
        <w:r w:rsidR="000A19E5">
          <w:rPr>
            <w:noProof/>
            <w:webHidden/>
          </w:rPr>
          <w:tab/>
        </w:r>
        <w:r w:rsidR="001F24D7">
          <w:rPr>
            <w:noProof/>
            <w:webHidden/>
          </w:rPr>
          <w:tab/>
        </w:r>
        <w:r w:rsidR="000A19E5">
          <w:rPr>
            <w:noProof/>
            <w:webHidden/>
          </w:rPr>
          <w:fldChar w:fldCharType="begin"/>
        </w:r>
        <w:r w:rsidR="000A19E5">
          <w:rPr>
            <w:noProof/>
            <w:webHidden/>
          </w:rPr>
          <w:instrText xml:space="preserve"> PAGEREF _Toc175863186 \h </w:instrText>
        </w:r>
        <w:r w:rsidR="000A19E5">
          <w:rPr>
            <w:noProof/>
            <w:webHidden/>
          </w:rPr>
        </w:r>
        <w:r w:rsidR="000A19E5">
          <w:rPr>
            <w:noProof/>
            <w:webHidden/>
          </w:rPr>
          <w:fldChar w:fldCharType="separate"/>
        </w:r>
        <w:r w:rsidR="004F7CD3">
          <w:rPr>
            <w:noProof/>
            <w:webHidden/>
          </w:rPr>
          <w:t>viii</w:t>
        </w:r>
        <w:r w:rsidR="000A19E5">
          <w:rPr>
            <w:noProof/>
            <w:webHidden/>
          </w:rPr>
          <w:fldChar w:fldCharType="end"/>
        </w:r>
      </w:hyperlink>
    </w:p>
    <w:p w14:paraId="263B6CE8" w14:textId="5B7487F2" w:rsidR="000A19E5"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187" w:history="1">
        <w:r w:rsidR="000A19E5" w:rsidRPr="00103732">
          <w:rPr>
            <w:rStyle w:val="Hyperlink"/>
            <w:noProof/>
          </w:rPr>
          <w:t>Daftar Tabel</w:t>
        </w:r>
        <w:r w:rsidR="000A19E5">
          <w:rPr>
            <w:noProof/>
            <w:webHidden/>
          </w:rPr>
          <w:tab/>
        </w:r>
        <w:r w:rsidR="001F24D7">
          <w:rPr>
            <w:noProof/>
            <w:webHidden/>
          </w:rPr>
          <w:tab/>
        </w:r>
        <w:r w:rsidR="000A19E5">
          <w:rPr>
            <w:noProof/>
            <w:webHidden/>
          </w:rPr>
          <w:fldChar w:fldCharType="begin"/>
        </w:r>
        <w:r w:rsidR="000A19E5">
          <w:rPr>
            <w:noProof/>
            <w:webHidden/>
          </w:rPr>
          <w:instrText xml:space="preserve"> PAGEREF _Toc175863187 \h </w:instrText>
        </w:r>
        <w:r w:rsidR="000A19E5">
          <w:rPr>
            <w:noProof/>
            <w:webHidden/>
          </w:rPr>
        </w:r>
        <w:r w:rsidR="000A19E5">
          <w:rPr>
            <w:noProof/>
            <w:webHidden/>
          </w:rPr>
          <w:fldChar w:fldCharType="separate"/>
        </w:r>
        <w:r w:rsidR="004F7CD3">
          <w:rPr>
            <w:noProof/>
            <w:webHidden/>
          </w:rPr>
          <w:t>x</w:t>
        </w:r>
        <w:r w:rsidR="000A19E5">
          <w:rPr>
            <w:noProof/>
            <w:webHidden/>
          </w:rPr>
          <w:fldChar w:fldCharType="end"/>
        </w:r>
      </w:hyperlink>
    </w:p>
    <w:p w14:paraId="50CDC570" w14:textId="5555C756" w:rsidR="000A19E5"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188" w:history="1">
        <w:r w:rsidR="000A19E5" w:rsidRPr="00103732">
          <w:rPr>
            <w:rStyle w:val="Hyperlink"/>
            <w:noProof/>
          </w:rPr>
          <w:t>Daftar Gambar</w:t>
        </w:r>
        <w:r w:rsidR="000A19E5">
          <w:rPr>
            <w:noProof/>
            <w:webHidden/>
          </w:rPr>
          <w:tab/>
        </w:r>
        <w:r w:rsidR="001F24D7">
          <w:rPr>
            <w:noProof/>
            <w:webHidden/>
          </w:rPr>
          <w:tab/>
        </w:r>
        <w:r w:rsidR="000A19E5">
          <w:rPr>
            <w:noProof/>
            <w:webHidden/>
          </w:rPr>
          <w:fldChar w:fldCharType="begin"/>
        </w:r>
        <w:r w:rsidR="000A19E5">
          <w:rPr>
            <w:noProof/>
            <w:webHidden/>
          </w:rPr>
          <w:instrText xml:space="preserve"> PAGEREF _Toc175863188 \h </w:instrText>
        </w:r>
        <w:r w:rsidR="000A19E5">
          <w:rPr>
            <w:noProof/>
            <w:webHidden/>
          </w:rPr>
        </w:r>
        <w:r w:rsidR="000A19E5">
          <w:rPr>
            <w:noProof/>
            <w:webHidden/>
          </w:rPr>
          <w:fldChar w:fldCharType="separate"/>
        </w:r>
        <w:r w:rsidR="004F7CD3">
          <w:rPr>
            <w:noProof/>
            <w:webHidden/>
          </w:rPr>
          <w:t>xi</w:t>
        </w:r>
        <w:r w:rsidR="000A19E5">
          <w:rPr>
            <w:noProof/>
            <w:webHidden/>
          </w:rPr>
          <w:fldChar w:fldCharType="end"/>
        </w:r>
      </w:hyperlink>
    </w:p>
    <w:p w14:paraId="011C4CA2" w14:textId="14540CF1" w:rsidR="000A19E5"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189" w:history="1">
        <w:r w:rsidR="000A19E5" w:rsidRPr="00103732">
          <w:rPr>
            <w:rStyle w:val="Hyperlink"/>
            <w:noProof/>
          </w:rPr>
          <w:t>Daftar Lampiran</w:t>
        </w:r>
        <w:r w:rsidR="000A19E5">
          <w:rPr>
            <w:noProof/>
            <w:webHidden/>
          </w:rPr>
          <w:tab/>
        </w:r>
        <w:r w:rsidR="001F24D7">
          <w:rPr>
            <w:noProof/>
            <w:webHidden/>
          </w:rPr>
          <w:tab/>
        </w:r>
        <w:r w:rsidR="000A19E5">
          <w:rPr>
            <w:noProof/>
            <w:webHidden/>
          </w:rPr>
          <w:fldChar w:fldCharType="begin"/>
        </w:r>
        <w:r w:rsidR="000A19E5">
          <w:rPr>
            <w:noProof/>
            <w:webHidden/>
          </w:rPr>
          <w:instrText xml:space="preserve"> PAGEREF _Toc175863189 \h </w:instrText>
        </w:r>
        <w:r w:rsidR="000A19E5">
          <w:rPr>
            <w:noProof/>
            <w:webHidden/>
          </w:rPr>
        </w:r>
        <w:r w:rsidR="000A19E5">
          <w:rPr>
            <w:noProof/>
            <w:webHidden/>
          </w:rPr>
          <w:fldChar w:fldCharType="separate"/>
        </w:r>
        <w:r w:rsidR="004F7CD3">
          <w:rPr>
            <w:noProof/>
            <w:webHidden/>
          </w:rPr>
          <w:t>xii</w:t>
        </w:r>
        <w:r w:rsidR="000A19E5">
          <w:rPr>
            <w:noProof/>
            <w:webHidden/>
          </w:rPr>
          <w:fldChar w:fldCharType="end"/>
        </w:r>
      </w:hyperlink>
    </w:p>
    <w:p w14:paraId="35B48864" w14:textId="302248CE" w:rsidR="000A19E5"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190" w:history="1">
        <w:r w:rsidR="000A19E5" w:rsidRPr="00103732">
          <w:rPr>
            <w:rStyle w:val="Hyperlink"/>
            <w:noProof/>
            <w:lang w:val="en-US"/>
          </w:rPr>
          <w:t>BAB I</w:t>
        </w:r>
        <w:r w:rsidR="000A19E5" w:rsidRPr="00103732">
          <w:rPr>
            <w:rStyle w:val="Hyperlink"/>
            <w:noProof/>
          </w:rPr>
          <w:t xml:space="preserve"> PENDAHULUAN</w:t>
        </w:r>
        <w:r w:rsidR="000A19E5">
          <w:rPr>
            <w:noProof/>
            <w:webHidden/>
          </w:rPr>
          <w:tab/>
        </w:r>
        <w:r w:rsidR="000A19E5">
          <w:rPr>
            <w:noProof/>
            <w:webHidden/>
          </w:rPr>
          <w:fldChar w:fldCharType="begin"/>
        </w:r>
        <w:r w:rsidR="000A19E5">
          <w:rPr>
            <w:noProof/>
            <w:webHidden/>
          </w:rPr>
          <w:instrText xml:space="preserve"> PAGEREF _Toc175863190 \h </w:instrText>
        </w:r>
        <w:r w:rsidR="000A19E5">
          <w:rPr>
            <w:noProof/>
            <w:webHidden/>
          </w:rPr>
        </w:r>
        <w:r w:rsidR="000A19E5">
          <w:rPr>
            <w:noProof/>
            <w:webHidden/>
          </w:rPr>
          <w:fldChar w:fldCharType="separate"/>
        </w:r>
        <w:r w:rsidR="004F7CD3">
          <w:rPr>
            <w:noProof/>
            <w:webHidden/>
          </w:rPr>
          <w:t>1</w:t>
        </w:r>
        <w:r w:rsidR="000A19E5">
          <w:rPr>
            <w:noProof/>
            <w:webHidden/>
          </w:rPr>
          <w:fldChar w:fldCharType="end"/>
        </w:r>
      </w:hyperlink>
    </w:p>
    <w:p w14:paraId="69E13E3E" w14:textId="4720B8E7"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191" w:history="1">
        <w:r w:rsidR="000A19E5" w:rsidRPr="00103732">
          <w:rPr>
            <w:rStyle w:val="Hyperlink"/>
            <w:noProof/>
          </w:rPr>
          <w:t>1.1</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noProof/>
          </w:rPr>
          <w:t>Latar Belakang</w:t>
        </w:r>
        <w:r w:rsidR="000A19E5">
          <w:rPr>
            <w:noProof/>
            <w:webHidden/>
          </w:rPr>
          <w:tab/>
        </w:r>
        <w:r w:rsidR="000A19E5">
          <w:rPr>
            <w:noProof/>
            <w:webHidden/>
          </w:rPr>
          <w:fldChar w:fldCharType="begin"/>
        </w:r>
        <w:r w:rsidR="000A19E5">
          <w:rPr>
            <w:noProof/>
            <w:webHidden/>
          </w:rPr>
          <w:instrText xml:space="preserve"> PAGEREF _Toc175863191 \h </w:instrText>
        </w:r>
        <w:r w:rsidR="000A19E5">
          <w:rPr>
            <w:noProof/>
            <w:webHidden/>
          </w:rPr>
        </w:r>
        <w:r w:rsidR="000A19E5">
          <w:rPr>
            <w:noProof/>
            <w:webHidden/>
          </w:rPr>
          <w:fldChar w:fldCharType="separate"/>
        </w:r>
        <w:r w:rsidR="004F7CD3">
          <w:rPr>
            <w:noProof/>
            <w:webHidden/>
          </w:rPr>
          <w:t>1</w:t>
        </w:r>
        <w:r w:rsidR="000A19E5">
          <w:rPr>
            <w:noProof/>
            <w:webHidden/>
          </w:rPr>
          <w:fldChar w:fldCharType="end"/>
        </w:r>
      </w:hyperlink>
    </w:p>
    <w:p w14:paraId="011DB4A2" w14:textId="4F0ADD9D"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192" w:history="1">
        <w:r w:rsidR="000A19E5" w:rsidRPr="00103732">
          <w:rPr>
            <w:rStyle w:val="Hyperlink"/>
            <w:noProof/>
          </w:rPr>
          <w:t>1.2</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noProof/>
            <w:lang w:val="id-ID"/>
          </w:rPr>
          <w:t>Rumusan M</w:t>
        </w:r>
        <w:r w:rsidR="000A19E5" w:rsidRPr="00103732">
          <w:rPr>
            <w:rStyle w:val="Hyperlink"/>
            <w:noProof/>
          </w:rPr>
          <w:t>asalah</w:t>
        </w:r>
        <w:r w:rsidR="000A19E5">
          <w:rPr>
            <w:noProof/>
            <w:webHidden/>
          </w:rPr>
          <w:tab/>
        </w:r>
        <w:r w:rsidR="000A19E5">
          <w:rPr>
            <w:noProof/>
            <w:webHidden/>
          </w:rPr>
          <w:fldChar w:fldCharType="begin"/>
        </w:r>
        <w:r w:rsidR="000A19E5">
          <w:rPr>
            <w:noProof/>
            <w:webHidden/>
          </w:rPr>
          <w:instrText xml:space="preserve"> PAGEREF _Toc175863192 \h </w:instrText>
        </w:r>
        <w:r w:rsidR="000A19E5">
          <w:rPr>
            <w:noProof/>
            <w:webHidden/>
          </w:rPr>
        </w:r>
        <w:r w:rsidR="000A19E5">
          <w:rPr>
            <w:noProof/>
            <w:webHidden/>
          </w:rPr>
          <w:fldChar w:fldCharType="separate"/>
        </w:r>
        <w:r w:rsidR="004F7CD3">
          <w:rPr>
            <w:noProof/>
            <w:webHidden/>
          </w:rPr>
          <w:t>2</w:t>
        </w:r>
        <w:r w:rsidR="000A19E5">
          <w:rPr>
            <w:noProof/>
            <w:webHidden/>
          </w:rPr>
          <w:fldChar w:fldCharType="end"/>
        </w:r>
      </w:hyperlink>
    </w:p>
    <w:p w14:paraId="6BA751BD" w14:textId="5766B040"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193" w:history="1">
        <w:r w:rsidR="000A19E5" w:rsidRPr="00103732">
          <w:rPr>
            <w:rStyle w:val="Hyperlink"/>
            <w:noProof/>
            <w:lang w:val="id-ID"/>
          </w:rPr>
          <w:t>1.3</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noProof/>
          </w:rPr>
          <w:t>Tujuan</w:t>
        </w:r>
        <w:r w:rsidR="000A19E5" w:rsidRPr="00103732">
          <w:rPr>
            <w:rStyle w:val="Hyperlink"/>
            <w:noProof/>
            <w:lang w:val="id-ID"/>
          </w:rPr>
          <w:t xml:space="preserve"> Penelitian</w:t>
        </w:r>
        <w:r w:rsidR="000A19E5">
          <w:rPr>
            <w:noProof/>
            <w:webHidden/>
          </w:rPr>
          <w:tab/>
        </w:r>
        <w:r w:rsidR="000A19E5">
          <w:rPr>
            <w:noProof/>
            <w:webHidden/>
          </w:rPr>
          <w:fldChar w:fldCharType="begin"/>
        </w:r>
        <w:r w:rsidR="000A19E5">
          <w:rPr>
            <w:noProof/>
            <w:webHidden/>
          </w:rPr>
          <w:instrText xml:space="preserve"> PAGEREF _Toc175863193 \h </w:instrText>
        </w:r>
        <w:r w:rsidR="000A19E5">
          <w:rPr>
            <w:noProof/>
            <w:webHidden/>
          </w:rPr>
        </w:r>
        <w:r w:rsidR="000A19E5">
          <w:rPr>
            <w:noProof/>
            <w:webHidden/>
          </w:rPr>
          <w:fldChar w:fldCharType="separate"/>
        </w:r>
        <w:r w:rsidR="004F7CD3">
          <w:rPr>
            <w:noProof/>
            <w:webHidden/>
          </w:rPr>
          <w:t>3</w:t>
        </w:r>
        <w:r w:rsidR="000A19E5">
          <w:rPr>
            <w:noProof/>
            <w:webHidden/>
          </w:rPr>
          <w:fldChar w:fldCharType="end"/>
        </w:r>
      </w:hyperlink>
    </w:p>
    <w:p w14:paraId="0CF7A3EB" w14:textId="07DAF207"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194" w:history="1">
        <w:r w:rsidR="000A19E5" w:rsidRPr="00103732">
          <w:rPr>
            <w:rStyle w:val="Hyperlink"/>
            <w:noProof/>
            <w:lang w:val="id-ID"/>
          </w:rPr>
          <w:t>1.4</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noProof/>
          </w:rPr>
          <w:t>Manfaat</w:t>
        </w:r>
        <w:r w:rsidR="000A19E5" w:rsidRPr="00103732">
          <w:rPr>
            <w:rStyle w:val="Hyperlink"/>
            <w:noProof/>
            <w:lang w:val="id-ID"/>
          </w:rPr>
          <w:t xml:space="preserve"> Penelitian</w:t>
        </w:r>
        <w:r w:rsidR="000A19E5">
          <w:rPr>
            <w:noProof/>
            <w:webHidden/>
          </w:rPr>
          <w:tab/>
        </w:r>
        <w:r w:rsidR="000A19E5">
          <w:rPr>
            <w:noProof/>
            <w:webHidden/>
          </w:rPr>
          <w:fldChar w:fldCharType="begin"/>
        </w:r>
        <w:r w:rsidR="000A19E5">
          <w:rPr>
            <w:noProof/>
            <w:webHidden/>
          </w:rPr>
          <w:instrText xml:space="preserve"> PAGEREF _Toc175863194 \h </w:instrText>
        </w:r>
        <w:r w:rsidR="000A19E5">
          <w:rPr>
            <w:noProof/>
            <w:webHidden/>
          </w:rPr>
        </w:r>
        <w:r w:rsidR="000A19E5">
          <w:rPr>
            <w:noProof/>
            <w:webHidden/>
          </w:rPr>
          <w:fldChar w:fldCharType="separate"/>
        </w:r>
        <w:r w:rsidR="004F7CD3">
          <w:rPr>
            <w:noProof/>
            <w:webHidden/>
          </w:rPr>
          <w:t>3</w:t>
        </w:r>
        <w:r w:rsidR="000A19E5">
          <w:rPr>
            <w:noProof/>
            <w:webHidden/>
          </w:rPr>
          <w:fldChar w:fldCharType="end"/>
        </w:r>
      </w:hyperlink>
    </w:p>
    <w:p w14:paraId="13582EBD" w14:textId="5A267092" w:rsidR="000A19E5"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195" w:history="1">
        <w:r w:rsidR="000A19E5" w:rsidRPr="00103732">
          <w:rPr>
            <w:rStyle w:val="Hyperlink"/>
            <w:noProof/>
            <w:lang w:val="en-US"/>
          </w:rPr>
          <w:t>BAB II</w:t>
        </w:r>
        <w:r w:rsidR="000A19E5" w:rsidRPr="00103732">
          <w:rPr>
            <w:rStyle w:val="Hyperlink"/>
            <w:noProof/>
          </w:rPr>
          <w:t xml:space="preserve"> TINJAUAN KEPUSTAKAAN</w:t>
        </w:r>
        <w:r w:rsidR="000A19E5">
          <w:rPr>
            <w:noProof/>
            <w:webHidden/>
          </w:rPr>
          <w:tab/>
        </w:r>
        <w:r w:rsidR="000A19E5">
          <w:rPr>
            <w:noProof/>
            <w:webHidden/>
          </w:rPr>
          <w:fldChar w:fldCharType="begin"/>
        </w:r>
        <w:r w:rsidR="000A19E5">
          <w:rPr>
            <w:noProof/>
            <w:webHidden/>
          </w:rPr>
          <w:instrText xml:space="preserve"> PAGEREF _Toc175863195 \h </w:instrText>
        </w:r>
        <w:r w:rsidR="000A19E5">
          <w:rPr>
            <w:noProof/>
            <w:webHidden/>
          </w:rPr>
        </w:r>
        <w:r w:rsidR="000A19E5">
          <w:rPr>
            <w:noProof/>
            <w:webHidden/>
          </w:rPr>
          <w:fldChar w:fldCharType="separate"/>
        </w:r>
        <w:r w:rsidR="004F7CD3">
          <w:rPr>
            <w:noProof/>
            <w:webHidden/>
          </w:rPr>
          <w:t>4</w:t>
        </w:r>
        <w:r w:rsidR="000A19E5">
          <w:rPr>
            <w:noProof/>
            <w:webHidden/>
          </w:rPr>
          <w:fldChar w:fldCharType="end"/>
        </w:r>
      </w:hyperlink>
    </w:p>
    <w:p w14:paraId="3905BD43" w14:textId="572F0C72"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196" w:history="1">
        <w:r w:rsidR="000A19E5" w:rsidRPr="00103732">
          <w:rPr>
            <w:rStyle w:val="Hyperlink"/>
            <w:noProof/>
          </w:rPr>
          <w:t>2.1</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i/>
            <w:noProof/>
          </w:rPr>
          <w:t>Artificial Intelligence</w:t>
        </w:r>
        <w:r w:rsidR="000A19E5" w:rsidRPr="00103732">
          <w:rPr>
            <w:rStyle w:val="Hyperlink"/>
            <w:noProof/>
          </w:rPr>
          <w:t xml:space="preserve"> (AI)</w:t>
        </w:r>
        <w:r w:rsidR="000A19E5">
          <w:rPr>
            <w:noProof/>
            <w:webHidden/>
          </w:rPr>
          <w:tab/>
        </w:r>
        <w:r w:rsidR="000A19E5">
          <w:rPr>
            <w:noProof/>
            <w:webHidden/>
          </w:rPr>
          <w:fldChar w:fldCharType="begin"/>
        </w:r>
        <w:r w:rsidR="000A19E5">
          <w:rPr>
            <w:noProof/>
            <w:webHidden/>
          </w:rPr>
          <w:instrText xml:space="preserve"> PAGEREF _Toc175863196 \h </w:instrText>
        </w:r>
        <w:r w:rsidR="000A19E5">
          <w:rPr>
            <w:noProof/>
            <w:webHidden/>
          </w:rPr>
        </w:r>
        <w:r w:rsidR="000A19E5">
          <w:rPr>
            <w:noProof/>
            <w:webHidden/>
          </w:rPr>
          <w:fldChar w:fldCharType="separate"/>
        </w:r>
        <w:r w:rsidR="004F7CD3">
          <w:rPr>
            <w:noProof/>
            <w:webHidden/>
          </w:rPr>
          <w:t>4</w:t>
        </w:r>
        <w:r w:rsidR="000A19E5">
          <w:rPr>
            <w:noProof/>
            <w:webHidden/>
          </w:rPr>
          <w:fldChar w:fldCharType="end"/>
        </w:r>
      </w:hyperlink>
    </w:p>
    <w:p w14:paraId="2C3A7A73" w14:textId="095C9860"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197" w:history="1">
        <w:r w:rsidR="000A19E5" w:rsidRPr="00103732">
          <w:rPr>
            <w:rStyle w:val="Hyperlink"/>
            <w:noProof/>
          </w:rPr>
          <w:t>2.2</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i/>
            <w:noProof/>
          </w:rPr>
          <w:t>Natural Language Processing</w:t>
        </w:r>
        <w:r w:rsidR="000A19E5" w:rsidRPr="00103732">
          <w:rPr>
            <w:rStyle w:val="Hyperlink"/>
            <w:noProof/>
          </w:rPr>
          <w:t xml:space="preserve"> (NLP)</w:t>
        </w:r>
        <w:r w:rsidR="000A19E5">
          <w:rPr>
            <w:noProof/>
            <w:webHidden/>
          </w:rPr>
          <w:tab/>
        </w:r>
        <w:r w:rsidR="000A19E5">
          <w:rPr>
            <w:noProof/>
            <w:webHidden/>
          </w:rPr>
          <w:fldChar w:fldCharType="begin"/>
        </w:r>
        <w:r w:rsidR="000A19E5">
          <w:rPr>
            <w:noProof/>
            <w:webHidden/>
          </w:rPr>
          <w:instrText xml:space="preserve"> PAGEREF _Toc175863197 \h </w:instrText>
        </w:r>
        <w:r w:rsidR="000A19E5">
          <w:rPr>
            <w:noProof/>
            <w:webHidden/>
          </w:rPr>
        </w:r>
        <w:r w:rsidR="000A19E5">
          <w:rPr>
            <w:noProof/>
            <w:webHidden/>
          </w:rPr>
          <w:fldChar w:fldCharType="separate"/>
        </w:r>
        <w:r w:rsidR="004F7CD3">
          <w:rPr>
            <w:noProof/>
            <w:webHidden/>
          </w:rPr>
          <w:t>4</w:t>
        </w:r>
        <w:r w:rsidR="000A19E5">
          <w:rPr>
            <w:noProof/>
            <w:webHidden/>
          </w:rPr>
          <w:fldChar w:fldCharType="end"/>
        </w:r>
      </w:hyperlink>
    </w:p>
    <w:p w14:paraId="5A784FB7" w14:textId="193D0C0E"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198" w:history="1">
        <w:r w:rsidR="000A19E5" w:rsidRPr="00103732">
          <w:rPr>
            <w:rStyle w:val="Hyperlink"/>
            <w:noProof/>
          </w:rPr>
          <w:t>2.3</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i/>
            <w:noProof/>
          </w:rPr>
          <w:t>Large Language Models</w:t>
        </w:r>
        <w:r w:rsidR="000A19E5" w:rsidRPr="00103732">
          <w:rPr>
            <w:rStyle w:val="Hyperlink"/>
            <w:noProof/>
          </w:rPr>
          <w:t xml:space="preserve"> (LLM)</w:t>
        </w:r>
        <w:r w:rsidR="000A19E5">
          <w:rPr>
            <w:noProof/>
            <w:webHidden/>
          </w:rPr>
          <w:tab/>
        </w:r>
        <w:r w:rsidR="000A19E5">
          <w:rPr>
            <w:noProof/>
            <w:webHidden/>
          </w:rPr>
          <w:fldChar w:fldCharType="begin"/>
        </w:r>
        <w:r w:rsidR="000A19E5">
          <w:rPr>
            <w:noProof/>
            <w:webHidden/>
          </w:rPr>
          <w:instrText xml:space="preserve"> PAGEREF _Toc175863198 \h </w:instrText>
        </w:r>
        <w:r w:rsidR="000A19E5">
          <w:rPr>
            <w:noProof/>
            <w:webHidden/>
          </w:rPr>
        </w:r>
        <w:r w:rsidR="000A19E5">
          <w:rPr>
            <w:noProof/>
            <w:webHidden/>
          </w:rPr>
          <w:fldChar w:fldCharType="separate"/>
        </w:r>
        <w:r w:rsidR="004F7CD3">
          <w:rPr>
            <w:noProof/>
            <w:webHidden/>
          </w:rPr>
          <w:t>6</w:t>
        </w:r>
        <w:r w:rsidR="000A19E5">
          <w:rPr>
            <w:noProof/>
            <w:webHidden/>
          </w:rPr>
          <w:fldChar w:fldCharType="end"/>
        </w:r>
      </w:hyperlink>
    </w:p>
    <w:p w14:paraId="5496F353" w14:textId="7D23F97A"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199" w:history="1">
        <w:r w:rsidR="000A19E5" w:rsidRPr="00103732">
          <w:rPr>
            <w:rStyle w:val="Hyperlink"/>
            <w:noProof/>
          </w:rPr>
          <w:t>2.4</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i/>
            <w:noProof/>
            <w:lang w:val="en-US"/>
          </w:rPr>
          <w:t>Chatbot</w:t>
        </w:r>
        <w:r w:rsidR="000A19E5">
          <w:rPr>
            <w:noProof/>
            <w:webHidden/>
          </w:rPr>
          <w:tab/>
        </w:r>
        <w:r w:rsidR="000A19E5">
          <w:rPr>
            <w:noProof/>
            <w:webHidden/>
          </w:rPr>
          <w:fldChar w:fldCharType="begin"/>
        </w:r>
        <w:r w:rsidR="000A19E5">
          <w:rPr>
            <w:noProof/>
            <w:webHidden/>
          </w:rPr>
          <w:instrText xml:space="preserve"> PAGEREF _Toc175863199 \h </w:instrText>
        </w:r>
        <w:r w:rsidR="000A19E5">
          <w:rPr>
            <w:noProof/>
            <w:webHidden/>
          </w:rPr>
        </w:r>
        <w:r w:rsidR="000A19E5">
          <w:rPr>
            <w:noProof/>
            <w:webHidden/>
          </w:rPr>
          <w:fldChar w:fldCharType="separate"/>
        </w:r>
        <w:r w:rsidR="004F7CD3">
          <w:rPr>
            <w:noProof/>
            <w:webHidden/>
          </w:rPr>
          <w:t>9</w:t>
        </w:r>
        <w:r w:rsidR="000A19E5">
          <w:rPr>
            <w:noProof/>
            <w:webHidden/>
          </w:rPr>
          <w:fldChar w:fldCharType="end"/>
        </w:r>
      </w:hyperlink>
    </w:p>
    <w:p w14:paraId="3E019ACF" w14:textId="2DA9B8D0"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00" w:history="1">
        <w:r w:rsidR="000A19E5" w:rsidRPr="00103732">
          <w:rPr>
            <w:rStyle w:val="Hyperlink"/>
            <w:noProof/>
            <w:lang w:val="id-ID"/>
          </w:rPr>
          <w:t>2.5</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i/>
            <w:noProof/>
          </w:rPr>
          <w:t>Model Mistral 7B</w:t>
        </w:r>
        <w:r w:rsidR="000A19E5">
          <w:rPr>
            <w:noProof/>
            <w:webHidden/>
          </w:rPr>
          <w:tab/>
        </w:r>
        <w:r w:rsidR="000A19E5">
          <w:rPr>
            <w:noProof/>
            <w:webHidden/>
          </w:rPr>
          <w:fldChar w:fldCharType="begin"/>
        </w:r>
        <w:r w:rsidR="000A19E5">
          <w:rPr>
            <w:noProof/>
            <w:webHidden/>
          </w:rPr>
          <w:instrText xml:space="preserve"> PAGEREF _Toc175863200 \h </w:instrText>
        </w:r>
        <w:r w:rsidR="000A19E5">
          <w:rPr>
            <w:noProof/>
            <w:webHidden/>
          </w:rPr>
        </w:r>
        <w:r w:rsidR="000A19E5">
          <w:rPr>
            <w:noProof/>
            <w:webHidden/>
          </w:rPr>
          <w:fldChar w:fldCharType="separate"/>
        </w:r>
        <w:r w:rsidR="004F7CD3">
          <w:rPr>
            <w:noProof/>
            <w:webHidden/>
          </w:rPr>
          <w:t>9</w:t>
        </w:r>
        <w:r w:rsidR="000A19E5">
          <w:rPr>
            <w:noProof/>
            <w:webHidden/>
          </w:rPr>
          <w:fldChar w:fldCharType="end"/>
        </w:r>
      </w:hyperlink>
    </w:p>
    <w:p w14:paraId="5E9CC101" w14:textId="6F53C838"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01" w:history="1">
        <w:r w:rsidR="000A19E5" w:rsidRPr="00103732">
          <w:rPr>
            <w:rStyle w:val="Hyperlink"/>
            <w:noProof/>
            <w:lang w:val="en-US"/>
          </w:rPr>
          <w:t>2.6</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i/>
            <w:noProof/>
            <w:lang w:val="en-US"/>
          </w:rPr>
          <w:t>Model Llama 2</w:t>
        </w:r>
        <w:r w:rsidR="000A19E5">
          <w:rPr>
            <w:noProof/>
            <w:webHidden/>
          </w:rPr>
          <w:tab/>
        </w:r>
        <w:r w:rsidR="000A19E5">
          <w:rPr>
            <w:noProof/>
            <w:webHidden/>
          </w:rPr>
          <w:fldChar w:fldCharType="begin"/>
        </w:r>
        <w:r w:rsidR="000A19E5">
          <w:rPr>
            <w:noProof/>
            <w:webHidden/>
          </w:rPr>
          <w:instrText xml:space="preserve"> PAGEREF _Toc175863201 \h </w:instrText>
        </w:r>
        <w:r w:rsidR="000A19E5">
          <w:rPr>
            <w:noProof/>
            <w:webHidden/>
          </w:rPr>
        </w:r>
        <w:r w:rsidR="000A19E5">
          <w:rPr>
            <w:noProof/>
            <w:webHidden/>
          </w:rPr>
          <w:fldChar w:fldCharType="separate"/>
        </w:r>
        <w:r w:rsidR="004F7CD3">
          <w:rPr>
            <w:noProof/>
            <w:webHidden/>
          </w:rPr>
          <w:t>11</w:t>
        </w:r>
        <w:r w:rsidR="000A19E5">
          <w:rPr>
            <w:noProof/>
            <w:webHidden/>
          </w:rPr>
          <w:fldChar w:fldCharType="end"/>
        </w:r>
      </w:hyperlink>
    </w:p>
    <w:p w14:paraId="3EA519FB" w14:textId="1A49075F"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02" w:history="1">
        <w:r w:rsidR="000A19E5" w:rsidRPr="00103732">
          <w:rPr>
            <w:rStyle w:val="Hyperlink"/>
            <w:noProof/>
          </w:rPr>
          <w:t>2.7</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i/>
            <w:noProof/>
          </w:rPr>
          <w:t>Fine-tuning</w:t>
        </w:r>
        <w:r w:rsidR="000A19E5">
          <w:rPr>
            <w:noProof/>
            <w:webHidden/>
          </w:rPr>
          <w:tab/>
        </w:r>
        <w:r w:rsidR="000A19E5">
          <w:rPr>
            <w:noProof/>
            <w:webHidden/>
          </w:rPr>
          <w:fldChar w:fldCharType="begin"/>
        </w:r>
        <w:r w:rsidR="000A19E5">
          <w:rPr>
            <w:noProof/>
            <w:webHidden/>
          </w:rPr>
          <w:instrText xml:space="preserve"> PAGEREF _Toc175863202 \h </w:instrText>
        </w:r>
        <w:r w:rsidR="000A19E5">
          <w:rPr>
            <w:noProof/>
            <w:webHidden/>
          </w:rPr>
        </w:r>
        <w:r w:rsidR="000A19E5">
          <w:rPr>
            <w:noProof/>
            <w:webHidden/>
          </w:rPr>
          <w:fldChar w:fldCharType="separate"/>
        </w:r>
        <w:r w:rsidR="004F7CD3">
          <w:rPr>
            <w:noProof/>
            <w:webHidden/>
          </w:rPr>
          <w:t>14</w:t>
        </w:r>
        <w:r w:rsidR="000A19E5">
          <w:rPr>
            <w:noProof/>
            <w:webHidden/>
          </w:rPr>
          <w:fldChar w:fldCharType="end"/>
        </w:r>
      </w:hyperlink>
    </w:p>
    <w:p w14:paraId="5EE28B1F" w14:textId="3A198C08"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03" w:history="1">
        <w:r w:rsidR="000A19E5" w:rsidRPr="00103732">
          <w:rPr>
            <w:rStyle w:val="Hyperlink"/>
            <w:noProof/>
          </w:rPr>
          <w:t>2.8</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i/>
            <w:noProof/>
          </w:rPr>
          <w:t>Retrieval Augmented Generation</w:t>
        </w:r>
        <w:r w:rsidR="000A19E5" w:rsidRPr="00103732">
          <w:rPr>
            <w:rStyle w:val="Hyperlink"/>
            <w:noProof/>
          </w:rPr>
          <w:t xml:space="preserve"> (RAG)</w:t>
        </w:r>
        <w:r w:rsidR="000A19E5">
          <w:rPr>
            <w:noProof/>
            <w:webHidden/>
          </w:rPr>
          <w:tab/>
        </w:r>
        <w:r w:rsidR="000A19E5">
          <w:rPr>
            <w:noProof/>
            <w:webHidden/>
          </w:rPr>
          <w:fldChar w:fldCharType="begin"/>
        </w:r>
        <w:r w:rsidR="000A19E5">
          <w:rPr>
            <w:noProof/>
            <w:webHidden/>
          </w:rPr>
          <w:instrText xml:space="preserve"> PAGEREF _Toc175863203 \h </w:instrText>
        </w:r>
        <w:r w:rsidR="000A19E5">
          <w:rPr>
            <w:noProof/>
            <w:webHidden/>
          </w:rPr>
        </w:r>
        <w:r w:rsidR="000A19E5">
          <w:rPr>
            <w:noProof/>
            <w:webHidden/>
          </w:rPr>
          <w:fldChar w:fldCharType="separate"/>
        </w:r>
        <w:r w:rsidR="004F7CD3">
          <w:rPr>
            <w:noProof/>
            <w:webHidden/>
          </w:rPr>
          <w:t>15</w:t>
        </w:r>
        <w:r w:rsidR="000A19E5">
          <w:rPr>
            <w:noProof/>
            <w:webHidden/>
          </w:rPr>
          <w:fldChar w:fldCharType="end"/>
        </w:r>
      </w:hyperlink>
    </w:p>
    <w:p w14:paraId="34001568" w14:textId="71C1CCB7"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04" w:history="1">
        <w:r w:rsidR="000A19E5" w:rsidRPr="00103732">
          <w:rPr>
            <w:rStyle w:val="Hyperlink"/>
            <w:noProof/>
            <w:lang w:val="en-ID"/>
          </w:rPr>
          <w:t>2.9</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noProof/>
            <w:lang w:val="en-ID"/>
          </w:rPr>
          <w:t>Kuantisasi</w:t>
        </w:r>
        <w:r w:rsidR="000A19E5">
          <w:rPr>
            <w:noProof/>
            <w:webHidden/>
          </w:rPr>
          <w:tab/>
        </w:r>
        <w:r w:rsidR="000A19E5">
          <w:rPr>
            <w:noProof/>
            <w:webHidden/>
          </w:rPr>
          <w:fldChar w:fldCharType="begin"/>
        </w:r>
        <w:r w:rsidR="000A19E5">
          <w:rPr>
            <w:noProof/>
            <w:webHidden/>
          </w:rPr>
          <w:instrText xml:space="preserve"> PAGEREF _Toc175863204 \h </w:instrText>
        </w:r>
        <w:r w:rsidR="000A19E5">
          <w:rPr>
            <w:noProof/>
            <w:webHidden/>
          </w:rPr>
        </w:r>
        <w:r w:rsidR="000A19E5">
          <w:rPr>
            <w:noProof/>
            <w:webHidden/>
          </w:rPr>
          <w:fldChar w:fldCharType="separate"/>
        </w:r>
        <w:r w:rsidR="004F7CD3">
          <w:rPr>
            <w:noProof/>
            <w:webHidden/>
          </w:rPr>
          <w:t>17</w:t>
        </w:r>
        <w:r w:rsidR="000A19E5">
          <w:rPr>
            <w:noProof/>
            <w:webHidden/>
          </w:rPr>
          <w:fldChar w:fldCharType="end"/>
        </w:r>
      </w:hyperlink>
    </w:p>
    <w:p w14:paraId="0241F4E7" w14:textId="0DB56C21"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05" w:history="1">
        <w:r w:rsidR="000A19E5" w:rsidRPr="00103732">
          <w:rPr>
            <w:rStyle w:val="Hyperlink"/>
            <w:noProof/>
          </w:rPr>
          <w:t>2.10</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noProof/>
          </w:rPr>
          <w:t xml:space="preserve">GPTQ: </w:t>
        </w:r>
        <w:r w:rsidR="000A19E5" w:rsidRPr="00103732">
          <w:rPr>
            <w:rStyle w:val="Hyperlink"/>
            <w:i/>
            <w:noProof/>
          </w:rPr>
          <w:t>Post-Training Quantization For GPT</w:t>
        </w:r>
        <w:r w:rsidR="000A19E5">
          <w:rPr>
            <w:noProof/>
            <w:webHidden/>
          </w:rPr>
          <w:tab/>
        </w:r>
        <w:r w:rsidR="000A19E5">
          <w:rPr>
            <w:noProof/>
            <w:webHidden/>
          </w:rPr>
          <w:fldChar w:fldCharType="begin"/>
        </w:r>
        <w:r w:rsidR="000A19E5">
          <w:rPr>
            <w:noProof/>
            <w:webHidden/>
          </w:rPr>
          <w:instrText xml:space="preserve"> PAGEREF _Toc175863205 \h </w:instrText>
        </w:r>
        <w:r w:rsidR="000A19E5">
          <w:rPr>
            <w:noProof/>
            <w:webHidden/>
          </w:rPr>
        </w:r>
        <w:r w:rsidR="000A19E5">
          <w:rPr>
            <w:noProof/>
            <w:webHidden/>
          </w:rPr>
          <w:fldChar w:fldCharType="separate"/>
        </w:r>
        <w:r w:rsidR="004F7CD3">
          <w:rPr>
            <w:noProof/>
            <w:webHidden/>
          </w:rPr>
          <w:t>20</w:t>
        </w:r>
        <w:r w:rsidR="000A19E5">
          <w:rPr>
            <w:noProof/>
            <w:webHidden/>
          </w:rPr>
          <w:fldChar w:fldCharType="end"/>
        </w:r>
      </w:hyperlink>
    </w:p>
    <w:p w14:paraId="375CE549" w14:textId="55B5151A"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06" w:history="1">
        <w:r w:rsidR="000A19E5" w:rsidRPr="00103732">
          <w:rPr>
            <w:rStyle w:val="Hyperlink"/>
            <w:noProof/>
          </w:rPr>
          <w:t>2.11</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noProof/>
          </w:rPr>
          <w:t xml:space="preserve">GGUF: </w:t>
        </w:r>
        <w:r w:rsidR="000A19E5" w:rsidRPr="00103732">
          <w:rPr>
            <w:rStyle w:val="Hyperlink"/>
            <w:i/>
            <w:noProof/>
          </w:rPr>
          <w:t>GPT-Generated Unified Format</w:t>
        </w:r>
        <w:r w:rsidR="000A19E5">
          <w:rPr>
            <w:noProof/>
            <w:webHidden/>
          </w:rPr>
          <w:tab/>
        </w:r>
        <w:r w:rsidR="000A19E5">
          <w:rPr>
            <w:noProof/>
            <w:webHidden/>
          </w:rPr>
          <w:fldChar w:fldCharType="begin"/>
        </w:r>
        <w:r w:rsidR="000A19E5">
          <w:rPr>
            <w:noProof/>
            <w:webHidden/>
          </w:rPr>
          <w:instrText xml:space="preserve"> PAGEREF _Toc175863206 \h </w:instrText>
        </w:r>
        <w:r w:rsidR="000A19E5">
          <w:rPr>
            <w:noProof/>
            <w:webHidden/>
          </w:rPr>
        </w:r>
        <w:r w:rsidR="000A19E5">
          <w:rPr>
            <w:noProof/>
            <w:webHidden/>
          </w:rPr>
          <w:fldChar w:fldCharType="separate"/>
        </w:r>
        <w:r w:rsidR="004F7CD3">
          <w:rPr>
            <w:noProof/>
            <w:webHidden/>
          </w:rPr>
          <w:t>20</w:t>
        </w:r>
        <w:r w:rsidR="000A19E5">
          <w:rPr>
            <w:noProof/>
            <w:webHidden/>
          </w:rPr>
          <w:fldChar w:fldCharType="end"/>
        </w:r>
      </w:hyperlink>
    </w:p>
    <w:p w14:paraId="01D4F12D" w14:textId="14CAEFF6"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07" w:history="1">
        <w:r w:rsidR="000A19E5" w:rsidRPr="00103732">
          <w:rPr>
            <w:rStyle w:val="Hyperlink"/>
            <w:noProof/>
            <w:lang w:val="en-US"/>
          </w:rPr>
          <w:t>2.12</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i/>
            <w:noProof/>
            <w:lang w:val="en-US"/>
          </w:rPr>
          <w:t>Dataset</w:t>
        </w:r>
        <w:r w:rsidR="000A19E5">
          <w:rPr>
            <w:noProof/>
            <w:webHidden/>
          </w:rPr>
          <w:tab/>
        </w:r>
        <w:r w:rsidR="000A19E5">
          <w:rPr>
            <w:noProof/>
            <w:webHidden/>
          </w:rPr>
          <w:fldChar w:fldCharType="begin"/>
        </w:r>
        <w:r w:rsidR="000A19E5">
          <w:rPr>
            <w:noProof/>
            <w:webHidden/>
          </w:rPr>
          <w:instrText xml:space="preserve"> PAGEREF _Toc175863207 \h </w:instrText>
        </w:r>
        <w:r w:rsidR="000A19E5">
          <w:rPr>
            <w:noProof/>
            <w:webHidden/>
          </w:rPr>
        </w:r>
        <w:r w:rsidR="000A19E5">
          <w:rPr>
            <w:noProof/>
            <w:webHidden/>
          </w:rPr>
          <w:fldChar w:fldCharType="separate"/>
        </w:r>
        <w:r w:rsidR="004F7CD3">
          <w:rPr>
            <w:noProof/>
            <w:webHidden/>
          </w:rPr>
          <w:t>20</w:t>
        </w:r>
        <w:r w:rsidR="000A19E5">
          <w:rPr>
            <w:noProof/>
            <w:webHidden/>
          </w:rPr>
          <w:fldChar w:fldCharType="end"/>
        </w:r>
      </w:hyperlink>
    </w:p>
    <w:p w14:paraId="6134F2AF" w14:textId="4D6E519E"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08" w:history="1">
        <w:r w:rsidR="000A19E5" w:rsidRPr="00103732">
          <w:rPr>
            <w:rStyle w:val="Hyperlink"/>
            <w:noProof/>
          </w:rPr>
          <w:t>2.13</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i/>
            <w:noProof/>
          </w:rPr>
          <w:t>USK</w:t>
        </w:r>
        <w:r w:rsidR="000A19E5" w:rsidRPr="00103732">
          <w:rPr>
            <w:rStyle w:val="Hyperlink"/>
            <w:noProof/>
          </w:rPr>
          <w:t xml:space="preserve"> </w:t>
        </w:r>
        <w:r w:rsidR="000A19E5" w:rsidRPr="00103732">
          <w:rPr>
            <w:rStyle w:val="Hyperlink"/>
            <w:i/>
            <w:noProof/>
          </w:rPr>
          <w:t>Dataset</w:t>
        </w:r>
        <w:r w:rsidR="000A19E5">
          <w:rPr>
            <w:noProof/>
            <w:webHidden/>
          </w:rPr>
          <w:tab/>
        </w:r>
        <w:r w:rsidR="000A19E5">
          <w:rPr>
            <w:noProof/>
            <w:webHidden/>
          </w:rPr>
          <w:fldChar w:fldCharType="begin"/>
        </w:r>
        <w:r w:rsidR="000A19E5">
          <w:rPr>
            <w:noProof/>
            <w:webHidden/>
          </w:rPr>
          <w:instrText xml:space="preserve"> PAGEREF _Toc175863208 \h </w:instrText>
        </w:r>
        <w:r w:rsidR="000A19E5">
          <w:rPr>
            <w:noProof/>
            <w:webHidden/>
          </w:rPr>
        </w:r>
        <w:r w:rsidR="000A19E5">
          <w:rPr>
            <w:noProof/>
            <w:webHidden/>
          </w:rPr>
          <w:fldChar w:fldCharType="separate"/>
        </w:r>
        <w:r w:rsidR="004F7CD3">
          <w:rPr>
            <w:noProof/>
            <w:webHidden/>
          </w:rPr>
          <w:t>22</w:t>
        </w:r>
        <w:r w:rsidR="000A19E5">
          <w:rPr>
            <w:noProof/>
            <w:webHidden/>
          </w:rPr>
          <w:fldChar w:fldCharType="end"/>
        </w:r>
      </w:hyperlink>
    </w:p>
    <w:p w14:paraId="474F0B47" w14:textId="0E068E66"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09" w:history="1">
        <w:r w:rsidR="000A19E5" w:rsidRPr="00103732">
          <w:rPr>
            <w:rStyle w:val="Hyperlink"/>
            <w:noProof/>
          </w:rPr>
          <w:t>2.14</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i/>
            <w:noProof/>
          </w:rPr>
          <w:t>Python</w:t>
        </w:r>
        <w:r w:rsidR="000A19E5">
          <w:rPr>
            <w:noProof/>
            <w:webHidden/>
          </w:rPr>
          <w:tab/>
        </w:r>
        <w:r w:rsidR="000A19E5">
          <w:rPr>
            <w:noProof/>
            <w:webHidden/>
          </w:rPr>
          <w:fldChar w:fldCharType="begin"/>
        </w:r>
        <w:r w:rsidR="000A19E5">
          <w:rPr>
            <w:noProof/>
            <w:webHidden/>
          </w:rPr>
          <w:instrText xml:space="preserve"> PAGEREF _Toc175863209 \h </w:instrText>
        </w:r>
        <w:r w:rsidR="000A19E5">
          <w:rPr>
            <w:noProof/>
            <w:webHidden/>
          </w:rPr>
        </w:r>
        <w:r w:rsidR="000A19E5">
          <w:rPr>
            <w:noProof/>
            <w:webHidden/>
          </w:rPr>
          <w:fldChar w:fldCharType="separate"/>
        </w:r>
        <w:r w:rsidR="004F7CD3">
          <w:rPr>
            <w:noProof/>
            <w:webHidden/>
          </w:rPr>
          <w:t>22</w:t>
        </w:r>
        <w:r w:rsidR="000A19E5">
          <w:rPr>
            <w:noProof/>
            <w:webHidden/>
          </w:rPr>
          <w:fldChar w:fldCharType="end"/>
        </w:r>
      </w:hyperlink>
    </w:p>
    <w:p w14:paraId="3E707C42" w14:textId="6813D88D" w:rsidR="000A19E5"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210" w:history="1">
        <w:r w:rsidR="000A19E5" w:rsidRPr="00103732">
          <w:rPr>
            <w:rStyle w:val="Hyperlink"/>
            <w:noProof/>
            <w:lang w:val="en-US"/>
          </w:rPr>
          <w:t>BAB III</w:t>
        </w:r>
        <w:r w:rsidR="000A19E5" w:rsidRPr="00103732">
          <w:rPr>
            <w:rStyle w:val="Hyperlink"/>
            <w:noProof/>
          </w:rPr>
          <w:t xml:space="preserve"> METODOLOGI PENELITIAN</w:t>
        </w:r>
        <w:r w:rsidR="000A19E5">
          <w:rPr>
            <w:noProof/>
            <w:webHidden/>
          </w:rPr>
          <w:tab/>
        </w:r>
        <w:r w:rsidR="000A19E5">
          <w:rPr>
            <w:noProof/>
            <w:webHidden/>
          </w:rPr>
          <w:fldChar w:fldCharType="begin"/>
        </w:r>
        <w:r w:rsidR="000A19E5">
          <w:rPr>
            <w:noProof/>
            <w:webHidden/>
          </w:rPr>
          <w:instrText xml:space="preserve"> PAGEREF _Toc175863210 \h </w:instrText>
        </w:r>
        <w:r w:rsidR="000A19E5">
          <w:rPr>
            <w:noProof/>
            <w:webHidden/>
          </w:rPr>
        </w:r>
        <w:r w:rsidR="000A19E5">
          <w:rPr>
            <w:noProof/>
            <w:webHidden/>
          </w:rPr>
          <w:fldChar w:fldCharType="separate"/>
        </w:r>
        <w:r w:rsidR="004F7CD3">
          <w:rPr>
            <w:noProof/>
            <w:webHidden/>
          </w:rPr>
          <w:t>24</w:t>
        </w:r>
        <w:r w:rsidR="000A19E5">
          <w:rPr>
            <w:noProof/>
            <w:webHidden/>
          </w:rPr>
          <w:fldChar w:fldCharType="end"/>
        </w:r>
      </w:hyperlink>
    </w:p>
    <w:p w14:paraId="7C5BC52B" w14:textId="09064F5B"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11" w:history="1">
        <w:r w:rsidR="000A19E5" w:rsidRPr="00103732">
          <w:rPr>
            <w:rStyle w:val="Hyperlink"/>
            <w:noProof/>
            <w:lang w:val="id-ID"/>
          </w:rPr>
          <w:t>3.1</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noProof/>
            <w:lang w:val="id-ID"/>
          </w:rPr>
          <w:t xml:space="preserve">Tempat </w:t>
        </w:r>
        <w:r w:rsidR="000A19E5" w:rsidRPr="00103732">
          <w:rPr>
            <w:rStyle w:val="Hyperlink"/>
            <w:noProof/>
            <w:lang w:val="en-US"/>
          </w:rPr>
          <w:t xml:space="preserve">dan Waktu </w:t>
        </w:r>
        <w:r w:rsidR="000A19E5" w:rsidRPr="00103732">
          <w:rPr>
            <w:rStyle w:val="Hyperlink"/>
            <w:noProof/>
            <w:lang w:val="id-ID"/>
          </w:rPr>
          <w:t>Penelitian</w:t>
        </w:r>
        <w:r w:rsidR="000A19E5">
          <w:rPr>
            <w:noProof/>
            <w:webHidden/>
          </w:rPr>
          <w:tab/>
        </w:r>
        <w:r w:rsidR="000A19E5">
          <w:rPr>
            <w:noProof/>
            <w:webHidden/>
          </w:rPr>
          <w:fldChar w:fldCharType="begin"/>
        </w:r>
        <w:r w:rsidR="000A19E5">
          <w:rPr>
            <w:noProof/>
            <w:webHidden/>
          </w:rPr>
          <w:instrText xml:space="preserve"> PAGEREF _Toc175863211 \h </w:instrText>
        </w:r>
        <w:r w:rsidR="000A19E5">
          <w:rPr>
            <w:noProof/>
            <w:webHidden/>
          </w:rPr>
        </w:r>
        <w:r w:rsidR="000A19E5">
          <w:rPr>
            <w:noProof/>
            <w:webHidden/>
          </w:rPr>
          <w:fldChar w:fldCharType="separate"/>
        </w:r>
        <w:r w:rsidR="004F7CD3">
          <w:rPr>
            <w:noProof/>
            <w:webHidden/>
          </w:rPr>
          <w:t>24</w:t>
        </w:r>
        <w:r w:rsidR="000A19E5">
          <w:rPr>
            <w:noProof/>
            <w:webHidden/>
          </w:rPr>
          <w:fldChar w:fldCharType="end"/>
        </w:r>
      </w:hyperlink>
    </w:p>
    <w:p w14:paraId="67A7F09D" w14:textId="0E27A2A4"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12" w:history="1">
        <w:r w:rsidR="000A19E5" w:rsidRPr="00103732">
          <w:rPr>
            <w:rStyle w:val="Hyperlink"/>
            <w:noProof/>
          </w:rPr>
          <w:t>3.2</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noProof/>
            <w:lang w:val="en-US"/>
          </w:rPr>
          <w:t>Alat dan Bahan</w:t>
        </w:r>
        <w:r w:rsidR="000A19E5">
          <w:rPr>
            <w:noProof/>
            <w:webHidden/>
          </w:rPr>
          <w:tab/>
        </w:r>
        <w:r w:rsidR="000A19E5">
          <w:rPr>
            <w:noProof/>
            <w:webHidden/>
          </w:rPr>
          <w:fldChar w:fldCharType="begin"/>
        </w:r>
        <w:r w:rsidR="000A19E5">
          <w:rPr>
            <w:noProof/>
            <w:webHidden/>
          </w:rPr>
          <w:instrText xml:space="preserve"> PAGEREF _Toc175863212 \h </w:instrText>
        </w:r>
        <w:r w:rsidR="000A19E5">
          <w:rPr>
            <w:noProof/>
            <w:webHidden/>
          </w:rPr>
        </w:r>
        <w:r w:rsidR="000A19E5">
          <w:rPr>
            <w:noProof/>
            <w:webHidden/>
          </w:rPr>
          <w:fldChar w:fldCharType="separate"/>
        </w:r>
        <w:r w:rsidR="004F7CD3">
          <w:rPr>
            <w:noProof/>
            <w:webHidden/>
          </w:rPr>
          <w:t>24</w:t>
        </w:r>
        <w:r w:rsidR="000A19E5">
          <w:rPr>
            <w:noProof/>
            <w:webHidden/>
          </w:rPr>
          <w:fldChar w:fldCharType="end"/>
        </w:r>
      </w:hyperlink>
    </w:p>
    <w:p w14:paraId="30C6A9C0" w14:textId="3D3DCEDF"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13" w:history="1">
        <w:r w:rsidR="000A19E5" w:rsidRPr="00103732">
          <w:rPr>
            <w:rStyle w:val="Hyperlink"/>
            <w:noProof/>
          </w:rPr>
          <w:t>3.3</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noProof/>
          </w:rPr>
          <w:t>Metode Penelitian</w:t>
        </w:r>
        <w:r w:rsidR="000A19E5">
          <w:rPr>
            <w:noProof/>
            <w:webHidden/>
          </w:rPr>
          <w:tab/>
        </w:r>
        <w:r w:rsidR="000A19E5">
          <w:rPr>
            <w:noProof/>
            <w:webHidden/>
          </w:rPr>
          <w:fldChar w:fldCharType="begin"/>
        </w:r>
        <w:r w:rsidR="000A19E5">
          <w:rPr>
            <w:noProof/>
            <w:webHidden/>
          </w:rPr>
          <w:instrText xml:space="preserve"> PAGEREF _Toc175863213 \h </w:instrText>
        </w:r>
        <w:r w:rsidR="000A19E5">
          <w:rPr>
            <w:noProof/>
            <w:webHidden/>
          </w:rPr>
        </w:r>
        <w:r w:rsidR="000A19E5">
          <w:rPr>
            <w:noProof/>
            <w:webHidden/>
          </w:rPr>
          <w:fldChar w:fldCharType="separate"/>
        </w:r>
        <w:r w:rsidR="004F7CD3">
          <w:rPr>
            <w:noProof/>
            <w:webHidden/>
          </w:rPr>
          <w:t>24</w:t>
        </w:r>
        <w:r w:rsidR="000A19E5">
          <w:rPr>
            <w:noProof/>
            <w:webHidden/>
          </w:rPr>
          <w:fldChar w:fldCharType="end"/>
        </w:r>
      </w:hyperlink>
    </w:p>
    <w:p w14:paraId="506B081C" w14:textId="411895B9" w:rsidR="000A19E5"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214" w:history="1">
        <w:r w:rsidR="000A19E5" w:rsidRPr="00103732">
          <w:rPr>
            <w:rStyle w:val="Hyperlink"/>
            <w:noProof/>
          </w:rPr>
          <w:t>BAB IV  HASIL DAN PEMBAHASAN</w:t>
        </w:r>
        <w:r w:rsidR="000A19E5">
          <w:rPr>
            <w:noProof/>
            <w:webHidden/>
          </w:rPr>
          <w:tab/>
        </w:r>
        <w:r w:rsidR="000A19E5">
          <w:rPr>
            <w:noProof/>
            <w:webHidden/>
          </w:rPr>
          <w:fldChar w:fldCharType="begin"/>
        </w:r>
        <w:r w:rsidR="000A19E5">
          <w:rPr>
            <w:noProof/>
            <w:webHidden/>
          </w:rPr>
          <w:instrText xml:space="preserve"> PAGEREF _Toc175863214 \h </w:instrText>
        </w:r>
        <w:r w:rsidR="000A19E5">
          <w:rPr>
            <w:noProof/>
            <w:webHidden/>
          </w:rPr>
        </w:r>
        <w:r w:rsidR="000A19E5">
          <w:rPr>
            <w:noProof/>
            <w:webHidden/>
          </w:rPr>
          <w:fldChar w:fldCharType="separate"/>
        </w:r>
        <w:r w:rsidR="004F7CD3">
          <w:rPr>
            <w:noProof/>
            <w:webHidden/>
          </w:rPr>
          <w:t>31</w:t>
        </w:r>
        <w:r w:rsidR="000A19E5">
          <w:rPr>
            <w:noProof/>
            <w:webHidden/>
          </w:rPr>
          <w:fldChar w:fldCharType="end"/>
        </w:r>
      </w:hyperlink>
    </w:p>
    <w:p w14:paraId="35230073" w14:textId="6A17771C"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15" w:history="1">
        <w:r w:rsidR="000A19E5" w:rsidRPr="00103732">
          <w:rPr>
            <w:rStyle w:val="Hyperlink"/>
            <w:noProof/>
            <w:lang w:val="id-ID"/>
          </w:rPr>
          <w:t>4.1</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noProof/>
          </w:rPr>
          <w:t xml:space="preserve">Tampilan Chatbot dan </w:t>
        </w:r>
        <w:r w:rsidR="000A19E5" w:rsidRPr="00103732">
          <w:rPr>
            <w:rStyle w:val="Hyperlink"/>
            <w:noProof/>
            <w:lang w:val="en-US"/>
          </w:rPr>
          <w:t>Hasil Inferensi LLM</w:t>
        </w:r>
        <w:r w:rsidR="000A19E5">
          <w:rPr>
            <w:noProof/>
            <w:webHidden/>
          </w:rPr>
          <w:tab/>
        </w:r>
        <w:r w:rsidR="000A19E5">
          <w:rPr>
            <w:noProof/>
            <w:webHidden/>
          </w:rPr>
          <w:fldChar w:fldCharType="begin"/>
        </w:r>
        <w:r w:rsidR="000A19E5">
          <w:rPr>
            <w:noProof/>
            <w:webHidden/>
          </w:rPr>
          <w:instrText xml:space="preserve"> PAGEREF _Toc175863215 \h </w:instrText>
        </w:r>
        <w:r w:rsidR="000A19E5">
          <w:rPr>
            <w:noProof/>
            <w:webHidden/>
          </w:rPr>
        </w:r>
        <w:r w:rsidR="000A19E5">
          <w:rPr>
            <w:noProof/>
            <w:webHidden/>
          </w:rPr>
          <w:fldChar w:fldCharType="separate"/>
        </w:r>
        <w:r w:rsidR="004F7CD3">
          <w:rPr>
            <w:noProof/>
            <w:webHidden/>
          </w:rPr>
          <w:t>31</w:t>
        </w:r>
        <w:r w:rsidR="000A19E5">
          <w:rPr>
            <w:noProof/>
            <w:webHidden/>
          </w:rPr>
          <w:fldChar w:fldCharType="end"/>
        </w:r>
      </w:hyperlink>
    </w:p>
    <w:p w14:paraId="1AD5134C" w14:textId="632B0EC8"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16" w:history="1">
        <w:r w:rsidR="000A19E5" w:rsidRPr="00103732">
          <w:rPr>
            <w:rStyle w:val="Hyperlink"/>
            <w:noProof/>
            <w:lang w:val="id-ID"/>
          </w:rPr>
          <w:t>4.2</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noProof/>
            <w:lang w:val="en-US"/>
          </w:rPr>
          <w:t>Kondisi Dataset</w:t>
        </w:r>
        <w:r w:rsidR="000A19E5">
          <w:rPr>
            <w:noProof/>
            <w:webHidden/>
          </w:rPr>
          <w:tab/>
        </w:r>
        <w:r w:rsidR="000A19E5">
          <w:rPr>
            <w:noProof/>
            <w:webHidden/>
          </w:rPr>
          <w:fldChar w:fldCharType="begin"/>
        </w:r>
        <w:r w:rsidR="000A19E5">
          <w:rPr>
            <w:noProof/>
            <w:webHidden/>
          </w:rPr>
          <w:instrText xml:space="preserve"> PAGEREF _Toc175863216 \h </w:instrText>
        </w:r>
        <w:r w:rsidR="000A19E5">
          <w:rPr>
            <w:noProof/>
            <w:webHidden/>
          </w:rPr>
        </w:r>
        <w:r w:rsidR="000A19E5">
          <w:rPr>
            <w:noProof/>
            <w:webHidden/>
          </w:rPr>
          <w:fldChar w:fldCharType="separate"/>
        </w:r>
        <w:r w:rsidR="004F7CD3">
          <w:rPr>
            <w:noProof/>
            <w:webHidden/>
          </w:rPr>
          <w:t>32</w:t>
        </w:r>
        <w:r w:rsidR="000A19E5">
          <w:rPr>
            <w:noProof/>
            <w:webHidden/>
          </w:rPr>
          <w:fldChar w:fldCharType="end"/>
        </w:r>
      </w:hyperlink>
    </w:p>
    <w:p w14:paraId="7B520413" w14:textId="706ADA5D"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17" w:history="1">
        <w:r w:rsidR="000A19E5" w:rsidRPr="00103732">
          <w:rPr>
            <w:rStyle w:val="Hyperlink"/>
            <w:noProof/>
            <w:lang w:val="id-ID"/>
          </w:rPr>
          <w:t>4.3</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noProof/>
            <w:lang w:val="en-US"/>
          </w:rPr>
          <w:t>Kuantisasi dan Pelatihan Model</w:t>
        </w:r>
        <w:r w:rsidR="000A19E5">
          <w:rPr>
            <w:noProof/>
            <w:webHidden/>
          </w:rPr>
          <w:tab/>
        </w:r>
        <w:r w:rsidR="000A19E5">
          <w:rPr>
            <w:noProof/>
            <w:webHidden/>
          </w:rPr>
          <w:fldChar w:fldCharType="begin"/>
        </w:r>
        <w:r w:rsidR="000A19E5">
          <w:rPr>
            <w:noProof/>
            <w:webHidden/>
          </w:rPr>
          <w:instrText xml:space="preserve"> PAGEREF _Toc175863217 \h </w:instrText>
        </w:r>
        <w:r w:rsidR="000A19E5">
          <w:rPr>
            <w:noProof/>
            <w:webHidden/>
          </w:rPr>
        </w:r>
        <w:r w:rsidR="000A19E5">
          <w:rPr>
            <w:noProof/>
            <w:webHidden/>
          </w:rPr>
          <w:fldChar w:fldCharType="separate"/>
        </w:r>
        <w:r w:rsidR="004F7CD3">
          <w:rPr>
            <w:noProof/>
            <w:webHidden/>
          </w:rPr>
          <w:t>33</w:t>
        </w:r>
        <w:r w:rsidR="000A19E5">
          <w:rPr>
            <w:noProof/>
            <w:webHidden/>
          </w:rPr>
          <w:fldChar w:fldCharType="end"/>
        </w:r>
      </w:hyperlink>
    </w:p>
    <w:p w14:paraId="14735952" w14:textId="3BD78C13"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18" w:history="1">
        <w:r w:rsidR="000A19E5" w:rsidRPr="00103732">
          <w:rPr>
            <w:rStyle w:val="Hyperlink"/>
            <w:noProof/>
            <w:lang w:val="en-US"/>
          </w:rPr>
          <w:t>4.4</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noProof/>
            <w:lang w:val="en-US"/>
          </w:rPr>
          <w:t>Pendekatan LLM dengan metode RAG</w:t>
        </w:r>
        <w:r w:rsidR="000A19E5">
          <w:rPr>
            <w:noProof/>
            <w:webHidden/>
          </w:rPr>
          <w:tab/>
        </w:r>
        <w:r w:rsidR="000A19E5">
          <w:rPr>
            <w:noProof/>
            <w:webHidden/>
          </w:rPr>
          <w:fldChar w:fldCharType="begin"/>
        </w:r>
        <w:r w:rsidR="000A19E5">
          <w:rPr>
            <w:noProof/>
            <w:webHidden/>
          </w:rPr>
          <w:instrText xml:space="preserve"> PAGEREF _Toc175863218 \h </w:instrText>
        </w:r>
        <w:r w:rsidR="000A19E5">
          <w:rPr>
            <w:noProof/>
            <w:webHidden/>
          </w:rPr>
        </w:r>
        <w:r w:rsidR="000A19E5">
          <w:rPr>
            <w:noProof/>
            <w:webHidden/>
          </w:rPr>
          <w:fldChar w:fldCharType="separate"/>
        </w:r>
        <w:r w:rsidR="004F7CD3">
          <w:rPr>
            <w:noProof/>
            <w:webHidden/>
          </w:rPr>
          <w:t>36</w:t>
        </w:r>
        <w:r w:rsidR="000A19E5">
          <w:rPr>
            <w:noProof/>
            <w:webHidden/>
          </w:rPr>
          <w:fldChar w:fldCharType="end"/>
        </w:r>
      </w:hyperlink>
    </w:p>
    <w:p w14:paraId="2836618D" w14:textId="56DF00D3"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19" w:history="1">
        <w:r w:rsidR="000A19E5" w:rsidRPr="00103732">
          <w:rPr>
            <w:rStyle w:val="Hyperlink"/>
            <w:noProof/>
            <w:lang w:val="id-ID"/>
          </w:rPr>
          <w:t>4.5</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noProof/>
            <w:lang w:val="en-US"/>
          </w:rPr>
          <w:t>Hasil Pengujian dan Evaluasi Hasil Inferensi</w:t>
        </w:r>
        <w:r w:rsidR="000A19E5">
          <w:rPr>
            <w:noProof/>
            <w:webHidden/>
          </w:rPr>
          <w:tab/>
        </w:r>
        <w:r w:rsidR="000A19E5">
          <w:rPr>
            <w:noProof/>
            <w:webHidden/>
          </w:rPr>
          <w:fldChar w:fldCharType="begin"/>
        </w:r>
        <w:r w:rsidR="000A19E5">
          <w:rPr>
            <w:noProof/>
            <w:webHidden/>
          </w:rPr>
          <w:instrText xml:space="preserve"> PAGEREF _Toc175863219 \h </w:instrText>
        </w:r>
        <w:r w:rsidR="000A19E5">
          <w:rPr>
            <w:noProof/>
            <w:webHidden/>
          </w:rPr>
        </w:r>
        <w:r w:rsidR="000A19E5">
          <w:rPr>
            <w:noProof/>
            <w:webHidden/>
          </w:rPr>
          <w:fldChar w:fldCharType="separate"/>
        </w:r>
        <w:r w:rsidR="004F7CD3">
          <w:rPr>
            <w:noProof/>
            <w:webHidden/>
          </w:rPr>
          <w:t>37</w:t>
        </w:r>
        <w:r w:rsidR="000A19E5">
          <w:rPr>
            <w:noProof/>
            <w:webHidden/>
          </w:rPr>
          <w:fldChar w:fldCharType="end"/>
        </w:r>
      </w:hyperlink>
    </w:p>
    <w:p w14:paraId="494931FE" w14:textId="6CBB251B"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20" w:history="1">
        <w:r w:rsidR="000A19E5" w:rsidRPr="00103732">
          <w:rPr>
            <w:rStyle w:val="Hyperlink"/>
            <w:noProof/>
          </w:rPr>
          <w:t>4.6</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noProof/>
            <w:lang w:val="id-ID"/>
          </w:rPr>
          <w:t xml:space="preserve">Kategori </w:t>
        </w:r>
        <w:r w:rsidR="000A19E5" w:rsidRPr="00103732">
          <w:rPr>
            <w:rStyle w:val="Hyperlink"/>
            <w:noProof/>
          </w:rPr>
          <w:t>skor ROUGE</w:t>
        </w:r>
        <w:r w:rsidR="000A19E5">
          <w:rPr>
            <w:noProof/>
            <w:webHidden/>
          </w:rPr>
          <w:tab/>
        </w:r>
        <w:r w:rsidR="000A19E5">
          <w:rPr>
            <w:noProof/>
            <w:webHidden/>
          </w:rPr>
          <w:fldChar w:fldCharType="begin"/>
        </w:r>
        <w:r w:rsidR="000A19E5">
          <w:rPr>
            <w:noProof/>
            <w:webHidden/>
          </w:rPr>
          <w:instrText xml:space="preserve"> PAGEREF _Toc175863220 \h </w:instrText>
        </w:r>
        <w:r w:rsidR="000A19E5">
          <w:rPr>
            <w:noProof/>
            <w:webHidden/>
          </w:rPr>
        </w:r>
        <w:r w:rsidR="000A19E5">
          <w:rPr>
            <w:noProof/>
            <w:webHidden/>
          </w:rPr>
          <w:fldChar w:fldCharType="separate"/>
        </w:r>
        <w:r w:rsidR="004F7CD3">
          <w:rPr>
            <w:noProof/>
            <w:webHidden/>
          </w:rPr>
          <w:t>44</w:t>
        </w:r>
        <w:r w:rsidR="000A19E5">
          <w:rPr>
            <w:noProof/>
            <w:webHidden/>
          </w:rPr>
          <w:fldChar w:fldCharType="end"/>
        </w:r>
      </w:hyperlink>
    </w:p>
    <w:p w14:paraId="180FB9F6" w14:textId="1AB26026"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21" w:history="1">
        <w:r w:rsidR="000A19E5" w:rsidRPr="00103732">
          <w:rPr>
            <w:rStyle w:val="Hyperlink"/>
            <w:noProof/>
          </w:rPr>
          <w:t>4.7</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noProof/>
          </w:rPr>
          <w:t>Menghitung Evaluasi Sumber Daya</w:t>
        </w:r>
        <w:r w:rsidR="000A19E5">
          <w:rPr>
            <w:noProof/>
            <w:webHidden/>
          </w:rPr>
          <w:tab/>
        </w:r>
        <w:r w:rsidR="000A19E5">
          <w:rPr>
            <w:noProof/>
            <w:webHidden/>
          </w:rPr>
          <w:fldChar w:fldCharType="begin"/>
        </w:r>
        <w:r w:rsidR="000A19E5">
          <w:rPr>
            <w:noProof/>
            <w:webHidden/>
          </w:rPr>
          <w:instrText xml:space="preserve"> PAGEREF _Toc175863221 \h </w:instrText>
        </w:r>
        <w:r w:rsidR="000A19E5">
          <w:rPr>
            <w:noProof/>
            <w:webHidden/>
          </w:rPr>
        </w:r>
        <w:r w:rsidR="000A19E5">
          <w:rPr>
            <w:noProof/>
            <w:webHidden/>
          </w:rPr>
          <w:fldChar w:fldCharType="separate"/>
        </w:r>
        <w:r w:rsidR="004F7CD3">
          <w:rPr>
            <w:noProof/>
            <w:webHidden/>
          </w:rPr>
          <w:t>45</w:t>
        </w:r>
        <w:r w:rsidR="000A19E5">
          <w:rPr>
            <w:noProof/>
            <w:webHidden/>
          </w:rPr>
          <w:fldChar w:fldCharType="end"/>
        </w:r>
      </w:hyperlink>
    </w:p>
    <w:p w14:paraId="2E5DE04B" w14:textId="758EABD9"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22" w:history="1">
        <w:r w:rsidR="000A19E5" w:rsidRPr="00103732">
          <w:rPr>
            <w:rStyle w:val="Hyperlink"/>
            <w:noProof/>
          </w:rPr>
          <w:t>4.8</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noProof/>
          </w:rPr>
          <w:t>Analisis Hasil</w:t>
        </w:r>
        <w:r w:rsidR="000A19E5">
          <w:rPr>
            <w:noProof/>
            <w:webHidden/>
          </w:rPr>
          <w:tab/>
        </w:r>
        <w:r w:rsidR="000A19E5">
          <w:rPr>
            <w:noProof/>
            <w:webHidden/>
          </w:rPr>
          <w:fldChar w:fldCharType="begin"/>
        </w:r>
        <w:r w:rsidR="000A19E5">
          <w:rPr>
            <w:noProof/>
            <w:webHidden/>
          </w:rPr>
          <w:instrText xml:space="preserve"> PAGEREF _Toc175863222 \h </w:instrText>
        </w:r>
        <w:r w:rsidR="000A19E5">
          <w:rPr>
            <w:noProof/>
            <w:webHidden/>
          </w:rPr>
        </w:r>
        <w:r w:rsidR="000A19E5">
          <w:rPr>
            <w:noProof/>
            <w:webHidden/>
          </w:rPr>
          <w:fldChar w:fldCharType="separate"/>
        </w:r>
        <w:r w:rsidR="004F7CD3">
          <w:rPr>
            <w:noProof/>
            <w:webHidden/>
          </w:rPr>
          <w:t>45</w:t>
        </w:r>
        <w:r w:rsidR="000A19E5">
          <w:rPr>
            <w:noProof/>
            <w:webHidden/>
          </w:rPr>
          <w:fldChar w:fldCharType="end"/>
        </w:r>
      </w:hyperlink>
    </w:p>
    <w:p w14:paraId="6272737D" w14:textId="7045B9B6" w:rsidR="000A19E5"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223" w:history="1">
        <w:r w:rsidR="000A19E5" w:rsidRPr="00103732">
          <w:rPr>
            <w:rStyle w:val="Hyperlink"/>
            <w:noProof/>
          </w:rPr>
          <w:t>BAB V  KESIMPULAN DAN SARAN</w:t>
        </w:r>
        <w:r w:rsidR="000A19E5">
          <w:rPr>
            <w:noProof/>
            <w:webHidden/>
          </w:rPr>
          <w:tab/>
        </w:r>
        <w:r w:rsidR="000A19E5">
          <w:rPr>
            <w:noProof/>
            <w:webHidden/>
          </w:rPr>
          <w:fldChar w:fldCharType="begin"/>
        </w:r>
        <w:r w:rsidR="000A19E5">
          <w:rPr>
            <w:noProof/>
            <w:webHidden/>
          </w:rPr>
          <w:instrText xml:space="preserve"> PAGEREF _Toc175863223 \h </w:instrText>
        </w:r>
        <w:r w:rsidR="000A19E5">
          <w:rPr>
            <w:noProof/>
            <w:webHidden/>
          </w:rPr>
        </w:r>
        <w:r w:rsidR="000A19E5">
          <w:rPr>
            <w:noProof/>
            <w:webHidden/>
          </w:rPr>
          <w:fldChar w:fldCharType="separate"/>
        </w:r>
        <w:r w:rsidR="004F7CD3">
          <w:rPr>
            <w:noProof/>
            <w:webHidden/>
          </w:rPr>
          <w:t>47</w:t>
        </w:r>
        <w:r w:rsidR="000A19E5">
          <w:rPr>
            <w:noProof/>
            <w:webHidden/>
          </w:rPr>
          <w:fldChar w:fldCharType="end"/>
        </w:r>
      </w:hyperlink>
    </w:p>
    <w:p w14:paraId="5BC55EDF" w14:textId="15FF7DC0"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24" w:history="1">
        <w:r w:rsidR="000A19E5" w:rsidRPr="00103732">
          <w:rPr>
            <w:rStyle w:val="Hyperlink"/>
            <w:noProof/>
            <w:lang w:val="en-US"/>
          </w:rPr>
          <w:t>5.1</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noProof/>
            <w:lang w:val="en-US"/>
          </w:rPr>
          <w:t>Kesimpulan</w:t>
        </w:r>
        <w:r w:rsidR="000A19E5">
          <w:rPr>
            <w:noProof/>
            <w:webHidden/>
          </w:rPr>
          <w:tab/>
        </w:r>
        <w:r w:rsidR="000A19E5">
          <w:rPr>
            <w:noProof/>
            <w:webHidden/>
          </w:rPr>
          <w:fldChar w:fldCharType="begin"/>
        </w:r>
        <w:r w:rsidR="000A19E5">
          <w:rPr>
            <w:noProof/>
            <w:webHidden/>
          </w:rPr>
          <w:instrText xml:space="preserve"> PAGEREF _Toc175863224 \h </w:instrText>
        </w:r>
        <w:r w:rsidR="000A19E5">
          <w:rPr>
            <w:noProof/>
            <w:webHidden/>
          </w:rPr>
        </w:r>
        <w:r w:rsidR="000A19E5">
          <w:rPr>
            <w:noProof/>
            <w:webHidden/>
          </w:rPr>
          <w:fldChar w:fldCharType="separate"/>
        </w:r>
        <w:r w:rsidR="004F7CD3">
          <w:rPr>
            <w:noProof/>
            <w:webHidden/>
          </w:rPr>
          <w:t>47</w:t>
        </w:r>
        <w:r w:rsidR="000A19E5">
          <w:rPr>
            <w:noProof/>
            <w:webHidden/>
          </w:rPr>
          <w:fldChar w:fldCharType="end"/>
        </w:r>
      </w:hyperlink>
    </w:p>
    <w:p w14:paraId="3DD57065" w14:textId="4D120DCC" w:rsidR="000A19E5"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25" w:history="1">
        <w:r w:rsidR="000A19E5" w:rsidRPr="00103732">
          <w:rPr>
            <w:rStyle w:val="Hyperlink"/>
            <w:noProof/>
            <w:lang w:val="id-ID"/>
          </w:rPr>
          <w:t>5.2</w:t>
        </w:r>
        <w:r w:rsidR="000A19E5">
          <w:rPr>
            <w:rFonts w:asciiTheme="minorHAnsi" w:eastAsiaTheme="minorEastAsia" w:hAnsiTheme="minorHAnsi" w:cstheme="minorBidi"/>
            <w:bCs w:val="0"/>
            <w:iCs w:val="0"/>
            <w:noProof/>
            <w:kern w:val="2"/>
            <w:sz w:val="22"/>
            <w:szCs w:val="22"/>
            <w:lang w:val="en-ID" w:eastAsia="en-ID"/>
            <w14:ligatures w14:val="standardContextual"/>
          </w:rPr>
          <w:tab/>
        </w:r>
        <w:r w:rsidR="000A19E5" w:rsidRPr="00103732">
          <w:rPr>
            <w:rStyle w:val="Hyperlink"/>
            <w:noProof/>
            <w:lang w:val="en-US"/>
          </w:rPr>
          <w:t>Saran</w:t>
        </w:r>
        <w:r w:rsidR="000A19E5">
          <w:rPr>
            <w:noProof/>
            <w:webHidden/>
          </w:rPr>
          <w:tab/>
        </w:r>
        <w:r w:rsidR="000A19E5">
          <w:rPr>
            <w:noProof/>
            <w:webHidden/>
          </w:rPr>
          <w:fldChar w:fldCharType="begin"/>
        </w:r>
        <w:r w:rsidR="000A19E5">
          <w:rPr>
            <w:noProof/>
            <w:webHidden/>
          </w:rPr>
          <w:instrText xml:space="preserve"> PAGEREF _Toc175863225 \h </w:instrText>
        </w:r>
        <w:r w:rsidR="000A19E5">
          <w:rPr>
            <w:noProof/>
            <w:webHidden/>
          </w:rPr>
        </w:r>
        <w:r w:rsidR="000A19E5">
          <w:rPr>
            <w:noProof/>
            <w:webHidden/>
          </w:rPr>
          <w:fldChar w:fldCharType="separate"/>
        </w:r>
        <w:r w:rsidR="004F7CD3">
          <w:rPr>
            <w:noProof/>
            <w:webHidden/>
          </w:rPr>
          <w:t>47</w:t>
        </w:r>
        <w:r w:rsidR="000A19E5">
          <w:rPr>
            <w:noProof/>
            <w:webHidden/>
          </w:rPr>
          <w:fldChar w:fldCharType="end"/>
        </w:r>
      </w:hyperlink>
    </w:p>
    <w:p w14:paraId="4045B54C" w14:textId="7595B056" w:rsidR="000A19E5"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226" w:history="1">
        <w:r w:rsidR="000A19E5" w:rsidRPr="00103732">
          <w:rPr>
            <w:rStyle w:val="Hyperlink"/>
            <w:noProof/>
          </w:rPr>
          <w:t>DAFTAR KEPUSTAKAAN</w:t>
        </w:r>
        <w:r w:rsidR="000A19E5">
          <w:rPr>
            <w:noProof/>
            <w:webHidden/>
          </w:rPr>
          <w:tab/>
        </w:r>
        <w:r w:rsidR="000A19E5">
          <w:rPr>
            <w:noProof/>
            <w:webHidden/>
          </w:rPr>
          <w:fldChar w:fldCharType="begin"/>
        </w:r>
        <w:r w:rsidR="000A19E5">
          <w:rPr>
            <w:noProof/>
            <w:webHidden/>
          </w:rPr>
          <w:instrText xml:space="preserve"> PAGEREF _Toc175863226 \h </w:instrText>
        </w:r>
        <w:r w:rsidR="000A19E5">
          <w:rPr>
            <w:noProof/>
            <w:webHidden/>
          </w:rPr>
        </w:r>
        <w:r w:rsidR="000A19E5">
          <w:rPr>
            <w:noProof/>
            <w:webHidden/>
          </w:rPr>
          <w:fldChar w:fldCharType="separate"/>
        </w:r>
        <w:r w:rsidR="004F7CD3">
          <w:rPr>
            <w:noProof/>
            <w:webHidden/>
          </w:rPr>
          <w:t>48</w:t>
        </w:r>
        <w:r w:rsidR="000A19E5">
          <w:rPr>
            <w:noProof/>
            <w:webHidden/>
          </w:rPr>
          <w:fldChar w:fldCharType="end"/>
        </w:r>
      </w:hyperlink>
    </w:p>
    <w:p w14:paraId="593CF152" w14:textId="4D48FFF2"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5863187"/>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13D0E165" w14:textId="4DE333A9" w:rsidR="0002515D" w:rsidRDefault="00041F3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5863229" w:history="1">
        <w:r w:rsidR="0002515D" w:rsidRPr="000D1AFA">
          <w:rPr>
            <w:rStyle w:val="Hyperlink"/>
            <w:noProof/>
          </w:rPr>
          <w:t>Tabel 2.1</w:t>
        </w:r>
        <w:r w:rsidR="0002515D" w:rsidRPr="000D1AFA">
          <w:rPr>
            <w:rStyle w:val="Hyperlink"/>
            <w:noProof/>
            <w:lang w:val="en-US"/>
          </w:rPr>
          <w:t xml:space="preserve"> Perbandingan Mistral 7B dengan Llama (Sumber: Jiang et al., 2023)</w:t>
        </w:r>
        <w:r w:rsidR="0002515D">
          <w:rPr>
            <w:noProof/>
            <w:webHidden/>
          </w:rPr>
          <w:tab/>
        </w:r>
        <w:r w:rsidR="0002515D">
          <w:rPr>
            <w:noProof/>
            <w:webHidden/>
          </w:rPr>
          <w:fldChar w:fldCharType="begin"/>
        </w:r>
        <w:r w:rsidR="0002515D">
          <w:rPr>
            <w:noProof/>
            <w:webHidden/>
          </w:rPr>
          <w:instrText xml:space="preserve"> PAGEREF _Toc175863229 \h </w:instrText>
        </w:r>
        <w:r w:rsidR="0002515D">
          <w:rPr>
            <w:noProof/>
            <w:webHidden/>
          </w:rPr>
        </w:r>
        <w:r w:rsidR="0002515D">
          <w:rPr>
            <w:noProof/>
            <w:webHidden/>
          </w:rPr>
          <w:fldChar w:fldCharType="separate"/>
        </w:r>
        <w:r w:rsidR="004F7CD3">
          <w:rPr>
            <w:noProof/>
            <w:webHidden/>
          </w:rPr>
          <w:t>11</w:t>
        </w:r>
        <w:r w:rsidR="0002515D">
          <w:rPr>
            <w:noProof/>
            <w:webHidden/>
          </w:rPr>
          <w:fldChar w:fldCharType="end"/>
        </w:r>
      </w:hyperlink>
    </w:p>
    <w:p w14:paraId="4F63A706" w14:textId="12C63DD1"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0" w:history="1">
        <w:r w:rsidR="0002515D" w:rsidRPr="000D1AFA">
          <w:rPr>
            <w:rStyle w:val="Hyperlink"/>
            <w:noProof/>
          </w:rPr>
          <w:t>Tabel 2.2</w:t>
        </w:r>
        <w:r w:rsidR="0002515D" w:rsidRPr="000D1AFA">
          <w:rPr>
            <w:rStyle w:val="Hyperlink"/>
            <w:noProof/>
            <w:lang w:val="en-US"/>
          </w:rPr>
          <w:t xml:space="preserve"> Distribusi bahasa pada data prapelatihan (Sumber: Touvron et al., 2023)</w:t>
        </w:r>
        <w:r w:rsidR="0002515D">
          <w:rPr>
            <w:noProof/>
            <w:webHidden/>
          </w:rPr>
          <w:tab/>
        </w:r>
        <w:r w:rsidR="0002515D">
          <w:rPr>
            <w:noProof/>
            <w:webHidden/>
          </w:rPr>
          <w:fldChar w:fldCharType="begin"/>
        </w:r>
        <w:r w:rsidR="0002515D">
          <w:rPr>
            <w:noProof/>
            <w:webHidden/>
          </w:rPr>
          <w:instrText xml:space="preserve"> PAGEREF _Toc175863230 \h </w:instrText>
        </w:r>
        <w:r w:rsidR="0002515D">
          <w:rPr>
            <w:noProof/>
            <w:webHidden/>
          </w:rPr>
        </w:r>
        <w:r w:rsidR="0002515D">
          <w:rPr>
            <w:noProof/>
            <w:webHidden/>
          </w:rPr>
          <w:fldChar w:fldCharType="separate"/>
        </w:r>
        <w:r w:rsidR="004F7CD3">
          <w:rPr>
            <w:noProof/>
            <w:webHidden/>
          </w:rPr>
          <w:t>13</w:t>
        </w:r>
        <w:r w:rsidR="0002515D">
          <w:rPr>
            <w:noProof/>
            <w:webHidden/>
          </w:rPr>
          <w:fldChar w:fldCharType="end"/>
        </w:r>
      </w:hyperlink>
    </w:p>
    <w:p w14:paraId="3D0B6806" w14:textId="21DF908E"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1" w:history="1">
        <w:r w:rsidR="0002515D" w:rsidRPr="000D1AFA">
          <w:rPr>
            <w:rStyle w:val="Hyperlink"/>
            <w:noProof/>
          </w:rPr>
          <w:t>Tabel 2.3</w:t>
        </w:r>
        <w:r w:rsidR="0002515D" w:rsidRPr="000D1AFA">
          <w:rPr>
            <w:rStyle w:val="Hyperlink"/>
            <w:noProof/>
            <w:lang w:val="en-US"/>
          </w:rPr>
          <w:t xml:space="preserve"> Perbadingan performa pada model dasar sumber terbuka</w:t>
        </w:r>
        <w:r w:rsidR="0002515D">
          <w:rPr>
            <w:noProof/>
            <w:webHidden/>
          </w:rPr>
          <w:tab/>
        </w:r>
        <w:r w:rsidR="0002515D">
          <w:rPr>
            <w:noProof/>
            <w:webHidden/>
          </w:rPr>
          <w:fldChar w:fldCharType="begin"/>
        </w:r>
        <w:r w:rsidR="0002515D">
          <w:rPr>
            <w:noProof/>
            <w:webHidden/>
          </w:rPr>
          <w:instrText xml:space="preserve"> PAGEREF _Toc175863231 \h </w:instrText>
        </w:r>
        <w:r w:rsidR="0002515D">
          <w:rPr>
            <w:noProof/>
            <w:webHidden/>
          </w:rPr>
        </w:r>
        <w:r w:rsidR="0002515D">
          <w:rPr>
            <w:noProof/>
            <w:webHidden/>
          </w:rPr>
          <w:fldChar w:fldCharType="separate"/>
        </w:r>
        <w:r w:rsidR="004F7CD3">
          <w:rPr>
            <w:noProof/>
            <w:webHidden/>
          </w:rPr>
          <w:t>13</w:t>
        </w:r>
        <w:r w:rsidR="0002515D">
          <w:rPr>
            <w:noProof/>
            <w:webHidden/>
          </w:rPr>
          <w:fldChar w:fldCharType="end"/>
        </w:r>
      </w:hyperlink>
    </w:p>
    <w:p w14:paraId="79A275A8" w14:textId="175EF80A"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2" w:history="1">
        <w:r w:rsidR="0002515D" w:rsidRPr="000D1AFA">
          <w:rPr>
            <w:rStyle w:val="Hyperlink"/>
            <w:noProof/>
          </w:rPr>
          <w:t>Tabel 2.4</w:t>
        </w:r>
        <w:r w:rsidR="0002515D" w:rsidRPr="000D1AFA">
          <w:rPr>
            <w:rStyle w:val="Hyperlink"/>
            <w:noProof/>
            <w:lang w:val="en-US"/>
          </w:rPr>
          <w:t xml:space="preserve"> Perbandingan performa pada model sumber tertutup</w:t>
        </w:r>
        <w:r w:rsidR="0002515D">
          <w:rPr>
            <w:noProof/>
            <w:webHidden/>
          </w:rPr>
          <w:tab/>
        </w:r>
        <w:r w:rsidR="0002515D">
          <w:rPr>
            <w:noProof/>
            <w:webHidden/>
          </w:rPr>
          <w:fldChar w:fldCharType="begin"/>
        </w:r>
        <w:r w:rsidR="0002515D">
          <w:rPr>
            <w:noProof/>
            <w:webHidden/>
          </w:rPr>
          <w:instrText xml:space="preserve"> PAGEREF _Toc175863232 \h </w:instrText>
        </w:r>
        <w:r w:rsidR="0002515D">
          <w:rPr>
            <w:noProof/>
            <w:webHidden/>
          </w:rPr>
        </w:r>
        <w:r w:rsidR="0002515D">
          <w:rPr>
            <w:noProof/>
            <w:webHidden/>
          </w:rPr>
          <w:fldChar w:fldCharType="separate"/>
        </w:r>
        <w:r w:rsidR="004F7CD3">
          <w:rPr>
            <w:noProof/>
            <w:webHidden/>
          </w:rPr>
          <w:t>14</w:t>
        </w:r>
        <w:r w:rsidR="0002515D">
          <w:rPr>
            <w:noProof/>
            <w:webHidden/>
          </w:rPr>
          <w:fldChar w:fldCharType="end"/>
        </w:r>
      </w:hyperlink>
    </w:p>
    <w:p w14:paraId="6888B92C" w14:textId="0B0C707C"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3" w:history="1">
        <w:r w:rsidR="0002515D" w:rsidRPr="000D1AFA">
          <w:rPr>
            <w:rStyle w:val="Hyperlink"/>
            <w:noProof/>
          </w:rPr>
          <w:t>Tabel 2.5</w:t>
        </w:r>
        <w:r w:rsidR="0002515D" w:rsidRPr="000D1AFA">
          <w:rPr>
            <w:rStyle w:val="Hyperlink"/>
            <w:noProof/>
            <w:lang w:val="en-US"/>
          </w:rPr>
          <w:t xml:space="preserve"> kuantisasi 4-bit menggunakan llama.cpp</w:t>
        </w:r>
        <w:r w:rsidR="0002515D" w:rsidRPr="000D1AFA">
          <w:rPr>
            <w:rStyle w:val="Hyperlink"/>
            <w:noProof/>
          </w:rPr>
          <w:t xml:space="preserve"> </w:t>
        </w:r>
        <w:r w:rsidR="0002515D" w:rsidRPr="000D1AFA">
          <w:rPr>
            <w:rStyle w:val="Hyperlink"/>
            <w:noProof/>
            <w:lang w:val="en-US"/>
          </w:rPr>
          <w:t>(Sumber: Neves, 2023)</w:t>
        </w:r>
        <w:r w:rsidR="0002515D">
          <w:rPr>
            <w:noProof/>
            <w:webHidden/>
          </w:rPr>
          <w:tab/>
        </w:r>
        <w:r w:rsidR="0002515D">
          <w:rPr>
            <w:noProof/>
            <w:webHidden/>
          </w:rPr>
          <w:fldChar w:fldCharType="begin"/>
        </w:r>
        <w:r w:rsidR="0002515D">
          <w:rPr>
            <w:noProof/>
            <w:webHidden/>
          </w:rPr>
          <w:instrText xml:space="preserve"> PAGEREF _Toc175863233 \h </w:instrText>
        </w:r>
        <w:r w:rsidR="0002515D">
          <w:rPr>
            <w:noProof/>
            <w:webHidden/>
          </w:rPr>
        </w:r>
        <w:r w:rsidR="0002515D">
          <w:rPr>
            <w:noProof/>
            <w:webHidden/>
          </w:rPr>
          <w:fldChar w:fldCharType="separate"/>
        </w:r>
        <w:r w:rsidR="004F7CD3">
          <w:rPr>
            <w:noProof/>
            <w:webHidden/>
          </w:rPr>
          <w:t>19</w:t>
        </w:r>
        <w:r w:rsidR="0002515D">
          <w:rPr>
            <w:noProof/>
            <w:webHidden/>
          </w:rPr>
          <w:fldChar w:fldCharType="end"/>
        </w:r>
      </w:hyperlink>
    </w:p>
    <w:p w14:paraId="6034B2A9" w14:textId="041B0FF2"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4" w:history="1">
        <w:r w:rsidR="0002515D" w:rsidRPr="000D1AFA">
          <w:rPr>
            <w:rStyle w:val="Hyperlink"/>
            <w:noProof/>
          </w:rPr>
          <w:t>Tabel 3.1</w:t>
        </w:r>
        <w:r w:rsidR="0002515D" w:rsidRPr="000D1AFA">
          <w:rPr>
            <w:rStyle w:val="Hyperlink"/>
            <w:noProof/>
            <w:lang w:val="en-US"/>
          </w:rPr>
          <w:t xml:space="preserve"> Alat dan Bahan</w:t>
        </w:r>
        <w:r w:rsidR="0002515D">
          <w:rPr>
            <w:noProof/>
            <w:webHidden/>
          </w:rPr>
          <w:tab/>
        </w:r>
        <w:r w:rsidR="0002515D">
          <w:rPr>
            <w:noProof/>
            <w:webHidden/>
          </w:rPr>
          <w:fldChar w:fldCharType="begin"/>
        </w:r>
        <w:r w:rsidR="0002515D">
          <w:rPr>
            <w:noProof/>
            <w:webHidden/>
          </w:rPr>
          <w:instrText xml:space="preserve"> PAGEREF _Toc175863234 \h </w:instrText>
        </w:r>
        <w:r w:rsidR="0002515D">
          <w:rPr>
            <w:noProof/>
            <w:webHidden/>
          </w:rPr>
        </w:r>
        <w:r w:rsidR="0002515D">
          <w:rPr>
            <w:noProof/>
            <w:webHidden/>
          </w:rPr>
          <w:fldChar w:fldCharType="separate"/>
        </w:r>
        <w:r w:rsidR="004F7CD3">
          <w:rPr>
            <w:noProof/>
            <w:webHidden/>
          </w:rPr>
          <w:t>24</w:t>
        </w:r>
        <w:r w:rsidR="0002515D">
          <w:rPr>
            <w:noProof/>
            <w:webHidden/>
          </w:rPr>
          <w:fldChar w:fldCharType="end"/>
        </w:r>
      </w:hyperlink>
    </w:p>
    <w:p w14:paraId="60B6E9E4" w14:textId="2296EA62"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5" w:history="1">
        <w:r w:rsidR="0002515D" w:rsidRPr="000D1AFA">
          <w:rPr>
            <w:rStyle w:val="Hyperlink"/>
            <w:noProof/>
          </w:rPr>
          <w:t>Tabel 4.1</w:t>
        </w:r>
        <w:r w:rsidR="0002515D" w:rsidRPr="000D1AFA">
          <w:rPr>
            <w:rStyle w:val="Hyperlink"/>
            <w:noProof/>
            <w:lang w:val="en-US"/>
          </w:rPr>
          <w:t xml:space="preserve"> Konfigurasi </w:t>
        </w:r>
        <w:r w:rsidR="0002515D" w:rsidRPr="000D1AFA">
          <w:rPr>
            <w:rStyle w:val="Hyperlink"/>
            <w:i/>
            <w:noProof/>
            <w:lang w:val="en-US"/>
          </w:rPr>
          <w:t>FastLanguageModel.from_pretrained</w:t>
        </w:r>
        <w:r w:rsidR="0002515D">
          <w:rPr>
            <w:noProof/>
            <w:webHidden/>
          </w:rPr>
          <w:tab/>
        </w:r>
        <w:r w:rsidR="0002515D">
          <w:rPr>
            <w:noProof/>
            <w:webHidden/>
          </w:rPr>
          <w:fldChar w:fldCharType="begin"/>
        </w:r>
        <w:r w:rsidR="0002515D">
          <w:rPr>
            <w:noProof/>
            <w:webHidden/>
          </w:rPr>
          <w:instrText xml:space="preserve"> PAGEREF _Toc175863235 \h </w:instrText>
        </w:r>
        <w:r w:rsidR="0002515D">
          <w:rPr>
            <w:noProof/>
            <w:webHidden/>
          </w:rPr>
        </w:r>
        <w:r w:rsidR="0002515D">
          <w:rPr>
            <w:noProof/>
            <w:webHidden/>
          </w:rPr>
          <w:fldChar w:fldCharType="separate"/>
        </w:r>
        <w:r w:rsidR="004F7CD3">
          <w:rPr>
            <w:noProof/>
            <w:webHidden/>
          </w:rPr>
          <w:t>34</w:t>
        </w:r>
        <w:r w:rsidR="0002515D">
          <w:rPr>
            <w:noProof/>
            <w:webHidden/>
          </w:rPr>
          <w:fldChar w:fldCharType="end"/>
        </w:r>
      </w:hyperlink>
    </w:p>
    <w:p w14:paraId="6437AA44" w14:textId="33248631"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6" w:history="1">
        <w:r w:rsidR="0002515D" w:rsidRPr="000D1AFA">
          <w:rPr>
            <w:rStyle w:val="Hyperlink"/>
            <w:noProof/>
          </w:rPr>
          <w:t>Tabel 4.2</w:t>
        </w:r>
        <w:r w:rsidR="0002515D" w:rsidRPr="000D1AFA">
          <w:rPr>
            <w:rStyle w:val="Hyperlink"/>
            <w:noProof/>
            <w:lang w:val="en-US"/>
          </w:rPr>
          <w:t xml:space="preserve"> Konfigurasi FastLanguageModel.get_peft_model</w:t>
        </w:r>
        <w:r w:rsidR="0002515D">
          <w:rPr>
            <w:noProof/>
            <w:webHidden/>
          </w:rPr>
          <w:tab/>
        </w:r>
        <w:r w:rsidR="0002515D">
          <w:rPr>
            <w:noProof/>
            <w:webHidden/>
          </w:rPr>
          <w:fldChar w:fldCharType="begin"/>
        </w:r>
        <w:r w:rsidR="0002515D">
          <w:rPr>
            <w:noProof/>
            <w:webHidden/>
          </w:rPr>
          <w:instrText xml:space="preserve"> PAGEREF _Toc175863236 \h </w:instrText>
        </w:r>
        <w:r w:rsidR="0002515D">
          <w:rPr>
            <w:noProof/>
            <w:webHidden/>
          </w:rPr>
        </w:r>
        <w:r w:rsidR="0002515D">
          <w:rPr>
            <w:noProof/>
            <w:webHidden/>
          </w:rPr>
          <w:fldChar w:fldCharType="separate"/>
        </w:r>
        <w:r w:rsidR="004F7CD3">
          <w:rPr>
            <w:noProof/>
            <w:webHidden/>
          </w:rPr>
          <w:t>35</w:t>
        </w:r>
        <w:r w:rsidR="0002515D">
          <w:rPr>
            <w:noProof/>
            <w:webHidden/>
          </w:rPr>
          <w:fldChar w:fldCharType="end"/>
        </w:r>
      </w:hyperlink>
    </w:p>
    <w:p w14:paraId="468BD5C2" w14:textId="05AD92AC"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7" w:history="1">
        <w:r w:rsidR="0002515D" w:rsidRPr="000D1AFA">
          <w:rPr>
            <w:rStyle w:val="Hyperlink"/>
            <w:noProof/>
          </w:rPr>
          <w:t>Tabel 4.3</w:t>
        </w:r>
        <w:r w:rsidR="0002515D" w:rsidRPr="000D1AFA">
          <w:rPr>
            <w:rStyle w:val="Hyperlink"/>
            <w:noProof/>
            <w:lang w:val="en-US"/>
          </w:rPr>
          <w:t xml:space="preserve"> </w:t>
        </w:r>
        <w:r w:rsidR="0002515D" w:rsidRPr="000D1AFA">
          <w:rPr>
            <w:rStyle w:val="Hyperlink"/>
            <w:noProof/>
          </w:rPr>
          <w:t>Konfigurasi</w:t>
        </w:r>
        <w:r w:rsidR="0002515D" w:rsidRPr="000D1AFA">
          <w:rPr>
            <w:rStyle w:val="Hyperlink"/>
            <w:noProof/>
            <w:lang w:val="en-US"/>
          </w:rPr>
          <w:t xml:space="preserve"> </w:t>
        </w:r>
        <w:r w:rsidR="0002515D" w:rsidRPr="000D1AFA">
          <w:rPr>
            <w:rStyle w:val="Hyperlink"/>
            <w:i/>
            <w:noProof/>
            <w:lang w:val="en-US"/>
          </w:rPr>
          <w:t>SFTTrainer</w:t>
        </w:r>
        <w:r w:rsidR="0002515D">
          <w:rPr>
            <w:noProof/>
            <w:webHidden/>
          </w:rPr>
          <w:tab/>
        </w:r>
        <w:r w:rsidR="0002515D">
          <w:rPr>
            <w:noProof/>
            <w:webHidden/>
          </w:rPr>
          <w:fldChar w:fldCharType="begin"/>
        </w:r>
        <w:r w:rsidR="0002515D">
          <w:rPr>
            <w:noProof/>
            <w:webHidden/>
          </w:rPr>
          <w:instrText xml:space="preserve"> PAGEREF _Toc175863237 \h </w:instrText>
        </w:r>
        <w:r w:rsidR="0002515D">
          <w:rPr>
            <w:noProof/>
            <w:webHidden/>
          </w:rPr>
        </w:r>
        <w:r w:rsidR="0002515D">
          <w:rPr>
            <w:noProof/>
            <w:webHidden/>
          </w:rPr>
          <w:fldChar w:fldCharType="separate"/>
        </w:r>
        <w:r w:rsidR="004F7CD3">
          <w:rPr>
            <w:noProof/>
            <w:webHidden/>
          </w:rPr>
          <w:t>35</w:t>
        </w:r>
        <w:r w:rsidR="0002515D">
          <w:rPr>
            <w:noProof/>
            <w:webHidden/>
          </w:rPr>
          <w:fldChar w:fldCharType="end"/>
        </w:r>
      </w:hyperlink>
    </w:p>
    <w:p w14:paraId="7D945242" w14:textId="377AF74C"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8" w:history="1">
        <w:r w:rsidR="0002515D" w:rsidRPr="000D1AFA">
          <w:rPr>
            <w:rStyle w:val="Hyperlink"/>
            <w:noProof/>
          </w:rPr>
          <w:t>Tabel 4.4</w:t>
        </w:r>
        <w:r w:rsidR="0002515D" w:rsidRPr="000D1AFA">
          <w:rPr>
            <w:rStyle w:val="Hyperlink"/>
            <w:noProof/>
            <w:lang w:val="en-US"/>
          </w:rPr>
          <w:t xml:space="preserve"> </w:t>
        </w:r>
        <w:r w:rsidR="0002515D" w:rsidRPr="000D1AFA">
          <w:rPr>
            <w:rStyle w:val="Hyperlink"/>
            <w:noProof/>
          </w:rPr>
          <w:t>Konfigurasi</w:t>
        </w:r>
        <w:r w:rsidR="0002515D" w:rsidRPr="000D1AFA">
          <w:rPr>
            <w:rStyle w:val="Hyperlink"/>
            <w:noProof/>
            <w:lang w:val="en-US"/>
          </w:rPr>
          <w:t xml:space="preserve"> </w:t>
        </w:r>
        <w:r w:rsidR="0002515D" w:rsidRPr="000D1AFA">
          <w:rPr>
            <w:rStyle w:val="Hyperlink"/>
            <w:i/>
            <w:noProof/>
            <w:lang w:val="en-US"/>
          </w:rPr>
          <w:t>TrainingArguments</w:t>
        </w:r>
        <w:r w:rsidR="0002515D">
          <w:rPr>
            <w:noProof/>
            <w:webHidden/>
          </w:rPr>
          <w:tab/>
        </w:r>
        <w:r w:rsidR="0002515D">
          <w:rPr>
            <w:noProof/>
            <w:webHidden/>
          </w:rPr>
          <w:fldChar w:fldCharType="begin"/>
        </w:r>
        <w:r w:rsidR="0002515D">
          <w:rPr>
            <w:noProof/>
            <w:webHidden/>
          </w:rPr>
          <w:instrText xml:space="preserve"> PAGEREF _Toc175863238 \h </w:instrText>
        </w:r>
        <w:r w:rsidR="0002515D">
          <w:rPr>
            <w:noProof/>
            <w:webHidden/>
          </w:rPr>
        </w:r>
        <w:r w:rsidR="0002515D">
          <w:rPr>
            <w:noProof/>
            <w:webHidden/>
          </w:rPr>
          <w:fldChar w:fldCharType="separate"/>
        </w:r>
        <w:r w:rsidR="004F7CD3">
          <w:rPr>
            <w:noProof/>
            <w:webHidden/>
          </w:rPr>
          <w:t>36</w:t>
        </w:r>
        <w:r w:rsidR="0002515D">
          <w:rPr>
            <w:noProof/>
            <w:webHidden/>
          </w:rPr>
          <w:fldChar w:fldCharType="end"/>
        </w:r>
      </w:hyperlink>
    </w:p>
    <w:p w14:paraId="3E24A590" w14:textId="2B65B686"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9" w:history="1">
        <w:r w:rsidR="0002515D" w:rsidRPr="000D1AFA">
          <w:rPr>
            <w:rStyle w:val="Hyperlink"/>
            <w:noProof/>
          </w:rPr>
          <w:t xml:space="preserve">Tabel 4.5 Hasil dengan metode </w:t>
        </w:r>
        <w:r w:rsidR="0002515D" w:rsidRPr="000D1AFA">
          <w:rPr>
            <w:rStyle w:val="Hyperlink"/>
            <w:i/>
            <w:noProof/>
          </w:rPr>
          <w:t>fine-tuning</w:t>
        </w:r>
        <w:r w:rsidR="0002515D">
          <w:rPr>
            <w:noProof/>
            <w:webHidden/>
          </w:rPr>
          <w:tab/>
        </w:r>
        <w:r w:rsidR="0002515D">
          <w:rPr>
            <w:noProof/>
            <w:webHidden/>
          </w:rPr>
          <w:fldChar w:fldCharType="begin"/>
        </w:r>
        <w:r w:rsidR="0002515D">
          <w:rPr>
            <w:noProof/>
            <w:webHidden/>
          </w:rPr>
          <w:instrText xml:space="preserve"> PAGEREF _Toc175863239 \h </w:instrText>
        </w:r>
        <w:r w:rsidR="0002515D">
          <w:rPr>
            <w:noProof/>
            <w:webHidden/>
          </w:rPr>
        </w:r>
        <w:r w:rsidR="0002515D">
          <w:rPr>
            <w:noProof/>
            <w:webHidden/>
          </w:rPr>
          <w:fldChar w:fldCharType="separate"/>
        </w:r>
        <w:r w:rsidR="004F7CD3">
          <w:rPr>
            <w:noProof/>
            <w:webHidden/>
          </w:rPr>
          <w:t>37</w:t>
        </w:r>
        <w:r w:rsidR="0002515D">
          <w:rPr>
            <w:noProof/>
            <w:webHidden/>
          </w:rPr>
          <w:fldChar w:fldCharType="end"/>
        </w:r>
      </w:hyperlink>
    </w:p>
    <w:p w14:paraId="1EF05B42" w14:textId="48DC9315"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0" w:history="1">
        <w:r w:rsidR="0002515D" w:rsidRPr="000D1AFA">
          <w:rPr>
            <w:rStyle w:val="Hyperlink"/>
            <w:noProof/>
          </w:rPr>
          <w:t>Tabel 4.6</w:t>
        </w:r>
        <w:r w:rsidR="0002515D" w:rsidRPr="000D1AFA">
          <w:rPr>
            <w:rStyle w:val="Hyperlink"/>
            <w:noProof/>
            <w:lang w:val="en-US"/>
          </w:rPr>
          <w:t xml:space="preserve"> </w:t>
        </w:r>
        <w:r w:rsidR="0002515D" w:rsidRPr="000D1AFA">
          <w:rPr>
            <w:rStyle w:val="Hyperlink"/>
            <w:noProof/>
          </w:rPr>
          <w:t>Nilai skor ROUGE</w:t>
        </w:r>
        <w:r w:rsidR="0002515D" w:rsidRPr="000D1AFA">
          <w:rPr>
            <w:rStyle w:val="Hyperlink"/>
            <w:noProof/>
            <w:lang w:val="en-US"/>
          </w:rPr>
          <w:t xml:space="preserve"> dengan Metode </w:t>
        </w:r>
        <w:r w:rsidR="0002515D" w:rsidRPr="000D1AFA">
          <w:rPr>
            <w:rStyle w:val="Hyperlink"/>
            <w:i/>
            <w:noProof/>
            <w:lang w:val="en-US"/>
          </w:rPr>
          <w:t>Fine-tuning</w:t>
        </w:r>
        <w:r w:rsidR="0002515D">
          <w:rPr>
            <w:noProof/>
            <w:webHidden/>
          </w:rPr>
          <w:tab/>
        </w:r>
        <w:r w:rsidR="0002515D">
          <w:rPr>
            <w:noProof/>
            <w:webHidden/>
          </w:rPr>
          <w:fldChar w:fldCharType="begin"/>
        </w:r>
        <w:r w:rsidR="0002515D">
          <w:rPr>
            <w:noProof/>
            <w:webHidden/>
          </w:rPr>
          <w:instrText xml:space="preserve"> PAGEREF _Toc175863240 \h </w:instrText>
        </w:r>
        <w:r w:rsidR="0002515D">
          <w:rPr>
            <w:noProof/>
            <w:webHidden/>
          </w:rPr>
        </w:r>
        <w:r w:rsidR="0002515D">
          <w:rPr>
            <w:noProof/>
            <w:webHidden/>
          </w:rPr>
          <w:fldChar w:fldCharType="separate"/>
        </w:r>
        <w:r w:rsidR="004F7CD3">
          <w:rPr>
            <w:noProof/>
            <w:webHidden/>
          </w:rPr>
          <w:t>39</w:t>
        </w:r>
        <w:r w:rsidR="0002515D">
          <w:rPr>
            <w:noProof/>
            <w:webHidden/>
          </w:rPr>
          <w:fldChar w:fldCharType="end"/>
        </w:r>
      </w:hyperlink>
    </w:p>
    <w:p w14:paraId="05E9B392" w14:textId="090EEBD3"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1" w:history="1">
        <w:r w:rsidR="0002515D" w:rsidRPr="000D1AFA">
          <w:rPr>
            <w:rStyle w:val="Hyperlink"/>
            <w:noProof/>
          </w:rPr>
          <w:t>Tabel 4.7</w:t>
        </w:r>
        <w:r w:rsidR="0002515D" w:rsidRPr="000D1AFA">
          <w:rPr>
            <w:rStyle w:val="Hyperlink"/>
            <w:noProof/>
            <w:lang w:val="en-US"/>
          </w:rPr>
          <w:t xml:space="preserve"> </w:t>
        </w:r>
        <w:r w:rsidR="0002515D" w:rsidRPr="000D1AFA">
          <w:rPr>
            <w:rStyle w:val="Hyperlink"/>
            <w:noProof/>
          </w:rPr>
          <w:t xml:space="preserve">Hasil </w:t>
        </w:r>
        <w:r w:rsidR="0002515D" w:rsidRPr="000D1AFA">
          <w:rPr>
            <w:rStyle w:val="Hyperlink"/>
            <w:noProof/>
            <w:lang w:val="en-US"/>
          </w:rPr>
          <w:t xml:space="preserve">jawaban </w:t>
        </w:r>
        <w:r w:rsidR="0002515D" w:rsidRPr="000D1AFA">
          <w:rPr>
            <w:rStyle w:val="Hyperlink"/>
            <w:noProof/>
          </w:rPr>
          <w:t xml:space="preserve">dengan </w:t>
        </w:r>
        <w:r w:rsidR="0002515D" w:rsidRPr="000D1AFA">
          <w:rPr>
            <w:rStyle w:val="Hyperlink"/>
            <w:noProof/>
            <w:lang w:val="en-US"/>
          </w:rPr>
          <w:t>Paraphrase pada pertanyaan</w:t>
        </w:r>
        <w:r w:rsidR="0002515D">
          <w:rPr>
            <w:noProof/>
            <w:webHidden/>
          </w:rPr>
          <w:tab/>
        </w:r>
        <w:r w:rsidR="0002515D">
          <w:rPr>
            <w:noProof/>
            <w:webHidden/>
          </w:rPr>
          <w:fldChar w:fldCharType="begin"/>
        </w:r>
        <w:r w:rsidR="0002515D">
          <w:rPr>
            <w:noProof/>
            <w:webHidden/>
          </w:rPr>
          <w:instrText xml:space="preserve"> PAGEREF _Toc175863241 \h </w:instrText>
        </w:r>
        <w:r w:rsidR="0002515D">
          <w:rPr>
            <w:noProof/>
            <w:webHidden/>
          </w:rPr>
        </w:r>
        <w:r w:rsidR="0002515D">
          <w:rPr>
            <w:noProof/>
            <w:webHidden/>
          </w:rPr>
          <w:fldChar w:fldCharType="separate"/>
        </w:r>
        <w:r w:rsidR="004F7CD3">
          <w:rPr>
            <w:noProof/>
            <w:webHidden/>
          </w:rPr>
          <w:t>39</w:t>
        </w:r>
        <w:r w:rsidR="0002515D">
          <w:rPr>
            <w:noProof/>
            <w:webHidden/>
          </w:rPr>
          <w:fldChar w:fldCharType="end"/>
        </w:r>
      </w:hyperlink>
    </w:p>
    <w:p w14:paraId="719A8B2E" w14:textId="020BE1FE"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2" w:history="1">
        <w:r w:rsidR="0002515D" w:rsidRPr="000D1AFA">
          <w:rPr>
            <w:rStyle w:val="Hyperlink"/>
            <w:noProof/>
          </w:rPr>
          <w:t>Tabel 4.8</w:t>
        </w:r>
        <w:r w:rsidR="0002515D" w:rsidRPr="000D1AFA">
          <w:rPr>
            <w:rStyle w:val="Hyperlink"/>
            <w:noProof/>
            <w:lang w:val="en-US"/>
          </w:rPr>
          <w:t xml:space="preserve"> Hasil</w:t>
        </w:r>
        <w:r w:rsidR="0002515D" w:rsidRPr="000D1AFA">
          <w:rPr>
            <w:rStyle w:val="Hyperlink"/>
            <w:noProof/>
          </w:rPr>
          <w:t xml:space="preserve"> dengan metode</w:t>
        </w:r>
        <w:r w:rsidR="0002515D" w:rsidRPr="000D1AFA">
          <w:rPr>
            <w:rStyle w:val="Hyperlink"/>
            <w:noProof/>
            <w:lang w:val="en-US"/>
          </w:rPr>
          <w:t xml:space="preserve"> RAG</w:t>
        </w:r>
        <w:r w:rsidR="0002515D">
          <w:rPr>
            <w:noProof/>
            <w:webHidden/>
          </w:rPr>
          <w:tab/>
        </w:r>
        <w:r w:rsidR="0002515D">
          <w:rPr>
            <w:noProof/>
            <w:webHidden/>
          </w:rPr>
          <w:fldChar w:fldCharType="begin"/>
        </w:r>
        <w:r w:rsidR="0002515D">
          <w:rPr>
            <w:noProof/>
            <w:webHidden/>
          </w:rPr>
          <w:instrText xml:space="preserve"> PAGEREF _Toc175863242 \h </w:instrText>
        </w:r>
        <w:r w:rsidR="0002515D">
          <w:rPr>
            <w:noProof/>
            <w:webHidden/>
          </w:rPr>
        </w:r>
        <w:r w:rsidR="0002515D">
          <w:rPr>
            <w:noProof/>
            <w:webHidden/>
          </w:rPr>
          <w:fldChar w:fldCharType="separate"/>
        </w:r>
        <w:r w:rsidR="004F7CD3">
          <w:rPr>
            <w:noProof/>
            <w:webHidden/>
          </w:rPr>
          <w:t>42</w:t>
        </w:r>
        <w:r w:rsidR="0002515D">
          <w:rPr>
            <w:noProof/>
            <w:webHidden/>
          </w:rPr>
          <w:fldChar w:fldCharType="end"/>
        </w:r>
      </w:hyperlink>
    </w:p>
    <w:p w14:paraId="50DA44D1" w14:textId="47307E14"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3" w:history="1">
        <w:r w:rsidR="0002515D" w:rsidRPr="000D1AFA">
          <w:rPr>
            <w:rStyle w:val="Hyperlink"/>
            <w:noProof/>
          </w:rPr>
          <w:t>Tabel 4.9</w:t>
        </w:r>
        <w:r w:rsidR="0002515D" w:rsidRPr="000D1AFA">
          <w:rPr>
            <w:rStyle w:val="Hyperlink"/>
            <w:noProof/>
            <w:lang w:val="en-US"/>
          </w:rPr>
          <w:t xml:space="preserve"> </w:t>
        </w:r>
        <w:r w:rsidR="0002515D" w:rsidRPr="000D1AFA">
          <w:rPr>
            <w:rStyle w:val="Hyperlink"/>
            <w:noProof/>
          </w:rPr>
          <w:t>Nilai skor ROUGE</w:t>
        </w:r>
        <w:r w:rsidR="0002515D" w:rsidRPr="000D1AFA">
          <w:rPr>
            <w:rStyle w:val="Hyperlink"/>
            <w:noProof/>
            <w:lang w:val="en-US"/>
          </w:rPr>
          <w:t xml:space="preserve"> dengan Metode RAG</w:t>
        </w:r>
        <w:r w:rsidR="0002515D">
          <w:rPr>
            <w:noProof/>
            <w:webHidden/>
          </w:rPr>
          <w:tab/>
        </w:r>
        <w:r w:rsidR="0002515D">
          <w:rPr>
            <w:noProof/>
            <w:webHidden/>
          </w:rPr>
          <w:fldChar w:fldCharType="begin"/>
        </w:r>
        <w:r w:rsidR="0002515D">
          <w:rPr>
            <w:noProof/>
            <w:webHidden/>
          </w:rPr>
          <w:instrText xml:space="preserve"> PAGEREF _Toc175863243 \h </w:instrText>
        </w:r>
        <w:r w:rsidR="0002515D">
          <w:rPr>
            <w:noProof/>
            <w:webHidden/>
          </w:rPr>
        </w:r>
        <w:r w:rsidR="0002515D">
          <w:rPr>
            <w:noProof/>
            <w:webHidden/>
          </w:rPr>
          <w:fldChar w:fldCharType="separate"/>
        </w:r>
        <w:r w:rsidR="004F7CD3">
          <w:rPr>
            <w:noProof/>
            <w:webHidden/>
          </w:rPr>
          <w:t>44</w:t>
        </w:r>
        <w:r w:rsidR="0002515D">
          <w:rPr>
            <w:noProof/>
            <w:webHidden/>
          </w:rPr>
          <w:fldChar w:fldCharType="end"/>
        </w:r>
      </w:hyperlink>
    </w:p>
    <w:p w14:paraId="608EEF59" w14:textId="7B729F63"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4" w:history="1">
        <w:r w:rsidR="0002515D" w:rsidRPr="000D1AFA">
          <w:rPr>
            <w:rStyle w:val="Hyperlink"/>
            <w:noProof/>
          </w:rPr>
          <w:t>Tabel 4.10 Tabel Kategori Nilai Metrik ROUGE (Walker II, 2024)</w:t>
        </w:r>
        <w:r w:rsidR="0002515D">
          <w:rPr>
            <w:noProof/>
            <w:webHidden/>
          </w:rPr>
          <w:tab/>
        </w:r>
        <w:r w:rsidR="0002515D">
          <w:rPr>
            <w:noProof/>
            <w:webHidden/>
          </w:rPr>
          <w:fldChar w:fldCharType="begin"/>
        </w:r>
        <w:r w:rsidR="0002515D">
          <w:rPr>
            <w:noProof/>
            <w:webHidden/>
          </w:rPr>
          <w:instrText xml:space="preserve"> PAGEREF _Toc175863244 \h </w:instrText>
        </w:r>
        <w:r w:rsidR="0002515D">
          <w:rPr>
            <w:noProof/>
            <w:webHidden/>
          </w:rPr>
        </w:r>
        <w:r w:rsidR="0002515D">
          <w:rPr>
            <w:noProof/>
            <w:webHidden/>
          </w:rPr>
          <w:fldChar w:fldCharType="separate"/>
        </w:r>
        <w:r w:rsidR="004F7CD3">
          <w:rPr>
            <w:noProof/>
            <w:webHidden/>
          </w:rPr>
          <w:t>44</w:t>
        </w:r>
        <w:r w:rsidR="0002515D">
          <w:rPr>
            <w:noProof/>
            <w:webHidden/>
          </w:rPr>
          <w:fldChar w:fldCharType="end"/>
        </w:r>
      </w:hyperlink>
    </w:p>
    <w:p w14:paraId="668118F9" w14:textId="41648ED1"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5" w:history="1">
        <w:r w:rsidR="0002515D" w:rsidRPr="000D1AFA">
          <w:rPr>
            <w:rStyle w:val="Hyperlink"/>
            <w:noProof/>
          </w:rPr>
          <w:t xml:space="preserve">Tabel 4.11 Hitungan Waktu pada model saat </w:t>
        </w:r>
        <w:r w:rsidR="0002515D" w:rsidRPr="000D1AFA">
          <w:rPr>
            <w:rStyle w:val="Hyperlink"/>
            <w:i/>
            <w:noProof/>
          </w:rPr>
          <w:t>fine-tuning</w:t>
        </w:r>
        <w:r w:rsidR="0002515D" w:rsidRPr="000D1AFA">
          <w:rPr>
            <w:rStyle w:val="Hyperlink"/>
            <w:noProof/>
          </w:rPr>
          <w:t xml:space="preserve"> dan menjalankan RAG</w:t>
        </w:r>
        <w:r w:rsidR="0002515D">
          <w:rPr>
            <w:noProof/>
            <w:webHidden/>
          </w:rPr>
          <w:tab/>
        </w:r>
        <w:r w:rsidR="0002515D">
          <w:rPr>
            <w:noProof/>
            <w:webHidden/>
          </w:rPr>
          <w:fldChar w:fldCharType="begin"/>
        </w:r>
        <w:r w:rsidR="0002515D">
          <w:rPr>
            <w:noProof/>
            <w:webHidden/>
          </w:rPr>
          <w:instrText xml:space="preserve"> PAGEREF _Toc175863245 \h </w:instrText>
        </w:r>
        <w:r w:rsidR="0002515D">
          <w:rPr>
            <w:noProof/>
            <w:webHidden/>
          </w:rPr>
        </w:r>
        <w:r w:rsidR="0002515D">
          <w:rPr>
            <w:noProof/>
            <w:webHidden/>
          </w:rPr>
          <w:fldChar w:fldCharType="separate"/>
        </w:r>
        <w:r w:rsidR="004F7CD3">
          <w:rPr>
            <w:noProof/>
            <w:webHidden/>
          </w:rPr>
          <w:t>45</w:t>
        </w:r>
        <w:r w:rsidR="0002515D">
          <w:rPr>
            <w:noProof/>
            <w:webHidden/>
          </w:rPr>
          <w:fldChar w:fldCharType="end"/>
        </w:r>
      </w:hyperlink>
    </w:p>
    <w:p w14:paraId="1775830B" w14:textId="01A7FB07"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5863188"/>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6A97131D" w14:textId="0F055204" w:rsidR="0002515D" w:rsidRDefault="00041F3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r w:rsidRPr="00A25460">
        <w:rPr>
          <w:noProof/>
        </w:rPr>
        <w:fldChar w:fldCharType="begin"/>
      </w:r>
      <w:r w:rsidRPr="00A25460">
        <w:rPr>
          <w:noProof/>
        </w:rPr>
        <w:instrText xml:space="preserve"> TOC \h \z \c "Gambar" </w:instrText>
      </w:r>
      <w:r w:rsidRPr="00A25460">
        <w:rPr>
          <w:noProof/>
        </w:rPr>
        <w:fldChar w:fldCharType="separate"/>
      </w:r>
      <w:hyperlink w:anchor="_Toc175863246" w:history="1">
        <w:r w:rsidR="0002515D" w:rsidRPr="00B74539">
          <w:rPr>
            <w:rStyle w:val="Hyperlink"/>
            <w:noProof/>
          </w:rPr>
          <w:t>Gambar 2.1</w:t>
        </w:r>
        <w:r w:rsidR="0002515D" w:rsidRPr="00B74539">
          <w:rPr>
            <w:rStyle w:val="Hyperlink"/>
            <w:noProof/>
            <w:lang w:val="en-US"/>
          </w:rPr>
          <w:t xml:space="preserve"> </w:t>
        </w:r>
        <w:r w:rsidR="0002515D" w:rsidRPr="00B74539">
          <w:rPr>
            <w:rStyle w:val="Hyperlink"/>
            <w:noProof/>
          </w:rPr>
          <w:t>Perbandingan performa</w:t>
        </w:r>
        <w:r w:rsidR="0002515D" w:rsidRPr="00B74539">
          <w:rPr>
            <w:rStyle w:val="Hyperlink"/>
            <w:noProof/>
            <w:lang w:val="en-US"/>
          </w:rPr>
          <w:t xml:space="preserve"> pada Model</w:t>
        </w:r>
        <w:r w:rsidR="0002515D" w:rsidRPr="00B74539">
          <w:rPr>
            <w:rStyle w:val="Hyperlink"/>
            <w:noProof/>
          </w:rPr>
          <w:t xml:space="preserve"> Mistral 7B dengan Llama2</w:t>
        </w:r>
        <w:r w:rsidR="0002515D">
          <w:rPr>
            <w:noProof/>
            <w:webHidden/>
          </w:rPr>
          <w:tab/>
        </w:r>
        <w:r w:rsidR="0002515D">
          <w:rPr>
            <w:noProof/>
            <w:webHidden/>
          </w:rPr>
          <w:fldChar w:fldCharType="begin"/>
        </w:r>
        <w:r w:rsidR="0002515D">
          <w:rPr>
            <w:noProof/>
            <w:webHidden/>
          </w:rPr>
          <w:instrText xml:space="preserve"> PAGEREF _Toc175863246 \h </w:instrText>
        </w:r>
        <w:r w:rsidR="0002515D">
          <w:rPr>
            <w:noProof/>
            <w:webHidden/>
          </w:rPr>
        </w:r>
        <w:r w:rsidR="0002515D">
          <w:rPr>
            <w:noProof/>
            <w:webHidden/>
          </w:rPr>
          <w:fldChar w:fldCharType="separate"/>
        </w:r>
        <w:r w:rsidR="004F7CD3">
          <w:rPr>
            <w:noProof/>
            <w:webHidden/>
          </w:rPr>
          <w:t>11</w:t>
        </w:r>
        <w:r w:rsidR="0002515D">
          <w:rPr>
            <w:noProof/>
            <w:webHidden/>
          </w:rPr>
          <w:fldChar w:fldCharType="end"/>
        </w:r>
      </w:hyperlink>
    </w:p>
    <w:p w14:paraId="40C51E2B" w14:textId="51771DF0"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7" w:history="1">
        <w:r w:rsidR="0002515D" w:rsidRPr="00B74539">
          <w:rPr>
            <w:rStyle w:val="Hyperlink"/>
            <w:noProof/>
          </w:rPr>
          <w:t>Gambar 2.2</w:t>
        </w:r>
        <w:r w:rsidR="0002515D" w:rsidRPr="00B74539">
          <w:rPr>
            <w:rStyle w:val="Hyperlink"/>
            <w:noProof/>
            <w:lang w:val="en-US"/>
          </w:rPr>
          <w:t xml:space="preserve"> </w:t>
        </w:r>
        <w:r w:rsidR="0002515D" w:rsidRPr="00B74539">
          <w:rPr>
            <w:rStyle w:val="Hyperlink"/>
            <w:noProof/>
          </w:rPr>
          <w:t xml:space="preserve">Alur </w:t>
        </w:r>
        <w:r w:rsidR="0002515D" w:rsidRPr="00B74539">
          <w:rPr>
            <w:rStyle w:val="Hyperlink"/>
            <w:i/>
            <w:noProof/>
          </w:rPr>
          <w:t xml:space="preserve">Fine-tuning </w:t>
        </w:r>
        <w:r w:rsidR="0002515D" w:rsidRPr="00B74539">
          <w:rPr>
            <w:rStyle w:val="Hyperlink"/>
            <w:noProof/>
          </w:rPr>
          <w:t>model</w:t>
        </w:r>
        <w:r w:rsidR="0002515D" w:rsidRPr="00B74539">
          <w:rPr>
            <w:rStyle w:val="Hyperlink"/>
            <w:noProof/>
            <w:lang w:val="en-US"/>
          </w:rPr>
          <w:t xml:space="preserve"> (Sumber: Fatyanosa, 2020)</w:t>
        </w:r>
        <w:r w:rsidR="0002515D">
          <w:rPr>
            <w:noProof/>
            <w:webHidden/>
          </w:rPr>
          <w:tab/>
        </w:r>
        <w:r w:rsidR="0002515D">
          <w:rPr>
            <w:noProof/>
            <w:webHidden/>
          </w:rPr>
          <w:fldChar w:fldCharType="begin"/>
        </w:r>
        <w:r w:rsidR="0002515D">
          <w:rPr>
            <w:noProof/>
            <w:webHidden/>
          </w:rPr>
          <w:instrText xml:space="preserve"> PAGEREF _Toc175863247 \h </w:instrText>
        </w:r>
        <w:r w:rsidR="0002515D">
          <w:rPr>
            <w:noProof/>
            <w:webHidden/>
          </w:rPr>
        </w:r>
        <w:r w:rsidR="0002515D">
          <w:rPr>
            <w:noProof/>
            <w:webHidden/>
          </w:rPr>
          <w:fldChar w:fldCharType="separate"/>
        </w:r>
        <w:r w:rsidR="004F7CD3">
          <w:rPr>
            <w:noProof/>
            <w:webHidden/>
          </w:rPr>
          <w:t>14</w:t>
        </w:r>
        <w:r w:rsidR="0002515D">
          <w:rPr>
            <w:noProof/>
            <w:webHidden/>
          </w:rPr>
          <w:fldChar w:fldCharType="end"/>
        </w:r>
      </w:hyperlink>
    </w:p>
    <w:p w14:paraId="65234145" w14:textId="4805EA74"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8" w:history="1">
        <w:r w:rsidR="0002515D" w:rsidRPr="00B74539">
          <w:rPr>
            <w:rStyle w:val="Hyperlink"/>
            <w:noProof/>
          </w:rPr>
          <w:t>Gambar 2.3</w:t>
        </w:r>
        <w:r w:rsidR="0002515D" w:rsidRPr="00B74539">
          <w:rPr>
            <w:rStyle w:val="Hyperlink"/>
            <w:noProof/>
            <w:lang w:val="en-ID"/>
          </w:rPr>
          <w:t xml:space="preserve"> Arsitektur pada </w:t>
        </w:r>
        <w:r w:rsidR="0002515D" w:rsidRPr="00B74539">
          <w:rPr>
            <w:rStyle w:val="Hyperlink"/>
            <w:i/>
            <w:noProof/>
            <w:lang w:val="en-ID"/>
          </w:rPr>
          <w:t>Retrieval augmented generation</w:t>
        </w:r>
        <w:r w:rsidR="0002515D" w:rsidRPr="00B74539">
          <w:rPr>
            <w:rStyle w:val="Hyperlink"/>
            <w:noProof/>
            <w:lang w:val="en-ID"/>
          </w:rPr>
          <w:t xml:space="preserve"> (RAG)</w:t>
        </w:r>
        <w:r w:rsidR="0002515D">
          <w:rPr>
            <w:noProof/>
            <w:webHidden/>
          </w:rPr>
          <w:tab/>
        </w:r>
        <w:r w:rsidR="0002515D">
          <w:rPr>
            <w:noProof/>
            <w:webHidden/>
          </w:rPr>
          <w:fldChar w:fldCharType="begin"/>
        </w:r>
        <w:r w:rsidR="0002515D">
          <w:rPr>
            <w:noProof/>
            <w:webHidden/>
          </w:rPr>
          <w:instrText xml:space="preserve"> PAGEREF _Toc175863248 \h </w:instrText>
        </w:r>
        <w:r w:rsidR="0002515D">
          <w:rPr>
            <w:noProof/>
            <w:webHidden/>
          </w:rPr>
        </w:r>
        <w:r w:rsidR="0002515D">
          <w:rPr>
            <w:noProof/>
            <w:webHidden/>
          </w:rPr>
          <w:fldChar w:fldCharType="separate"/>
        </w:r>
        <w:r w:rsidR="004F7CD3">
          <w:rPr>
            <w:noProof/>
            <w:webHidden/>
          </w:rPr>
          <w:t>16</w:t>
        </w:r>
        <w:r w:rsidR="0002515D">
          <w:rPr>
            <w:noProof/>
            <w:webHidden/>
          </w:rPr>
          <w:fldChar w:fldCharType="end"/>
        </w:r>
      </w:hyperlink>
    </w:p>
    <w:p w14:paraId="148BD241" w14:textId="7028F0F1"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9" w:history="1">
        <w:r w:rsidR="0002515D" w:rsidRPr="00B74539">
          <w:rPr>
            <w:rStyle w:val="Hyperlink"/>
            <w:noProof/>
          </w:rPr>
          <w:t>Gambar 2.4</w:t>
        </w:r>
        <w:r w:rsidR="0002515D" w:rsidRPr="00B74539">
          <w:rPr>
            <w:rStyle w:val="Hyperlink"/>
            <w:noProof/>
            <w:lang w:val="en-US"/>
          </w:rPr>
          <w:t xml:space="preserve"> Tipe data LLM terkuantisasi (Sumber: Neves, 2023)</w:t>
        </w:r>
        <w:r w:rsidR="0002515D">
          <w:rPr>
            <w:noProof/>
            <w:webHidden/>
          </w:rPr>
          <w:tab/>
        </w:r>
        <w:r w:rsidR="0002515D">
          <w:rPr>
            <w:noProof/>
            <w:webHidden/>
          </w:rPr>
          <w:fldChar w:fldCharType="begin"/>
        </w:r>
        <w:r w:rsidR="0002515D">
          <w:rPr>
            <w:noProof/>
            <w:webHidden/>
          </w:rPr>
          <w:instrText xml:space="preserve"> PAGEREF _Toc175863249 \h </w:instrText>
        </w:r>
        <w:r w:rsidR="0002515D">
          <w:rPr>
            <w:noProof/>
            <w:webHidden/>
          </w:rPr>
        </w:r>
        <w:r w:rsidR="0002515D">
          <w:rPr>
            <w:noProof/>
            <w:webHidden/>
          </w:rPr>
          <w:fldChar w:fldCharType="separate"/>
        </w:r>
        <w:r w:rsidR="004F7CD3">
          <w:rPr>
            <w:noProof/>
            <w:webHidden/>
          </w:rPr>
          <w:t>17</w:t>
        </w:r>
        <w:r w:rsidR="0002515D">
          <w:rPr>
            <w:noProof/>
            <w:webHidden/>
          </w:rPr>
          <w:fldChar w:fldCharType="end"/>
        </w:r>
      </w:hyperlink>
    </w:p>
    <w:p w14:paraId="530DC774" w14:textId="1EA6C23E"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0" w:history="1">
        <w:r w:rsidR="0002515D" w:rsidRPr="00B74539">
          <w:rPr>
            <w:rStyle w:val="Hyperlink"/>
            <w:noProof/>
          </w:rPr>
          <w:t>Gambar 2.5</w:t>
        </w:r>
        <w:r w:rsidR="0002515D" w:rsidRPr="00B74539">
          <w:rPr>
            <w:rStyle w:val="Hyperlink"/>
            <w:noProof/>
            <w:lang w:val="en-US"/>
          </w:rPr>
          <w:t xml:space="preserve"> Format numerik bfloat16 (Sumber: Neves, 2023)</w:t>
        </w:r>
        <w:r w:rsidR="0002515D">
          <w:rPr>
            <w:noProof/>
            <w:webHidden/>
          </w:rPr>
          <w:tab/>
        </w:r>
        <w:r w:rsidR="0002515D">
          <w:rPr>
            <w:noProof/>
            <w:webHidden/>
          </w:rPr>
          <w:fldChar w:fldCharType="begin"/>
        </w:r>
        <w:r w:rsidR="0002515D">
          <w:rPr>
            <w:noProof/>
            <w:webHidden/>
          </w:rPr>
          <w:instrText xml:space="preserve"> PAGEREF _Toc175863250 \h </w:instrText>
        </w:r>
        <w:r w:rsidR="0002515D">
          <w:rPr>
            <w:noProof/>
            <w:webHidden/>
          </w:rPr>
        </w:r>
        <w:r w:rsidR="0002515D">
          <w:rPr>
            <w:noProof/>
            <w:webHidden/>
          </w:rPr>
          <w:fldChar w:fldCharType="separate"/>
        </w:r>
        <w:r w:rsidR="004F7CD3">
          <w:rPr>
            <w:noProof/>
            <w:webHidden/>
          </w:rPr>
          <w:t>18</w:t>
        </w:r>
        <w:r w:rsidR="0002515D">
          <w:rPr>
            <w:noProof/>
            <w:webHidden/>
          </w:rPr>
          <w:fldChar w:fldCharType="end"/>
        </w:r>
      </w:hyperlink>
    </w:p>
    <w:p w14:paraId="52A97DB0" w14:textId="257E404A"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1" w:history="1">
        <w:r w:rsidR="0002515D" w:rsidRPr="00B74539">
          <w:rPr>
            <w:rStyle w:val="Hyperlink"/>
            <w:noProof/>
          </w:rPr>
          <w:t>Gambar 3.1</w:t>
        </w:r>
        <w:r w:rsidR="0002515D" w:rsidRPr="00B74539">
          <w:rPr>
            <w:rStyle w:val="Hyperlink"/>
            <w:noProof/>
            <w:lang w:val="en-US"/>
          </w:rPr>
          <w:t xml:space="preserve"> </w:t>
        </w:r>
        <w:r w:rsidR="0002515D" w:rsidRPr="00B74539">
          <w:rPr>
            <w:rStyle w:val="Hyperlink"/>
            <w:i/>
            <w:noProof/>
          </w:rPr>
          <w:t>Flowchart</w:t>
        </w:r>
        <w:r w:rsidR="0002515D" w:rsidRPr="00B74539">
          <w:rPr>
            <w:rStyle w:val="Hyperlink"/>
            <w:noProof/>
          </w:rPr>
          <w:t xml:space="preserve"> Alur Penelitian</w:t>
        </w:r>
        <w:r w:rsidR="0002515D">
          <w:rPr>
            <w:noProof/>
            <w:webHidden/>
          </w:rPr>
          <w:tab/>
        </w:r>
        <w:r w:rsidR="0002515D">
          <w:rPr>
            <w:noProof/>
            <w:webHidden/>
          </w:rPr>
          <w:fldChar w:fldCharType="begin"/>
        </w:r>
        <w:r w:rsidR="0002515D">
          <w:rPr>
            <w:noProof/>
            <w:webHidden/>
          </w:rPr>
          <w:instrText xml:space="preserve"> PAGEREF _Toc175863251 \h </w:instrText>
        </w:r>
        <w:r w:rsidR="0002515D">
          <w:rPr>
            <w:noProof/>
            <w:webHidden/>
          </w:rPr>
        </w:r>
        <w:r w:rsidR="0002515D">
          <w:rPr>
            <w:noProof/>
            <w:webHidden/>
          </w:rPr>
          <w:fldChar w:fldCharType="separate"/>
        </w:r>
        <w:r w:rsidR="004F7CD3">
          <w:rPr>
            <w:noProof/>
            <w:webHidden/>
          </w:rPr>
          <w:t>25</w:t>
        </w:r>
        <w:r w:rsidR="0002515D">
          <w:rPr>
            <w:noProof/>
            <w:webHidden/>
          </w:rPr>
          <w:fldChar w:fldCharType="end"/>
        </w:r>
      </w:hyperlink>
    </w:p>
    <w:p w14:paraId="4B47ACE4" w14:textId="63A7943A"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2" w:history="1">
        <w:r w:rsidR="0002515D" w:rsidRPr="00B74539">
          <w:rPr>
            <w:rStyle w:val="Hyperlink"/>
            <w:noProof/>
          </w:rPr>
          <w:t>Gambar 3.2</w:t>
        </w:r>
        <w:r w:rsidR="0002515D" w:rsidRPr="00B74539">
          <w:rPr>
            <w:rStyle w:val="Hyperlink"/>
            <w:noProof/>
            <w:lang w:val="en-US"/>
          </w:rPr>
          <w:t xml:space="preserve"> Alur Pelatihan pada LLM (Sumber: Benveniste, 2023)</w:t>
        </w:r>
        <w:r w:rsidR="0002515D">
          <w:rPr>
            <w:noProof/>
            <w:webHidden/>
          </w:rPr>
          <w:tab/>
        </w:r>
        <w:r w:rsidR="0002515D">
          <w:rPr>
            <w:noProof/>
            <w:webHidden/>
          </w:rPr>
          <w:fldChar w:fldCharType="begin"/>
        </w:r>
        <w:r w:rsidR="0002515D">
          <w:rPr>
            <w:noProof/>
            <w:webHidden/>
          </w:rPr>
          <w:instrText xml:space="preserve"> PAGEREF _Toc175863252 \h </w:instrText>
        </w:r>
        <w:r w:rsidR="0002515D">
          <w:rPr>
            <w:noProof/>
            <w:webHidden/>
          </w:rPr>
        </w:r>
        <w:r w:rsidR="0002515D">
          <w:rPr>
            <w:noProof/>
            <w:webHidden/>
          </w:rPr>
          <w:fldChar w:fldCharType="separate"/>
        </w:r>
        <w:r w:rsidR="004F7CD3">
          <w:rPr>
            <w:noProof/>
            <w:webHidden/>
          </w:rPr>
          <w:t>26</w:t>
        </w:r>
        <w:r w:rsidR="0002515D">
          <w:rPr>
            <w:noProof/>
            <w:webHidden/>
          </w:rPr>
          <w:fldChar w:fldCharType="end"/>
        </w:r>
      </w:hyperlink>
    </w:p>
    <w:p w14:paraId="17C08C82" w14:textId="079B0F37"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3" w:history="1">
        <w:r w:rsidR="0002515D" w:rsidRPr="00B74539">
          <w:rPr>
            <w:rStyle w:val="Hyperlink"/>
            <w:noProof/>
          </w:rPr>
          <w:t>Gambar 3.3</w:t>
        </w:r>
        <w:r w:rsidR="0002515D" w:rsidRPr="00B74539">
          <w:rPr>
            <w:rStyle w:val="Hyperlink"/>
            <w:noProof/>
            <w:lang w:val="en-US"/>
          </w:rPr>
          <w:t xml:space="preserve"> Alur Pada RAG (Sumber: Benveniste, 2023)</w:t>
        </w:r>
        <w:r w:rsidR="0002515D">
          <w:rPr>
            <w:noProof/>
            <w:webHidden/>
          </w:rPr>
          <w:tab/>
        </w:r>
        <w:r w:rsidR="0002515D">
          <w:rPr>
            <w:noProof/>
            <w:webHidden/>
          </w:rPr>
          <w:fldChar w:fldCharType="begin"/>
        </w:r>
        <w:r w:rsidR="0002515D">
          <w:rPr>
            <w:noProof/>
            <w:webHidden/>
          </w:rPr>
          <w:instrText xml:space="preserve"> PAGEREF _Toc175863253 \h </w:instrText>
        </w:r>
        <w:r w:rsidR="0002515D">
          <w:rPr>
            <w:noProof/>
            <w:webHidden/>
          </w:rPr>
        </w:r>
        <w:r w:rsidR="0002515D">
          <w:rPr>
            <w:noProof/>
            <w:webHidden/>
          </w:rPr>
          <w:fldChar w:fldCharType="separate"/>
        </w:r>
        <w:r w:rsidR="004F7CD3">
          <w:rPr>
            <w:noProof/>
            <w:webHidden/>
          </w:rPr>
          <w:t>28</w:t>
        </w:r>
        <w:r w:rsidR="0002515D">
          <w:rPr>
            <w:noProof/>
            <w:webHidden/>
          </w:rPr>
          <w:fldChar w:fldCharType="end"/>
        </w:r>
      </w:hyperlink>
    </w:p>
    <w:p w14:paraId="50DB1D5C" w14:textId="33AD5305"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4" w:history="1">
        <w:r w:rsidR="0002515D" w:rsidRPr="00B74539">
          <w:rPr>
            <w:rStyle w:val="Hyperlink"/>
            <w:noProof/>
          </w:rPr>
          <w:t>Gambar 3.4</w:t>
        </w:r>
        <w:r w:rsidR="0002515D" w:rsidRPr="00B74539">
          <w:rPr>
            <w:rStyle w:val="Hyperlink"/>
            <w:noProof/>
            <w:lang w:val="en-US"/>
          </w:rPr>
          <w:t xml:space="preserve"> Pipa pengideksan pada RAG (Sumber: Benveniste, 2023)</w:t>
        </w:r>
        <w:r w:rsidR="0002515D">
          <w:rPr>
            <w:noProof/>
            <w:webHidden/>
          </w:rPr>
          <w:tab/>
        </w:r>
        <w:r w:rsidR="0002515D">
          <w:rPr>
            <w:noProof/>
            <w:webHidden/>
          </w:rPr>
          <w:fldChar w:fldCharType="begin"/>
        </w:r>
        <w:r w:rsidR="0002515D">
          <w:rPr>
            <w:noProof/>
            <w:webHidden/>
          </w:rPr>
          <w:instrText xml:space="preserve"> PAGEREF _Toc175863254 \h </w:instrText>
        </w:r>
        <w:r w:rsidR="0002515D">
          <w:rPr>
            <w:noProof/>
            <w:webHidden/>
          </w:rPr>
        </w:r>
        <w:r w:rsidR="0002515D">
          <w:rPr>
            <w:noProof/>
            <w:webHidden/>
          </w:rPr>
          <w:fldChar w:fldCharType="separate"/>
        </w:r>
        <w:r w:rsidR="004F7CD3">
          <w:rPr>
            <w:noProof/>
            <w:webHidden/>
          </w:rPr>
          <w:t>28</w:t>
        </w:r>
        <w:r w:rsidR="0002515D">
          <w:rPr>
            <w:noProof/>
            <w:webHidden/>
          </w:rPr>
          <w:fldChar w:fldCharType="end"/>
        </w:r>
      </w:hyperlink>
    </w:p>
    <w:p w14:paraId="01022CDD" w14:textId="66E26477"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5" w:history="1">
        <w:r w:rsidR="0002515D" w:rsidRPr="00B74539">
          <w:rPr>
            <w:rStyle w:val="Hyperlink"/>
            <w:noProof/>
          </w:rPr>
          <w:t>Gambar 3.5</w:t>
        </w:r>
        <w:r w:rsidR="0002515D" w:rsidRPr="00B74539">
          <w:rPr>
            <w:rStyle w:val="Hyperlink"/>
            <w:noProof/>
            <w:lang w:val="en-US"/>
          </w:rPr>
          <w:t xml:space="preserve"> Desain UI Chatbot menggunakan Gradio (www.gradio.app, 2024)</w:t>
        </w:r>
        <w:r w:rsidR="0002515D">
          <w:rPr>
            <w:noProof/>
            <w:webHidden/>
          </w:rPr>
          <w:tab/>
        </w:r>
        <w:r w:rsidR="0002515D">
          <w:rPr>
            <w:noProof/>
            <w:webHidden/>
          </w:rPr>
          <w:fldChar w:fldCharType="begin"/>
        </w:r>
        <w:r w:rsidR="0002515D">
          <w:rPr>
            <w:noProof/>
            <w:webHidden/>
          </w:rPr>
          <w:instrText xml:space="preserve"> PAGEREF _Toc175863255 \h </w:instrText>
        </w:r>
        <w:r w:rsidR="0002515D">
          <w:rPr>
            <w:noProof/>
            <w:webHidden/>
          </w:rPr>
        </w:r>
        <w:r w:rsidR="0002515D">
          <w:rPr>
            <w:noProof/>
            <w:webHidden/>
          </w:rPr>
          <w:fldChar w:fldCharType="separate"/>
        </w:r>
        <w:r w:rsidR="004F7CD3">
          <w:rPr>
            <w:noProof/>
            <w:webHidden/>
          </w:rPr>
          <w:t>30</w:t>
        </w:r>
        <w:r w:rsidR="0002515D">
          <w:rPr>
            <w:noProof/>
            <w:webHidden/>
          </w:rPr>
          <w:fldChar w:fldCharType="end"/>
        </w:r>
      </w:hyperlink>
    </w:p>
    <w:p w14:paraId="4B7FD6FA" w14:textId="0CCEC3AD"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6" w:history="1">
        <w:r w:rsidR="0002515D" w:rsidRPr="00B74539">
          <w:rPr>
            <w:rStyle w:val="Hyperlink"/>
            <w:noProof/>
          </w:rPr>
          <w:t>Gambar 4.1</w:t>
        </w:r>
        <w:r w:rsidR="0002515D" w:rsidRPr="00B74539">
          <w:rPr>
            <w:rStyle w:val="Hyperlink"/>
            <w:noProof/>
            <w:lang w:val="en-US"/>
          </w:rPr>
          <w:t xml:space="preserve"> Contoh Hasil inferensi Chatbot menggunakan desain Gradio UI</w:t>
        </w:r>
        <w:r w:rsidR="0002515D">
          <w:rPr>
            <w:noProof/>
            <w:webHidden/>
          </w:rPr>
          <w:tab/>
        </w:r>
        <w:r w:rsidR="0002515D">
          <w:rPr>
            <w:noProof/>
            <w:webHidden/>
          </w:rPr>
          <w:fldChar w:fldCharType="begin"/>
        </w:r>
        <w:r w:rsidR="0002515D">
          <w:rPr>
            <w:noProof/>
            <w:webHidden/>
          </w:rPr>
          <w:instrText xml:space="preserve"> PAGEREF _Toc175863256 \h </w:instrText>
        </w:r>
        <w:r w:rsidR="0002515D">
          <w:rPr>
            <w:noProof/>
            <w:webHidden/>
          </w:rPr>
        </w:r>
        <w:r w:rsidR="0002515D">
          <w:rPr>
            <w:noProof/>
            <w:webHidden/>
          </w:rPr>
          <w:fldChar w:fldCharType="separate"/>
        </w:r>
        <w:r w:rsidR="004F7CD3">
          <w:rPr>
            <w:noProof/>
            <w:webHidden/>
          </w:rPr>
          <w:t>32</w:t>
        </w:r>
        <w:r w:rsidR="0002515D">
          <w:rPr>
            <w:noProof/>
            <w:webHidden/>
          </w:rPr>
          <w:fldChar w:fldCharType="end"/>
        </w:r>
      </w:hyperlink>
    </w:p>
    <w:p w14:paraId="0267139C" w14:textId="67B35FDA"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7" w:history="1">
        <w:r w:rsidR="0002515D" w:rsidRPr="00B74539">
          <w:rPr>
            <w:rStyle w:val="Hyperlink"/>
            <w:noProof/>
          </w:rPr>
          <w:t>Gambar 4.2</w:t>
        </w:r>
        <w:r w:rsidR="0002515D" w:rsidRPr="00B74539">
          <w:rPr>
            <w:rStyle w:val="Hyperlink"/>
            <w:noProof/>
            <w:lang w:val="en-US"/>
          </w:rPr>
          <w:t xml:space="preserve"> Proses </w:t>
        </w:r>
        <w:r w:rsidR="0002515D" w:rsidRPr="00B74539">
          <w:rPr>
            <w:rStyle w:val="Hyperlink"/>
            <w:i/>
            <w:noProof/>
            <w:lang w:val="en-US"/>
          </w:rPr>
          <w:t xml:space="preserve">Fine-tuning </w:t>
        </w:r>
        <w:r w:rsidR="0002515D" w:rsidRPr="00B74539">
          <w:rPr>
            <w:rStyle w:val="Hyperlink"/>
            <w:noProof/>
            <w:lang w:val="en-US"/>
          </w:rPr>
          <w:t>pada Model Mistral 7B</w:t>
        </w:r>
        <w:r w:rsidR="0002515D">
          <w:rPr>
            <w:noProof/>
            <w:webHidden/>
          </w:rPr>
          <w:tab/>
        </w:r>
        <w:r w:rsidR="0002515D">
          <w:rPr>
            <w:noProof/>
            <w:webHidden/>
          </w:rPr>
          <w:fldChar w:fldCharType="begin"/>
        </w:r>
        <w:r w:rsidR="0002515D">
          <w:rPr>
            <w:noProof/>
            <w:webHidden/>
          </w:rPr>
          <w:instrText xml:space="preserve"> PAGEREF _Toc175863257 \h </w:instrText>
        </w:r>
        <w:r w:rsidR="0002515D">
          <w:rPr>
            <w:noProof/>
            <w:webHidden/>
          </w:rPr>
        </w:r>
        <w:r w:rsidR="0002515D">
          <w:rPr>
            <w:noProof/>
            <w:webHidden/>
          </w:rPr>
          <w:fldChar w:fldCharType="separate"/>
        </w:r>
        <w:r w:rsidR="004F7CD3">
          <w:rPr>
            <w:noProof/>
            <w:webHidden/>
          </w:rPr>
          <w:t>33</w:t>
        </w:r>
        <w:r w:rsidR="0002515D">
          <w:rPr>
            <w:noProof/>
            <w:webHidden/>
          </w:rPr>
          <w:fldChar w:fldCharType="end"/>
        </w:r>
      </w:hyperlink>
    </w:p>
    <w:p w14:paraId="4767FDFF" w14:textId="7BA65561" w:rsidR="0002515D" w:rsidRDefault="00000000" w:rsidP="0002515D">
      <w:pPr>
        <w:pStyle w:val="TableofFigures"/>
        <w:tabs>
          <w:tab w:val="right" w:leader="dot" w:pos="8495"/>
        </w:tabs>
        <w:spacing w:line="360" w:lineRule="auto"/>
        <w:ind w:left="1134" w:hanging="1134"/>
        <w:rPr>
          <w:rFonts w:asciiTheme="minorHAnsi" w:eastAsiaTheme="minorEastAsia" w:hAnsiTheme="minorHAnsi" w:cstheme="minorBidi"/>
          <w:bCs w:val="0"/>
          <w:iCs w:val="0"/>
          <w:noProof/>
          <w:kern w:val="2"/>
          <w:sz w:val="22"/>
          <w:szCs w:val="22"/>
          <w:lang w:val="en-ID" w:eastAsia="en-ID"/>
          <w14:ligatures w14:val="standardContextual"/>
        </w:rPr>
      </w:pPr>
      <w:hyperlink w:anchor="_Toc175863258" w:history="1">
        <w:r w:rsidR="0002515D" w:rsidRPr="00B74539">
          <w:rPr>
            <w:rStyle w:val="Hyperlink"/>
            <w:noProof/>
          </w:rPr>
          <w:t>Gambar 4.3</w:t>
        </w:r>
        <w:r w:rsidR="0002515D" w:rsidRPr="00B74539">
          <w:rPr>
            <w:rStyle w:val="Hyperlink"/>
            <w:noProof/>
            <w:lang w:val="en-US"/>
          </w:rPr>
          <w:t xml:space="preserve"> Pipeline RAG, selama fase kueri, mengambil konteks yang paling relevan dari perintah pengguna, meneruskannya ke Model Bahasa Besar</w:t>
        </w:r>
        <w:r w:rsidR="0002515D">
          <w:rPr>
            <w:noProof/>
            <w:webHidden/>
          </w:rPr>
          <w:tab/>
        </w:r>
        <w:r w:rsidR="0002515D">
          <w:rPr>
            <w:noProof/>
            <w:webHidden/>
          </w:rPr>
          <w:fldChar w:fldCharType="begin"/>
        </w:r>
        <w:r w:rsidR="0002515D">
          <w:rPr>
            <w:noProof/>
            <w:webHidden/>
          </w:rPr>
          <w:instrText xml:space="preserve"> PAGEREF _Toc175863258 \h </w:instrText>
        </w:r>
        <w:r w:rsidR="0002515D">
          <w:rPr>
            <w:noProof/>
            <w:webHidden/>
          </w:rPr>
        </w:r>
        <w:r w:rsidR="0002515D">
          <w:rPr>
            <w:noProof/>
            <w:webHidden/>
          </w:rPr>
          <w:fldChar w:fldCharType="separate"/>
        </w:r>
        <w:r w:rsidR="004F7CD3">
          <w:rPr>
            <w:noProof/>
            <w:webHidden/>
          </w:rPr>
          <w:t>37</w:t>
        </w:r>
        <w:r w:rsidR="0002515D">
          <w:rPr>
            <w:noProof/>
            <w:webHidden/>
          </w:rPr>
          <w:fldChar w:fldCharType="end"/>
        </w:r>
      </w:hyperlink>
    </w:p>
    <w:p w14:paraId="25A2609F" w14:textId="7B87ED90" w:rsidR="00334831" w:rsidRDefault="00041F30" w:rsidP="0002515D">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5863189"/>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0A92A187" w14:textId="56F98C5E" w:rsidR="00417818" w:rsidRDefault="00861C21" w:rsidP="00417818">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r>
        <w:fldChar w:fldCharType="begin"/>
      </w:r>
      <w:r>
        <w:instrText xml:space="preserve"> TOC \h \z \c "Lampiran" </w:instrText>
      </w:r>
      <w:r>
        <w:fldChar w:fldCharType="separate"/>
      </w:r>
      <w:hyperlink w:anchor="_Toc175863266" w:history="1">
        <w:r w:rsidR="00417818" w:rsidRPr="00BF16BF">
          <w:rPr>
            <w:rStyle w:val="Hyperlink"/>
            <w:noProof/>
          </w:rPr>
          <w:t>Lampiran 1</w:t>
        </w:r>
        <w:r w:rsidR="00417818" w:rsidRPr="00BF16BF">
          <w:rPr>
            <w:rStyle w:val="Hyperlink"/>
            <w:noProof/>
            <w:lang w:val="en-US"/>
          </w:rPr>
          <w:t>. 20 sampel dataset QnA di USK</w:t>
        </w:r>
        <w:r w:rsidR="00417818">
          <w:rPr>
            <w:noProof/>
            <w:webHidden/>
          </w:rPr>
          <w:tab/>
        </w:r>
        <w:r w:rsidR="00417818">
          <w:rPr>
            <w:noProof/>
            <w:webHidden/>
          </w:rPr>
          <w:fldChar w:fldCharType="begin"/>
        </w:r>
        <w:r w:rsidR="00417818">
          <w:rPr>
            <w:noProof/>
            <w:webHidden/>
          </w:rPr>
          <w:instrText xml:space="preserve"> PAGEREF _Toc175863266 \h </w:instrText>
        </w:r>
        <w:r w:rsidR="00417818">
          <w:rPr>
            <w:noProof/>
            <w:webHidden/>
          </w:rPr>
        </w:r>
        <w:r w:rsidR="00417818">
          <w:rPr>
            <w:noProof/>
            <w:webHidden/>
          </w:rPr>
          <w:fldChar w:fldCharType="separate"/>
        </w:r>
        <w:r w:rsidR="004F7CD3">
          <w:rPr>
            <w:noProof/>
            <w:webHidden/>
          </w:rPr>
          <w:t>53</w:t>
        </w:r>
        <w:r w:rsidR="00417818">
          <w:rPr>
            <w:noProof/>
            <w:webHidden/>
          </w:rPr>
          <w:fldChar w:fldCharType="end"/>
        </w:r>
      </w:hyperlink>
    </w:p>
    <w:p w14:paraId="364B6740" w14:textId="6E6FD2B1" w:rsidR="00417818" w:rsidRDefault="00000000" w:rsidP="00417818">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67" w:history="1">
        <w:r w:rsidR="00417818" w:rsidRPr="00BF16BF">
          <w:rPr>
            <w:rStyle w:val="Hyperlink"/>
            <w:noProof/>
          </w:rPr>
          <w:t>Lampiran 2</w:t>
        </w:r>
        <w:r w:rsidR="00417818" w:rsidRPr="00BF16BF">
          <w:rPr>
            <w:rStyle w:val="Hyperlink"/>
            <w:noProof/>
            <w:lang w:val="en-US"/>
          </w:rPr>
          <w:t>. Sampel dataset pada metode RAG</w:t>
        </w:r>
        <w:r w:rsidR="00417818">
          <w:rPr>
            <w:noProof/>
            <w:webHidden/>
          </w:rPr>
          <w:tab/>
        </w:r>
        <w:r w:rsidR="00417818">
          <w:rPr>
            <w:noProof/>
            <w:webHidden/>
          </w:rPr>
          <w:fldChar w:fldCharType="begin"/>
        </w:r>
        <w:r w:rsidR="00417818">
          <w:rPr>
            <w:noProof/>
            <w:webHidden/>
          </w:rPr>
          <w:instrText xml:space="preserve"> PAGEREF _Toc175863267 \h </w:instrText>
        </w:r>
        <w:r w:rsidR="00417818">
          <w:rPr>
            <w:noProof/>
            <w:webHidden/>
          </w:rPr>
        </w:r>
        <w:r w:rsidR="00417818">
          <w:rPr>
            <w:noProof/>
            <w:webHidden/>
          </w:rPr>
          <w:fldChar w:fldCharType="separate"/>
        </w:r>
        <w:r w:rsidR="004F7CD3">
          <w:rPr>
            <w:noProof/>
            <w:webHidden/>
          </w:rPr>
          <w:t>57</w:t>
        </w:r>
        <w:r w:rsidR="00417818">
          <w:rPr>
            <w:noProof/>
            <w:webHidden/>
          </w:rPr>
          <w:fldChar w:fldCharType="end"/>
        </w:r>
      </w:hyperlink>
    </w:p>
    <w:p w14:paraId="35CCF337" w14:textId="05C4C65D"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A25460" w:rsidRDefault="00A23963" w:rsidP="002A6F34">
      <w:pPr>
        <w:pStyle w:val="Heading1"/>
        <w:numPr>
          <w:ilvl w:val="0"/>
          <w:numId w:val="3"/>
        </w:numPr>
        <w:ind w:left="0" w:firstLine="0"/>
      </w:pPr>
      <w:bookmarkStart w:id="13" w:name="_Toc175863190"/>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5863191"/>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5863192"/>
      <w:r w:rsidRPr="00A25460">
        <w:rPr>
          <w:lang w:val="id-ID"/>
        </w:rPr>
        <w:t>Rumusan M</w:t>
      </w:r>
      <w:r w:rsidRPr="00A25460">
        <w:t>asalah</w:t>
      </w:r>
      <w:bookmarkEnd w:id="19"/>
      <w:bookmarkEnd w:id="20"/>
    </w:p>
    <w:p w14:paraId="59256488" w14:textId="77777777" w:rsidR="00AE06C4" w:rsidRPr="00512935" w:rsidRDefault="00AE06C4" w:rsidP="00EB688F">
      <w:pPr>
        <w:spacing w:line="360" w:lineRule="auto"/>
        <w:ind w:firstLine="709"/>
      </w:pPr>
      <w:r w:rsidRPr="00512935">
        <w:t>Berdasarkan latar belakang yang telah diuraikan di atas, ada beberapa rumusan masalah yang perlu diteliti untuk menemukan solusinya. Adapun rumusan masalah dari penelitian ini adalah sebagai berikut:</w:t>
      </w:r>
    </w:p>
    <w:p w14:paraId="0D3B8410" w14:textId="49309FCC" w:rsidR="001F6657" w:rsidRPr="00512935" w:rsidRDefault="00596951" w:rsidP="002A6F34">
      <w:pPr>
        <w:numPr>
          <w:ilvl w:val="0"/>
          <w:numId w:val="4"/>
        </w:numPr>
        <w:autoSpaceDE/>
        <w:autoSpaceDN/>
        <w:spacing w:line="360" w:lineRule="auto"/>
        <w:ind w:left="426" w:hanging="359"/>
        <w:jc w:val="both"/>
      </w:pPr>
      <w:r w:rsidRPr="00512935">
        <w:t xml:space="preserve">Pertanyaan </w:t>
      </w:r>
      <w:r w:rsidR="00737EE7" w:rsidRPr="00512935">
        <w:t xml:space="preserve">dan jawaban </w:t>
      </w:r>
      <w:r w:rsidRPr="00512935">
        <w:t xml:space="preserve">terkait akademik </w:t>
      </w:r>
      <w:r w:rsidR="0002061F" w:rsidRPr="00512935">
        <w:t xml:space="preserve">selama </w:t>
      </w:r>
      <w:r w:rsidR="00022C33" w:rsidRPr="00512935">
        <w:t xml:space="preserve">ini </w:t>
      </w:r>
      <w:r w:rsidR="00737EE7" w:rsidRPr="00512935">
        <w:t xml:space="preserve">disusun </w:t>
      </w:r>
      <w:r w:rsidR="0002061F" w:rsidRPr="00512935">
        <w:t xml:space="preserve">dalam bentuk </w:t>
      </w:r>
      <w:r w:rsidR="0002061F" w:rsidRPr="00512935">
        <w:rPr>
          <w:i/>
          <w:iCs w:val="0"/>
        </w:rPr>
        <w:t xml:space="preserve">Frequently Asked Question </w:t>
      </w:r>
      <w:r w:rsidR="0002061F" w:rsidRPr="00512935">
        <w:t>(FAQ)</w:t>
      </w:r>
      <w:r w:rsidR="00022C33" w:rsidRPr="00512935">
        <w:t>.</w:t>
      </w:r>
      <w:r w:rsidR="001B18D6" w:rsidRPr="00512935">
        <w:t xml:space="preserve"> FAQ </w:t>
      </w:r>
      <w:r w:rsidR="00BF1FD9" w:rsidRPr="00512935">
        <w:t xml:space="preserve">ini </w:t>
      </w:r>
      <w:r w:rsidR="001B18D6" w:rsidRPr="00512935">
        <w:t xml:space="preserve">tidak interaktif sehingga </w:t>
      </w:r>
      <w:r w:rsidR="00D1757B" w:rsidRPr="00512935">
        <w:t xml:space="preserve">jawaban atau </w:t>
      </w:r>
      <w:r w:rsidR="001B18D6" w:rsidRPr="00512935">
        <w:t xml:space="preserve">informasi harus dicari dalam daftar FAQ tersebut. Oleh karena itu, dibutuhkan alternatif </w:t>
      </w:r>
      <w:r w:rsidR="00187B14" w:rsidRPr="00512935">
        <w:t xml:space="preserve">cara </w:t>
      </w:r>
      <w:r w:rsidR="001B18D6" w:rsidRPr="00512935">
        <w:t xml:space="preserve">penyampaian informasi yang interaktif </w:t>
      </w:r>
      <w:r w:rsidR="00D2627C" w:rsidRPr="00512935">
        <w:t>menggunakan</w:t>
      </w:r>
      <w:r w:rsidR="001B18D6" w:rsidRPr="00512935">
        <w:t xml:space="preserve"> chatbot.</w:t>
      </w:r>
    </w:p>
    <w:p w14:paraId="68C10A11" w14:textId="50EBF3CB" w:rsidR="00E27744" w:rsidRPr="00512935" w:rsidRDefault="00E27744" w:rsidP="002A6F34">
      <w:pPr>
        <w:numPr>
          <w:ilvl w:val="0"/>
          <w:numId w:val="4"/>
        </w:numPr>
        <w:autoSpaceDE/>
        <w:autoSpaceDN/>
        <w:spacing w:line="360" w:lineRule="auto"/>
        <w:ind w:left="426" w:hanging="359"/>
        <w:jc w:val="both"/>
      </w:pPr>
      <w:r w:rsidRPr="00512935">
        <w:t xml:space="preserve">Belum diketahui </w:t>
      </w:r>
      <w:r w:rsidR="00EE5864" w:rsidRPr="00512935">
        <w:t xml:space="preserve">kinerja </w:t>
      </w:r>
      <w:r w:rsidRPr="00512935">
        <w:t xml:space="preserve">metode </w:t>
      </w:r>
      <w:r w:rsidRPr="00512935">
        <w:rPr>
          <w:i/>
          <w:iCs w:val="0"/>
        </w:rPr>
        <w:t>fine-tuning</w:t>
      </w:r>
      <w:r w:rsidRPr="00512935">
        <w:t xml:space="preserve"> </w:t>
      </w:r>
      <w:r w:rsidR="00EE5864" w:rsidRPr="00512935">
        <w:t xml:space="preserve">dan RAG dalam pengembangan chatbot untuk informasi akademik di </w:t>
      </w:r>
      <w:r w:rsidRPr="00512935">
        <w:t>USK.</w:t>
      </w:r>
    </w:p>
    <w:p w14:paraId="30AFF0B3" w14:textId="0E7215B2" w:rsidR="008C1B41" w:rsidRPr="00512935" w:rsidRDefault="009C4DB4" w:rsidP="009C4DB4">
      <w:pPr>
        <w:numPr>
          <w:ilvl w:val="0"/>
          <w:numId w:val="4"/>
        </w:numPr>
        <w:autoSpaceDE/>
        <w:autoSpaceDN/>
        <w:spacing w:line="360" w:lineRule="auto"/>
        <w:ind w:left="426" w:hanging="359"/>
        <w:jc w:val="both"/>
      </w:pPr>
      <w:r w:rsidRPr="00512935">
        <w:t>Belum tersedia dokumen eksternal dalam bentuk pernyataan yang diperlukan untuk menggunakan RAG dalam pengembangan LLM di bidang akademik</w:t>
      </w:r>
      <w:r w:rsidR="00405DE0" w:rsidRPr="00512935">
        <w:t>.</w:t>
      </w:r>
    </w:p>
    <w:p w14:paraId="0C68D71E" w14:textId="77777777" w:rsidR="009C4DB4" w:rsidRPr="00512935" w:rsidRDefault="009C4DB4" w:rsidP="009C4DB4">
      <w:pPr>
        <w:autoSpaceDE/>
        <w:autoSpaceDN/>
        <w:spacing w:line="360" w:lineRule="auto"/>
        <w:jc w:val="both"/>
      </w:pPr>
    </w:p>
    <w:p w14:paraId="5737E0BF" w14:textId="77777777" w:rsidR="009C4DB4" w:rsidRPr="00512935" w:rsidRDefault="009C4DB4" w:rsidP="009C4DB4">
      <w:pPr>
        <w:autoSpaceDE/>
        <w:autoSpaceDN/>
        <w:spacing w:line="360" w:lineRule="auto"/>
        <w:jc w:val="both"/>
      </w:pPr>
    </w:p>
    <w:p w14:paraId="0078A74F" w14:textId="77777777" w:rsidR="009C4DB4" w:rsidRPr="00512935" w:rsidRDefault="009C4DB4" w:rsidP="009C4DB4">
      <w:pPr>
        <w:autoSpaceDE/>
        <w:autoSpaceDN/>
        <w:spacing w:line="360" w:lineRule="auto"/>
        <w:jc w:val="both"/>
      </w:pPr>
    </w:p>
    <w:p w14:paraId="68B1DC31" w14:textId="7F654713" w:rsidR="008C1B41" w:rsidRPr="00512935" w:rsidRDefault="000F6DB3" w:rsidP="00415063">
      <w:pPr>
        <w:pStyle w:val="Heading2"/>
        <w:rPr>
          <w:lang w:val="id-ID"/>
        </w:rPr>
      </w:pPr>
      <w:bookmarkStart w:id="21" w:name="_Toc163126454"/>
      <w:bookmarkStart w:id="22" w:name="_Toc175863193"/>
      <w:r w:rsidRPr="00512935">
        <w:lastRenderedPageBreak/>
        <w:t>Tujuan</w:t>
      </w:r>
      <w:r w:rsidRPr="00512935">
        <w:rPr>
          <w:lang w:val="id-ID"/>
        </w:rPr>
        <w:t xml:space="preserve"> Penelitian</w:t>
      </w:r>
      <w:bookmarkEnd w:id="21"/>
      <w:bookmarkEnd w:id="22"/>
    </w:p>
    <w:p w14:paraId="37C9CEDA" w14:textId="77777777" w:rsidR="00AE06C4" w:rsidRPr="00512935" w:rsidRDefault="00AE06C4" w:rsidP="00AE06C4">
      <w:pPr>
        <w:spacing w:line="360" w:lineRule="auto"/>
      </w:pPr>
      <w:r w:rsidRPr="00512935">
        <w:t>Adapun Tujuan dari penelitian ini adalah sebagai berikut:</w:t>
      </w:r>
    </w:p>
    <w:p w14:paraId="5B990B72" w14:textId="29A20178" w:rsidR="00B168C3" w:rsidRPr="00512935" w:rsidRDefault="00A9509A" w:rsidP="002A6F34">
      <w:pPr>
        <w:pStyle w:val="ListParagraph"/>
        <w:numPr>
          <w:ilvl w:val="0"/>
          <w:numId w:val="6"/>
        </w:numPr>
        <w:autoSpaceDE/>
        <w:autoSpaceDN/>
        <w:ind w:left="426"/>
        <w:jc w:val="both"/>
      </w:pPr>
      <w:r w:rsidRPr="00512935">
        <w:rPr>
          <w:color w:val="000000" w:themeColor="text1"/>
        </w:rPr>
        <w:t>Mengembangkan</w:t>
      </w:r>
      <w:r w:rsidR="00B168C3" w:rsidRPr="00512935">
        <w:rPr>
          <w:color w:val="000000" w:themeColor="text1"/>
        </w:rPr>
        <w:t xml:space="preserve"> </w:t>
      </w:r>
      <w:r w:rsidR="00460A5A" w:rsidRPr="00512935">
        <w:rPr>
          <w:color w:val="000000" w:themeColor="text1"/>
        </w:rPr>
        <w:t>LLM</w:t>
      </w:r>
      <w:r w:rsidR="00CF0434" w:rsidRPr="00512935">
        <w:rPr>
          <w:color w:val="000000" w:themeColor="text1"/>
        </w:rPr>
        <w:t xml:space="preserve"> </w:t>
      </w:r>
      <w:r w:rsidRPr="00512935">
        <w:t xml:space="preserve"> </w:t>
      </w:r>
      <w:r w:rsidR="00CF0434" w:rsidRPr="00512935">
        <w:t xml:space="preserve">yang dapat memberikan </w:t>
      </w:r>
      <w:r w:rsidRPr="00512935">
        <w:t xml:space="preserve">informasi </w:t>
      </w:r>
      <w:r w:rsidR="00CF0434" w:rsidRPr="00512935">
        <w:t xml:space="preserve">akademik </w:t>
      </w:r>
      <w:r w:rsidRPr="00512935">
        <w:t>di USK</w:t>
      </w:r>
      <w:r w:rsidR="00B168C3" w:rsidRPr="00512935">
        <w:t>.</w:t>
      </w:r>
    </w:p>
    <w:p w14:paraId="43508197" w14:textId="2A38CD1F" w:rsidR="00D94AE0" w:rsidRPr="00512935" w:rsidRDefault="00CF0434" w:rsidP="002A6F34">
      <w:pPr>
        <w:pStyle w:val="ListParagraph"/>
        <w:numPr>
          <w:ilvl w:val="0"/>
          <w:numId w:val="6"/>
        </w:numPr>
        <w:autoSpaceDE/>
        <w:autoSpaceDN/>
        <w:ind w:left="426"/>
        <w:jc w:val="both"/>
      </w:pPr>
      <w:r w:rsidRPr="00512935">
        <w:rPr>
          <w:color w:val="000000" w:themeColor="text1"/>
        </w:rPr>
        <w:t>Mendapatkan metode dengan kinerja terbaik dalam pengembangan chatbot</w:t>
      </w:r>
      <w:r w:rsidR="00D94AE0" w:rsidRPr="00512935">
        <w:rPr>
          <w:color w:val="000000" w:themeColor="text1"/>
        </w:rPr>
        <w:t>.</w:t>
      </w:r>
    </w:p>
    <w:p w14:paraId="1E8EA521" w14:textId="5C232C01" w:rsidR="003F695E" w:rsidRPr="00512935"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512935">
        <w:rPr>
          <w:color w:val="000000" w:themeColor="text1"/>
        </w:rPr>
        <w:t xml:space="preserve">Mengumpulkan </w:t>
      </w:r>
      <w:r w:rsidRPr="00512935">
        <w:t>dokumen eksternal</w:t>
      </w:r>
      <w:r w:rsidR="00B34D21" w:rsidRPr="00512935">
        <w:t xml:space="preserve"> berupa informasi akademik di USK</w:t>
      </w:r>
      <w:r w:rsidRPr="00512935">
        <w:t xml:space="preserve"> </w:t>
      </w:r>
      <w:r w:rsidR="00E96B21" w:rsidRPr="00512935">
        <w:t xml:space="preserve">yang </w:t>
      </w:r>
      <w:r w:rsidRPr="00512935">
        <w:t>akan digunakan pada metode RAG dalam pengembangan LLM di bidang akademik</w:t>
      </w:r>
      <w:r w:rsidR="00A9509A" w:rsidRPr="00512935">
        <w:rPr>
          <w:color w:val="000000" w:themeColor="text1"/>
        </w:rPr>
        <w:t>.</w:t>
      </w:r>
    </w:p>
    <w:p w14:paraId="6FFED18B" w14:textId="3C8B9720" w:rsidR="004E42B7" w:rsidRPr="00512935" w:rsidRDefault="000F6DB3" w:rsidP="0037775E">
      <w:pPr>
        <w:pStyle w:val="Heading2"/>
        <w:rPr>
          <w:lang w:val="id-ID"/>
        </w:rPr>
      </w:pPr>
      <w:bookmarkStart w:id="23" w:name="_Toc163126455"/>
      <w:bookmarkStart w:id="24" w:name="_Toc175863194"/>
      <w:r w:rsidRPr="00512935">
        <w:t>Manfaat</w:t>
      </w:r>
      <w:r w:rsidRPr="00512935">
        <w:rPr>
          <w:lang w:val="id-ID"/>
        </w:rPr>
        <w:t xml:space="preserve"> Penelitian</w:t>
      </w:r>
      <w:bookmarkEnd w:id="23"/>
      <w:bookmarkEnd w:id="24"/>
    </w:p>
    <w:p w14:paraId="111F9AB2" w14:textId="741C3B4D" w:rsidR="00AE06C4" w:rsidRPr="00512935" w:rsidRDefault="00AE06C4" w:rsidP="00AE06C4">
      <w:pPr>
        <w:pBdr>
          <w:top w:val="nil"/>
          <w:left w:val="nil"/>
          <w:bottom w:val="nil"/>
          <w:right w:val="nil"/>
          <w:between w:val="nil"/>
        </w:pBdr>
        <w:spacing w:line="360" w:lineRule="auto"/>
        <w:ind w:firstLine="360"/>
        <w:rPr>
          <w:color w:val="000000" w:themeColor="text1"/>
        </w:rPr>
      </w:pPr>
      <w:r w:rsidRPr="00512935">
        <w:rPr>
          <w:color w:val="000000"/>
        </w:rPr>
        <w:t xml:space="preserve">Beberapa manfaat penelitian yang diharapkan dari </w:t>
      </w:r>
      <w:r w:rsidR="00CA35E6" w:rsidRPr="00512935">
        <w:rPr>
          <w:iCs w:val="0"/>
          <w:color w:val="000000"/>
        </w:rPr>
        <w:t>penelitian</w:t>
      </w:r>
      <w:r w:rsidRPr="00512935">
        <w:rPr>
          <w:i/>
          <w:color w:val="000000"/>
          <w:lang w:val="id-ID"/>
        </w:rPr>
        <w:t xml:space="preserve"> </w:t>
      </w:r>
      <w:r w:rsidRPr="00512935">
        <w:rPr>
          <w:color w:val="000000"/>
        </w:rPr>
        <w:t xml:space="preserve">ini adalah </w:t>
      </w:r>
      <w:r w:rsidRPr="00512935">
        <w:rPr>
          <w:color w:val="000000" w:themeColor="text1"/>
        </w:rPr>
        <w:t>sebagai berikut:</w:t>
      </w:r>
    </w:p>
    <w:p w14:paraId="6522BD82" w14:textId="03BAA4DF" w:rsidR="00B110B3" w:rsidRPr="00512935"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Pr>
          <w:color w:val="000000" w:themeColor="text1"/>
          <w:lang w:val="id-ID"/>
        </w:rPr>
        <w:t>I</w:t>
      </w:r>
      <w:r w:rsidR="00B110B3" w:rsidRPr="00512935">
        <w:rPr>
          <w:color w:val="000000" w:themeColor="text1"/>
        </w:rPr>
        <w:t xml:space="preserve">nformasi </w:t>
      </w:r>
      <w:r w:rsidR="00A30519" w:rsidRPr="00512935">
        <w:rPr>
          <w:color w:val="000000" w:themeColor="text1"/>
        </w:rPr>
        <w:t xml:space="preserve">akademik </w:t>
      </w:r>
      <w:r w:rsidR="00B110B3" w:rsidRPr="00512935">
        <w:rPr>
          <w:color w:val="000000" w:themeColor="text1"/>
        </w:rPr>
        <w:t>di USK</w:t>
      </w:r>
      <w:r w:rsidR="00460A5A" w:rsidRPr="00512935">
        <w:rPr>
          <w:color w:val="000000" w:themeColor="text1"/>
        </w:rPr>
        <w:t xml:space="preserve"> </w:t>
      </w:r>
      <w:r w:rsidR="00B110B3" w:rsidRPr="00512935">
        <w:rPr>
          <w:color w:val="000000" w:themeColor="text1"/>
        </w:rPr>
        <w:t xml:space="preserve">yang dapat diakses </w:t>
      </w:r>
      <w:r w:rsidR="00A30519" w:rsidRPr="00512935">
        <w:rPr>
          <w:color w:val="000000" w:themeColor="text1"/>
        </w:rPr>
        <w:t xml:space="preserve">secara interaktif </w:t>
      </w:r>
      <w:r w:rsidR="00B110B3" w:rsidRPr="00512935">
        <w:rPr>
          <w:color w:val="000000" w:themeColor="text1"/>
        </w:rPr>
        <w:t>dengan memanfaatkan LLM.</w:t>
      </w:r>
    </w:p>
    <w:p w14:paraId="78B01AD1" w14:textId="6748248C" w:rsidR="00A30519" w:rsidRPr="00512935"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Didapatkan metode terbaik dalam penerapan LLM di bidang Akademik.</w:t>
      </w:r>
    </w:p>
    <w:p w14:paraId="1C35D8A6" w14:textId="218210A4" w:rsidR="00B110B3" w:rsidRPr="00512935"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Tersedia dokumen eksternal yang dapat digunakan dalam pengembangan LLM dengan metode RAG.</w:t>
      </w:r>
    </w:p>
    <w:p w14:paraId="79E07473" w14:textId="6815B587" w:rsidR="00B110B3" w:rsidRPr="00512935"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Peningkatan layanan serta kepuasan yang diberikan kepada mahasiswa </w:t>
      </w:r>
      <w:r w:rsidR="00130C9C" w:rsidRPr="00512935">
        <w:rPr>
          <w:color w:val="000000" w:themeColor="text1"/>
        </w:rPr>
        <w:t>di</w:t>
      </w:r>
      <w:r w:rsidRPr="00512935">
        <w:rPr>
          <w:color w:val="000000" w:themeColor="text1"/>
        </w:rPr>
        <w:t xml:space="preserve"> USK.</w:t>
      </w:r>
    </w:p>
    <w:p w14:paraId="075C54BE" w14:textId="2DDC227A"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Menjadi kajian awal dengan pemanfaatan LLM serta mendapatkan ilmu pengetahuan dan informasi baru terkait </w:t>
      </w:r>
      <w:r w:rsidR="003E57BE" w:rsidRPr="00512935">
        <w:rPr>
          <w:color w:val="000000" w:themeColor="text1"/>
        </w:rPr>
        <w:t xml:space="preserve">variasi domain dalam </w:t>
      </w:r>
      <w:r w:rsidRPr="00512935">
        <w:rPr>
          <w:color w:val="000000" w:themeColor="text1"/>
        </w:rPr>
        <w:t>penerapan LLM</w:t>
      </w:r>
      <w:r w:rsidR="0009383E" w:rsidRPr="00512935">
        <w:rPr>
          <w:color w:val="000000" w:themeColor="text1"/>
        </w:rPr>
        <w:t xml:space="preserve"> d</w:t>
      </w:r>
      <w:r w:rsidR="003D5E3D" w:rsidRPr="00512935">
        <w:rPr>
          <w:color w:val="000000" w:themeColor="text1"/>
        </w:rPr>
        <w:t>alam</w:t>
      </w:r>
      <w:r w:rsidR="0009383E" w:rsidRPr="00512935">
        <w:rPr>
          <w:color w:val="000000" w:themeColor="text1"/>
        </w:rPr>
        <w:t xml:space="preserve"> bidang administrasi akademik</w:t>
      </w:r>
      <w:r w:rsidRPr="00512935">
        <w:rPr>
          <w:color w:val="000000" w:themeColor="text1"/>
        </w:rPr>
        <w:t xml:space="preserve"> </w:t>
      </w:r>
      <w:r w:rsidR="003D5E3D" w:rsidRPr="00512935">
        <w:rPr>
          <w:color w:val="000000" w:themeColor="text1"/>
        </w:rPr>
        <w:t>di</w:t>
      </w:r>
      <w:r w:rsidR="0009383E" w:rsidRPr="00512935">
        <w:rPr>
          <w:color w:val="000000" w:themeColor="text1"/>
        </w:rPr>
        <w:t xml:space="preserve"> </w:t>
      </w:r>
      <w:r w:rsidRPr="00A25460">
        <w:rPr>
          <w:color w:val="000000" w:themeColor="text1"/>
        </w:rPr>
        <w:t>USK.</w:t>
      </w:r>
      <w:r w:rsidR="00D47DF0" w:rsidRPr="00A25460">
        <w:br w:type="page"/>
      </w:r>
    </w:p>
    <w:p w14:paraId="26EE1DFD" w14:textId="7C458AE9" w:rsidR="00E11F26" w:rsidRPr="00A25460" w:rsidRDefault="00A23963" w:rsidP="00725163">
      <w:pPr>
        <w:pStyle w:val="Heading1"/>
      </w:pPr>
      <w:bookmarkStart w:id="25" w:name="_Toc175863195"/>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7" w:name="_Toc163073894"/>
      <w:bookmarkStart w:id="28" w:name="_Toc175863196"/>
      <w:r w:rsidRPr="00A25460">
        <w:rPr>
          <w:i/>
          <w:iCs w:val="0"/>
        </w:rPr>
        <w:t xml:space="preserve">Artificial </w:t>
      </w:r>
      <w:r w:rsidRPr="00A25460">
        <w:rPr>
          <w:i/>
          <w:iCs w:val="0"/>
          <w:color w:val="000000"/>
        </w:rPr>
        <w:t>Intelligence</w:t>
      </w:r>
      <w:r w:rsidRPr="00A25460">
        <w:t xml:space="preserve"> (AI)</w:t>
      </w:r>
      <w:bookmarkEnd w:id="27"/>
      <w:bookmarkEnd w:id="28"/>
    </w:p>
    <w:p w14:paraId="71E27EB4" w14:textId="05919CB4" w:rsidR="00CF18D9" w:rsidRPr="00A25460" w:rsidRDefault="00CF18D9" w:rsidP="002A1665">
      <w:pPr>
        <w:spacing w:line="360" w:lineRule="auto"/>
        <w:ind w:firstLine="709"/>
        <w:jc w:val="both"/>
        <w:rPr>
          <w:color w:val="000000" w:themeColor="text1"/>
        </w:rPr>
      </w:pPr>
      <w:bookmarkStart w:id="29"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9"/>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30" w:name="_Toc163073888"/>
      <w:bookmarkStart w:id="31" w:name="_Toc175863197"/>
      <w:r w:rsidRPr="00A25460">
        <w:rPr>
          <w:i/>
          <w:iCs w:val="0"/>
        </w:rPr>
        <w:t>Natural Language Processing</w:t>
      </w:r>
      <w:r w:rsidRPr="00A25460">
        <w:t xml:space="preserve"> (NLP)</w:t>
      </w:r>
      <w:bookmarkEnd w:id="30"/>
      <w:bookmarkEnd w:id="31"/>
    </w:p>
    <w:p w14:paraId="493D0855" w14:textId="77777777"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596DB0">
      <w:pPr>
        <w:spacing w:after="240"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2" w:name="_Toc163073889"/>
      <w:bookmarkStart w:id="33" w:name="_Toc175863198"/>
      <w:r w:rsidRPr="00A25460">
        <w:rPr>
          <w:i/>
          <w:iCs w:val="0"/>
        </w:rPr>
        <w:t>Large Language Models</w:t>
      </w:r>
      <w:r w:rsidRPr="00A25460">
        <w:t xml:space="preserve"> (LLM)</w:t>
      </w:r>
      <w:bookmarkEnd w:id="32"/>
      <w:bookmarkEnd w:id="33"/>
    </w:p>
    <w:p w14:paraId="282D6305" w14:textId="382459F0"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4" w:name="_Hlk157073495"/>
      <w:r w:rsidRPr="00A25460">
        <w:rPr>
          <w:color w:val="000000" w:themeColor="text1"/>
        </w:rPr>
        <w:t>melakukan tugas pemrosesan bahasa alami (NLP)</w:t>
      </w:r>
      <w:bookmarkEnd w:id="34"/>
      <w:r w:rsidRPr="00A25460">
        <w:rPr>
          <w:color w:val="000000" w:themeColor="text1"/>
        </w:rPr>
        <w:t xml:space="preserve"> </w:t>
      </w:r>
      <w:bookmarkStart w:id="35" w:name="_Hlk157073397"/>
      <w:r w:rsidRPr="00A25460">
        <w:rPr>
          <w:color w:val="000000" w:themeColor="text1"/>
        </w:rPr>
        <w:t>seperti terjemahan, pembuatan teks, menjawab pertanyaan,</w:t>
      </w:r>
      <w:bookmarkEnd w:id="35"/>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6" w:name="_Toc163073890"/>
      <w:r w:rsidRPr="00A25460">
        <w:t>Cara Kerja LLM</w:t>
      </w:r>
      <w:bookmarkEnd w:id="36"/>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7" w:name="_Toc163073891"/>
      <w:r w:rsidRPr="00A25460">
        <w:t>Proses Pelatihan LLM</w:t>
      </w:r>
      <w:bookmarkEnd w:id="37"/>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8" w:name="_Toc163073892"/>
      <w:r w:rsidRPr="00A25460">
        <w:t>Pra-pelatihan (</w:t>
      </w:r>
      <w:r w:rsidRPr="00A25460">
        <w:rPr>
          <w:i/>
        </w:rPr>
        <w:t>pretraining</w:t>
      </w:r>
      <w:r w:rsidRPr="00A25460">
        <w:t>)</w:t>
      </w:r>
      <w:bookmarkEnd w:id="38"/>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9" w:name="_Toc163073893"/>
      <w:r w:rsidRPr="00A25460">
        <w:t>Penyempurnaan (</w:t>
      </w:r>
      <w:r w:rsidRPr="00A25460">
        <w:rPr>
          <w:i/>
        </w:rPr>
        <w:t>fine-tuning</w:t>
      </w:r>
      <w:r w:rsidRPr="00A25460">
        <w:t>)</w:t>
      </w:r>
      <w:bookmarkEnd w:id="39"/>
    </w:p>
    <w:p w14:paraId="6DD0639A" w14:textId="7947E032"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3154CD54" w:rsidR="00B04AC6" w:rsidRDefault="00B04AC6" w:rsidP="00354CE9">
      <w:pPr>
        <w:spacing w:after="240" w:line="360" w:lineRule="auto"/>
        <w:ind w:firstLine="709"/>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2209BF">
        <w:instrText>ADDIN CSL_CITATION {"citationItems":[{"id":"ITEM-1","itemData":{"URL":"https://www.wiz.ai/menelaah-bagaimana-llm-large-language-models-bekerja/","accessed":{"date-parts":[["2024","7","28"]]},"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a)","plainTextFormattedCitation":"(www.wiz.ai, 2023a)","previouslyFormattedCitation":"(www.wiz.ai, 2023a)"},"properties":{"noteIndex":0},"schema":"https://github.com/citation-style-language/schema/raw/master/csl-citation.json"}</w:instrText>
      </w:r>
      <w:r w:rsidR="00DF0101">
        <w:fldChar w:fldCharType="separate"/>
      </w:r>
      <w:r w:rsidR="00F066A2" w:rsidRPr="00F066A2">
        <w:rPr>
          <w:noProof/>
        </w:rPr>
        <w:t>(www.wiz.ai, 2023a)</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18FA0B8B" w:rsidR="00DA1697" w:rsidRPr="004633FC" w:rsidRDefault="004633FC" w:rsidP="00354CE9">
      <w:pPr>
        <w:spacing w:line="360" w:lineRule="auto"/>
        <w:ind w:firstLine="709"/>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2209BF">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b)","plainTextFormattedCitation":"(www.wiz.ai, 2023b)","previouslyFormattedCitation":"(www.wiz.ai, 2023b)"},"properties":{"noteIndex":0},"schema":"https://github.com/citation-style-language/schema/raw/master/csl-citation.json"}</w:instrText>
      </w:r>
      <w:r w:rsidR="00E547E2">
        <w:fldChar w:fldCharType="separate"/>
      </w:r>
      <w:r w:rsidR="00F066A2" w:rsidRPr="00F066A2">
        <w:rPr>
          <w:noProof/>
        </w:rPr>
        <w:t>(www.wiz.ai, 2023b)</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40" w:name="_Toc175863199"/>
      <w:r w:rsidRPr="00A25460">
        <w:rPr>
          <w:i/>
          <w:iCs w:val="0"/>
          <w:lang w:val="en-US"/>
        </w:rPr>
        <w:t>Chatbot</w:t>
      </w:r>
      <w:bookmarkEnd w:id="40"/>
    </w:p>
    <w:p w14:paraId="12431CB3" w14:textId="33B0A7DD" w:rsidR="00873BE7" w:rsidRPr="00761D72" w:rsidRDefault="00067BAE" w:rsidP="00354CE9">
      <w:pPr>
        <w:spacing w:after="240" w:line="360" w:lineRule="auto"/>
        <w:ind w:firstLine="709"/>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1" w:name="_Toc175863200"/>
      <w:r w:rsidRPr="00A25460">
        <w:rPr>
          <w:i/>
          <w:iCs w:val="0"/>
        </w:rPr>
        <w:t>Model Mistral 7B</w:t>
      </w:r>
      <w:bookmarkEnd w:id="41"/>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08542686" w14:textId="77777777" w:rsidR="00BB0356" w:rsidRDefault="00BB0356" w:rsidP="00391C94">
      <w:pPr>
        <w:spacing w:line="360" w:lineRule="auto"/>
        <w:jc w:val="both"/>
      </w:pPr>
    </w:p>
    <w:p w14:paraId="27697265" w14:textId="74414DD7" w:rsidR="00BB6A0E" w:rsidRPr="00A25460" w:rsidRDefault="00BB6A0E" w:rsidP="00BB0356">
      <w:pPr>
        <w:spacing w:line="360" w:lineRule="auto"/>
        <w:ind w:firstLine="709"/>
        <w:jc w:val="both"/>
      </w:pPr>
      <w:r w:rsidRPr="00A25460">
        <w:lastRenderedPageBreak/>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354CE9">
      <w:pPr>
        <w:spacing w:line="360" w:lineRule="auto"/>
        <w:ind w:firstLine="709"/>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5A38A8BD" w:rsidR="00B42F95" w:rsidRPr="00A25460" w:rsidRDefault="00B42F95" w:rsidP="00354CE9">
      <w:pPr>
        <w:spacing w:line="360" w:lineRule="auto"/>
        <w:ind w:firstLine="709"/>
        <w:jc w:val="both"/>
      </w:pPr>
      <w:r w:rsidRPr="00A25460">
        <w:lastRenderedPageBreak/>
        <w:t xml:space="preserve">Semua model dievaluasi ulang pada semua metrik dengan jalur evaluasi untuk perbandingan yang akurat. Mistral 7B secara signifikan mengungguli Llama 2 7B dan Llama 2 13B di semua benchmark. Ia juga jauh lebih unggul dari Llama 1 34B dalam 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4F7CD3" w:rsidRPr="00A25460">
        <w:t xml:space="preserve">Gambar </w:t>
      </w:r>
      <w:r w:rsidR="004F7CD3">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43C3DF35" w:rsidR="00B003F2" w:rsidRDefault="00637F02" w:rsidP="005B4E49">
      <w:pPr>
        <w:pStyle w:val="Caption"/>
        <w:spacing w:line="360" w:lineRule="auto"/>
        <w:ind w:left="426" w:hanging="426"/>
        <w:jc w:val="left"/>
        <w:rPr>
          <w:szCs w:val="24"/>
        </w:rPr>
      </w:pPr>
      <w:bookmarkStart w:id="42" w:name="_Ref163394814"/>
      <w:bookmarkStart w:id="43" w:name="_Toc175863246"/>
      <w:r w:rsidRPr="00A25460">
        <w:t xml:space="preserve">Gambar </w:t>
      </w:r>
      <w:r w:rsidR="00D2109F">
        <w:fldChar w:fldCharType="begin"/>
      </w:r>
      <w:r w:rsidR="00D2109F">
        <w:instrText xml:space="preserve"> STYLEREF 1 \s </w:instrText>
      </w:r>
      <w:r w:rsidR="00D2109F">
        <w:fldChar w:fldCharType="separate"/>
      </w:r>
      <w:r w:rsidR="004F7CD3">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1</w:t>
      </w:r>
      <w:r w:rsidR="00D2109F">
        <w:fldChar w:fldCharType="end"/>
      </w:r>
      <w:bookmarkEnd w:id="42"/>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3"/>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431DE8B9"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4F7CD3" w:rsidRPr="00A25460">
        <w:t xml:space="preserve">Tabel </w:t>
      </w:r>
      <w:r w:rsidR="004F7CD3">
        <w:rPr>
          <w:noProof/>
        </w:rPr>
        <w:t>2.1</w:t>
      </w:r>
      <w:r w:rsidRPr="00A25460">
        <w:rPr>
          <w:lang w:val="en-US"/>
        </w:rPr>
        <w:fldChar w:fldCharType="end"/>
      </w:r>
      <w:r w:rsidR="00B42F95" w:rsidRPr="00A25460">
        <w:rPr>
          <w:lang w:val="en-US"/>
        </w:rPr>
        <w:t>.</w:t>
      </w:r>
    </w:p>
    <w:p w14:paraId="3A4422A4" w14:textId="486AF738" w:rsidR="001A4266" w:rsidRPr="00A25460" w:rsidRDefault="001A4266" w:rsidP="00837C13">
      <w:pPr>
        <w:pStyle w:val="Caption"/>
        <w:spacing w:before="240" w:line="360" w:lineRule="auto"/>
      </w:pPr>
      <w:bookmarkStart w:id="44" w:name="_Ref163923223"/>
      <w:bookmarkStart w:id="45" w:name="_Toc175863229"/>
      <w:r w:rsidRPr="00A25460">
        <w:t xml:space="preserve">Tabel </w:t>
      </w:r>
      <w:r w:rsidR="00D64AFC">
        <w:fldChar w:fldCharType="begin"/>
      </w:r>
      <w:r w:rsidR="00D64AFC">
        <w:instrText xml:space="preserve"> STYLEREF 1 \s </w:instrText>
      </w:r>
      <w:r w:rsidR="00D64AFC">
        <w:fldChar w:fldCharType="separate"/>
      </w:r>
      <w:r w:rsidR="004F7CD3">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1</w:t>
      </w:r>
      <w:r w:rsidR="00D64AFC">
        <w:fldChar w:fldCharType="end"/>
      </w:r>
      <w:bookmarkEnd w:id="44"/>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5"/>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6" w:name="_Toc175863201"/>
      <w:r w:rsidRPr="00A25460">
        <w:rPr>
          <w:i/>
          <w:iCs w:val="0"/>
          <w:lang w:val="en-US"/>
        </w:rPr>
        <w:t>Model Llama</w:t>
      </w:r>
      <w:r w:rsidR="00066459" w:rsidRPr="00A25460">
        <w:rPr>
          <w:i/>
          <w:iCs w:val="0"/>
          <w:lang w:val="en-US"/>
        </w:rPr>
        <w:t xml:space="preserve"> </w:t>
      </w:r>
      <w:r w:rsidRPr="00A25460">
        <w:rPr>
          <w:i/>
          <w:iCs w:val="0"/>
          <w:lang w:val="en-US"/>
        </w:rPr>
        <w:t>2</w:t>
      </w:r>
      <w:bookmarkEnd w:id="46"/>
    </w:p>
    <w:p w14:paraId="68A8B701" w14:textId="77777777" w:rsidR="008F1B32" w:rsidRPr="00A25460" w:rsidRDefault="008F1B32" w:rsidP="00354CE9">
      <w:pPr>
        <w:spacing w:line="360" w:lineRule="auto"/>
        <w:ind w:firstLine="709"/>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w:t>
      </w:r>
      <w:r w:rsidR="008F1B32" w:rsidRPr="00A25460">
        <w:rPr>
          <w:lang w:val="id-ID"/>
        </w:rPr>
        <w:lastRenderedPageBreak/>
        <w:t xml:space="preserve">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6F37DF4B" w14:textId="77777777" w:rsidR="004F7CD3" w:rsidRPr="00A25460" w:rsidRDefault="00A30404" w:rsidP="004F7CD3">
      <w:pPr>
        <w:spacing w:after="240" w:line="360" w:lineRule="auto"/>
        <w:ind w:firstLine="709"/>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163EB082" w:rsidR="001F675F" w:rsidRPr="00876D35" w:rsidRDefault="004F7CD3" w:rsidP="00D872AE">
      <w:pPr>
        <w:spacing w:after="240" w:line="360" w:lineRule="auto"/>
        <w:ind w:firstLine="284"/>
        <w:jc w:val="both"/>
      </w:pPr>
      <w:r w:rsidRPr="00A25460">
        <w:rPr>
          <w:noProof/>
        </w:rPr>
        <w:t xml:space="preserve">Tabel </w:t>
      </w:r>
      <w:r>
        <w:rPr>
          <w:noProof/>
        </w:rPr>
        <w:t>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4860B2E0" w14:textId="77777777" w:rsidR="004F7CD3" w:rsidRPr="004F7CD3" w:rsidRDefault="00B003F2" w:rsidP="004F7CD3">
      <w:pPr>
        <w:pStyle w:val="ListParagraph"/>
        <w:numPr>
          <w:ilvl w:val="0"/>
          <w:numId w:val="10"/>
        </w:numPr>
        <w:spacing w:after="240"/>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r w:rsidR="00E5261A" w:rsidRPr="00A25460">
        <w:rPr>
          <w:lang w:val="en-US"/>
        </w:rPr>
        <w:fldChar w:fldCharType="begin"/>
      </w:r>
      <w:r w:rsidR="00E5261A" w:rsidRPr="00274B90">
        <w:rPr>
          <w:lang w:val="en-US"/>
        </w:rPr>
        <w:instrText xml:space="preserve"> REF _Ref164281746 \h </w:instrText>
      </w:r>
      <w:r w:rsidR="00B86A3A" w:rsidRPr="00274B90">
        <w:rPr>
          <w:lang w:val="en-US"/>
        </w:rPr>
        <w:instrText xml:space="preserve"> \* MERGEFORMAT </w:instrText>
      </w:r>
      <w:r w:rsidR="00E5261A" w:rsidRPr="00A25460">
        <w:rPr>
          <w:lang w:val="en-US"/>
        </w:rPr>
      </w:r>
      <w:r w:rsidR="00E5261A" w:rsidRPr="00A25460">
        <w:rPr>
          <w:lang w:val="en-US"/>
        </w:rPr>
        <w:fldChar w:fldCharType="separate"/>
      </w:r>
    </w:p>
    <w:p w14:paraId="40BB03FB" w14:textId="77777777" w:rsidR="004F7CD3" w:rsidRDefault="004F7CD3" w:rsidP="00CF5829">
      <w:pPr>
        <w:spacing w:line="360" w:lineRule="auto"/>
        <w:ind w:firstLine="644"/>
        <w:jc w:val="both"/>
        <w:rPr>
          <w:noProof/>
        </w:rPr>
      </w:pPr>
    </w:p>
    <w:p w14:paraId="0A27657E" w14:textId="1B27AD35" w:rsidR="00D10DFA" w:rsidRDefault="004F7CD3" w:rsidP="00CF5829">
      <w:pPr>
        <w:spacing w:line="360" w:lineRule="auto"/>
        <w:ind w:firstLine="644"/>
        <w:jc w:val="both"/>
        <w:rPr>
          <w:lang w:val="id-ID"/>
        </w:rPr>
      </w:pPr>
      <w:r w:rsidRPr="00A25460">
        <w:rPr>
          <w:noProof/>
        </w:rPr>
        <w:lastRenderedPageBreak/>
        <w:t xml:space="preserve">Tabel </w:t>
      </w:r>
      <w:r>
        <w:rPr>
          <w:noProof/>
        </w:rPr>
        <w:t>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7" w:name="_Ref163888308"/>
      <w:bookmarkStart w:id="48" w:name="_Ref164281746"/>
      <w:bookmarkStart w:id="49" w:name="_Ref164281741"/>
    </w:p>
    <w:p w14:paraId="1C28EA31" w14:textId="77777777" w:rsidR="00274B90" w:rsidRDefault="00274B90" w:rsidP="00CF5829">
      <w:pPr>
        <w:spacing w:line="360" w:lineRule="auto"/>
        <w:ind w:firstLine="644"/>
        <w:jc w:val="both"/>
        <w:rPr>
          <w:noProof/>
        </w:rPr>
      </w:pPr>
    </w:p>
    <w:p w14:paraId="4C68A1ED" w14:textId="4F6C0B5E" w:rsidR="00027314" w:rsidRPr="00A25460" w:rsidRDefault="00066459" w:rsidP="00274B90">
      <w:pPr>
        <w:spacing w:line="360" w:lineRule="auto"/>
        <w:ind w:firstLine="567"/>
        <w:jc w:val="center"/>
      </w:pPr>
      <w:bookmarkStart w:id="50" w:name="_Toc175863230"/>
      <w:r w:rsidRPr="00A25460">
        <w:t xml:space="preserve">Tabel </w:t>
      </w:r>
      <w:r w:rsidR="00D64AFC">
        <w:fldChar w:fldCharType="begin"/>
      </w:r>
      <w:r w:rsidR="00D64AFC">
        <w:instrText xml:space="preserve"> STYLEREF 1 \s </w:instrText>
      </w:r>
      <w:r w:rsidR="00D64AFC">
        <w:fldChar w:fldCharType="separate"/>
      </w:r>
      <w:r w:rsidR="004F7CD3">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2</w:t>
      </w:r>
      <w:r w:rsidR="00D64AFC">
        <w:fldChar w:fldCharType="end"/>
      </w:r>
      <w:bookmarkEnd w:id="47"/>
      <w:bookmarkEnd w:id="48"/>
      <w:r w:rsidRPr="00A25460">
        <w:rPr>
          <w:lang w:val="en-US"/>
        </w:rPr>
        <w:t xml:space="preserve"> Distribusi bahasa pada data prapelatihan</w:t>
      </w:r>
      <w:bookmarkEnd w:id="49"/>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50"/>
      <w:r w:rsidR="005B4E49">
        <w:rPr>
          <w:lang w:val="en-US"/>
        </w:rPr>
        <w:fldChar w:fldCharType="end"/>
      </w:r>
    </w:p>
    <w:p w14:paraId="30083BFC" w14:textId="77777777" w:rsidR="004F7CD3" w:rsidRPr="00A25460" w:rsidRDefault="007C55D1" w:rsidP="004F7CD3">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r w:rsidR="00772987" w:rsidRPr="00A25460">
        <w:fldChar w:fldCharType="begin"/>
      </w:r>
      <w:r w:rsidR="00772987" w:rsidRPr="00A25460">
        <w:instrText xml:space="preserve"> REF _Ref164282176 \h  \* MERGEFORMAT </w:instrText>
      </w:r>
      <w:r w:rsidR="00772987" w:rsidRPr="00A25460">
        <w:fldChar w:fldCharType="separate"/>
      </w:r>
    </w:p>
    <w:p w14:paraId="47935F9E" w14:textId="253EAA72" w:rsidR="00027314" w:rsidRPr="00A25460" w:rsidRDefault="004F7CD3" w:rsidP="00CF5829">
      <w:pPr>
        <w:spacing w:after="240" w:line="360" w:lineRule="auto"/>
        <w:ind w:firstLine="720"/>
        <w:jc w:val="both"/>
        <w:rPr>
          <w:noProof/>
        </w:rPr>
      </w:pPr>
      <w:r w:rsidRPr="00A25460">
        <w:rPr>
          <w:noProof/>
        </w:rPr>
        <w:t xml:space="preserve">Tabel </w:t>
      </w:r>
      <w:r>
        <w:rPr>
          <w:noProof/>
        </w:rPr>
        <w:t>2.3</w:t>
      </w:r>
      <w:r w:rsidR="00772987" w:rsidRPr="00A25460">
        <w:fldChar w:fldCharType="end"/>
      </w:r>
      <w:r w:rsidR="001D2527"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Pr="00A25460">
        <w:t xml:space="preserve">Tabel </w:t>
      </w:r>
      <w:r>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1" w:name="_Ref164282176"/>
    </w:p>
    <w:p w14:paraId="1E5EF5FB" w14:textId="0A3FC574" w:rsidR="005B4E49" w:rsidRDefault="001D2527" w:rsidP="005B4E49">
      <w:pPr>
        <w:spacing w:line="360" w:lineRule="auto"/>
        <w:rPr>
          <w:lang w:val="en-US"/>
        </w:rPr>
      </w:pPr>
      <w:bookmarkStart w:id="52" w:name="_Toc175863231"/>
      <w:r w:rsidRPr="00A25460">
        <w:t xml:space="preserve">Tabel </w:t>
      </w:r>
      <w:r w:rsidR="00D64AFC">
        <w:fldChar w:fldCharType="begin"/>
      </w:r>
      <w:r w:rsidR="00D64AFC">
        <w:instrText xml:space="preserve"> STYLEREF 1 \s </w:instrText>
      </w:r>
      <w:r w:rsidR="00D64AFC">
        <w:fldChar w:fldCharType="separate"/>
      </w:r>
      <w:r w:rsidR="004F7CD3">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3</w:t>
      </w:r>
      <w:r w:rsidR="00D64AFC">
        <w:fldChar w:fldCharType="end"/>
      </w:r>
      <w:bookmarkEnd w:id="51"/>
      <w:r w:rsidRPr="00A25460">
        <w:rPr>
          <w:lang w:val="en-US"/>
        </w:rPr>
        <w:t xml:space="preserve"> Perbadingan performa pada model dasar sumber terbuka</w:t>
      </w:r>
      <w:bookmarkEnd w:id="52"/>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70497739" w:rsidR="005668D7" w:rsidRDefault="008E5D83" w:rsidP="005668D7">
      <w:pPr>
        <w:pStyle w:val="Caption"/>
        <w:spacing w:line="360" w:lineRule="auto"/>
        <w:jc w:val="left"/>
        <w:rPr>
          <w:lang w:val="en-US"/>
        </w:rPr>
      </w:pPr>
      <w:bookmarkStart w:id="53" w:name="_Ref164282354"/>
      <w:bookmarkStart w:id="54" w:name="_Toc175863232"/>
      <w:r w:rsidRPr="00A25460">
        <w:lastRenderedPageBreak/>
        <w:t xml:space="preserve">Tabel </w:t>
      </w:r>
      <w:r w:rsidR="00D64AFC">
        <w:fldChar w:fldCharType="begin"/>
      </w:r>
      <w:r w:rsidR="00D64AFC">
        <w:instrText xml:space="preserve"> STYLEREF 1 \s </w:instrText>
      </w:r>
      <w:r w:rsidR="00D64AFC">
        <w:fldChar w:fldCharType="separate"/>
      </w:r>
      <w:r w:rsidR="004F7CD3">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4</w:t>
      </w:r>
      <w:r w:rsidR="00D64AFC">
        <w:fldChar w:fldCharType="end"/>
      </w:r>
      <w:bookmarkEnd w:id="53"/>
      <w:r w:rsidRPr="00A25460">
        <w:rPr>
          <w:lang w:val="en-US"/>
        </w:rPr>
        <w:t xml:space="preserve"> Perbandingan </w:t>
      </w:r>
      <w:r w:rsidR="00772987" w:rsidRPr="00A25460">
        <w:rPr>
          <w:lang w:val="en-US"/>
        </w:rPr>
        <w:t>performa pada</w:t>
      </w:r>
      <w:r w:rsidRPr="00A25460">
        <w:rPr>
          <w:lang w:val="en-US"/>
        </w:rPr>
        <w:t xml:space="preserve"> model sumber tertutup</w:t>
      </w:r>
      <w:bookmarkEnd w:id="54"/>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5" w:name="_Toc175863202"/>
      <w:r w:rsidRPr="00A25460">
        <w:rPr>
          <w:i/>
          <w:iCs w:val="0"/>
        </w:rPr>
        <w:t>Fine-tuning</w:t>
      </w:r>
      <w:bookmarkEnd w:id="55"/>
    </w:p>
    <w:p w14:paraId="1C612973" w14:textId="318CAEB2" w:rsidR="008F1B32" w:rsidRPr="00B24634" w:rsidRDefault="0022183D" w:rsidP="00CF0434">
      <w:pPr>
        <w:spacing w:line="360" w:lineRule="auto"/>
        <w:ind w:firstLine="709"/>
        <w:jc w:val="both"/>
      </w:pPr>
      <w:r w:rsidRPr="00A25460">
        <w:rPr>
          <w:i/>
          <w:iCs w:val="0"/>
        </w:rPr>
        <w:t>Fine-tuning</w:t>
      </w:r>
      <w:r w:rsidRPr="00A25460">
        <w:t xml:space="preserve"> artinya </w:t>
      </w:r>
      <w:bookmarkStart w:id="56" w:name="_Hlk157074077"/>
      <w:r w:rsidRPr="00A25460">
        <w:rPr>
          <w:i/>
          <w:iCs w:val="0"/>
        </w:rPr>
        <w:t>training model</w:t>
      </w:r>
      <w:r w:rsidRPr="00A25460">
        <w:t xml:space="preserve"> dengan task yang spesifik menggunakan model yang sudah dilatih dengan dataset </w:t>
      </w:r>
      <w:bookmarkEnd w:id="56"/>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3690B546" w:rsidR="00E11F26" w:rsidRDefault="00637F02" w:rsidP="00B24634">
      <w:pPr>
        <w:pStyle w:val="Caption"/>
        <w:spacing w:before="240" w:after="240" w:line="360" w:lineRule="auto"/>
        <w:rPr>
          <w:lang w:val="en-US"/>
        </w:rPr>
      </w:pPr>
      <w:bookmarkStart w:id="57" w:name="_Toc175863247"/>
      <w:r w:rsidRPr="00A25460">
        <w:t xml:space="preserve">Gambar </w:t>
      </w:r>
      <w:r w:rsidR="00D2109F">
        <w:fldChar w:fldCharType="begin"/>
      </w:r>
      <w:r w:rsidR="00D2109F">
        <w:instrText xml:space="preserve"> STYLEREF 1 \s </w:instrText>
      </w:r>
      <w:r w:rsidR="00D2109F">
        <w:fldChar w:fldCharType="separate"/>
      </w:r>
      <w:r w:rsidR="004F7CD3">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7"/>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lastRenderedPageBreak/>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8"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9" w:name="_Toc175863203"/>
      <w:r w:rsidRPr="00A25460">
        <w:rPr>
          <w:i/>
          <w:iCs w:val="0"/>
        </w:rPr>
        <w:t>Retrieval Augmented Generation</w:t>
      </w:r>
      <w:r w:rsidRPr="00A25460">
        <w:t xml:space="preserve"> (RAG)</w:t>
      </w:r>
      <w:bookmarkEnd w:id="58"/>
      <w:bookmarkEnd w:id="59"/>
    </w:p>
    <w:p w14:paraId="14903074" w14:textId="37BAF374" w:rsidR="00B34DFF" w:rsidRPr="00A25460" w:rsidRDefault="00B34DFF" w:rsidP="00CF0434">
      <w:pPr>
        <w:spacing w:after="120" w:line="360" w:lineRule="auto"/>
        <w:ind w:firstLine="709"/>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lastRenderedPageBreak/>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7C9ACAC0"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4F7CD3" w:rsidRPr="00A25460">
        <w:t xml:space="preserve">Gambar </w:t>
      </w:r>
      <w:r w:rsidR="004F7CD3">
        <w:rPr>
          <w:noProof/>
        </w:rPr>
        <w:t>2</w:t>
      </w:r>
      <w:r w:rsidR="004F7CD3">
        <w:t>.</w:t>
      </w:r>
      <w:r w:rsidR="004F7CD3">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2904A4DD" w:rsidR="00834B8A" w:rsidRDefault="00637F02" w:rsidP="00AB35C9">
      <w:pPr>
        <w:pStyle w:val="Caption"/>
        <w:spacing w:line="360" w:lineRule="auto"/>
        <w:jc w:val="left"/>
        <w:rPr>
          <w:lang w:val="en-ID"/>
        </w:rPr>
      </w:pPr>
      <w:bookmarkStart w:id="60" w:name="_Ref173157591"/>
      <w:bookmarkStart w:id="61" w:name="_Toc175863248"/>
      <w:r w:rsidRPr="00A25460">
        <w:t xml:space="preserve">Gambar </w:t>
      </w:r>
      <w:r w:rsidR="00D2109F">
        <w:fldChar w:fldCharType="begin"/>
      </w:r>
      <w:r w:rsidR="00D2109F">
        <w:instrText xml:space="preserve"> STYLEREF 1 \s </w:instrText>
      </w:r>
      <w:r w:rsidR="00D2109F">
        <w:fldChar w:fldCharType="separate"/>
      </w:r>
      <w:r w:rsidR="004F7CD3">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3</w:t>
      </w:r>
      <w:r w:rsidR="00D2109F">
        <w:fldChar w:fldCharType="end"/>
      </w:r>
      <w:bookmarkEnd w:id="60"/>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1"/>
    </w:p>
    <w:p w14:paraId="7F9686DA" w14:textId="67268B67" w:rsidR="000800DC" w:rsidRDefault="00834B8A" w:rsidP="00AB35C9">
      <w:pPr>
        <w:pStyle w:val="Caption"/>
        <w:spacing w:line="360" w:lineRule="auto"/>
        <w:ind w:firstLine="1276"/>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3D797B62" w14:textId="04C2AB4F" w:rsidR="00637F02" w:rsidRPr="000800DC" w:rsidRDefault="000800DC" w:rsidP="000800DC">
      <w:pPr>
        <w:autoSpaceDE/>
        <w:autoSpaceDN/>
        <w:rPr>
          <w:szCs w:val="18"/>
          <w:lang w:val="en-ID"/>
        </w:rPr>
      </w:pPr>
      <w:r>
        <w:rPr>
          <w:lang w:val="en-ID"/>
        </w:rPr>
        <w:br w:type="page"/>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2" w:name="_Toc175863204"/>
      <w:r w:rsidRPr="00C62ACA">
        <w:rPr>
          <w:lang w:val="en-ID"/>
        </w:rPr>
        <w:t>Kuantisasi</w:t>
      </w:r>
      <w:bookmarkEnd w:id="62"/>
    </w:p>
    <w:p w14:paraId="4068B50A" w14:textId="48F9DDC8" w:rsidR="00897874" w:rsidRDefault="00C62ACA" w:rsidP="00274B90">
      <w:pPr>
        <w:spacing w:line="360" w:lineRule="auto"/>
        <w:ind w:firstLine="709"/>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21E744FC" w:rsidR="00C62ACA" w:rsidRDefault="00C62ACA" w:rsidP="002F6BA5">
      <w:pPr>
        <w:pStyle w:val="Caption"/>
        <w:spacing w:line="360" w:lineRule="auto"/>
        <w:rPr>
          <w:lang w:val="en-US"/>
        </w:rPr>
      </w:pPr>
      <w:bookmarkStart w:id="63" w:name="_Toc175863249"/>
      <w:r>
        <w:t xml:space="preserve">Gambar </w:t>
      </w:r>
      <w:r w:rsidR="00D2109F">
        <w:fldChar w:fldCharType="begin"/>
      </w:r>
      <w:r w:rsidR="00D2109F">
        <w:instrText xml:space="preserve"> STYLEREF 1 \s </w:instrText>
      </w:r>
      <w:r w:rsidR="00D2109F">
        <w:fldChar w:fldCharType="separate"/>
      </w:r>
      <w:r w:rsidR="004F7CD3">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2209BF">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a)","manualFormatting":"(Sumber: Neves, 2023)","plainTextFormattedCitation":"(Neves, 2023a)","previouslyFormattedCitation":"(Neves, 2023a)"},"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74B90">
      <w:pPr>
        <w:spacing w:line="360" w:lineRule="auto"/>
        <w:ind w:firstLine="709"/>
        <w:jc w:val="both"/>
        <w:rPr>
          <w:lang w:val="en-US"/>
        </w:rPr>
      </w:pPr>
      <w:r w:rsidRPr="002F6BA5">
        <w:rPr>
          <w:lang w:val="en-US"/>
        </w:rPr>
        <w:t xml:space="preserve">Selain penelitian, kedua perusahaan mengembangkan perangkat keras dan kerangka kerja untuk mendukung operasi dengan presisi rendah. Misalnya, akselerator </w:t>
      </w:r>
      <w:r w:rsidRPr="002F6BA5">
        <w:rPr>
          <w:lang w:val="en-US"/>
        </w:rPr>
        <w:lastRenderedPageBreak/>
        <w:t xml:space="preserve">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58E713E3" w:rsidR="00D2109F" w:rsidRDefault="00D2109F" w:rsidP="007B6EED">
      <w:pPr>
        <w:pStyle w:val="Caption"/>
        <w:spacing w:after="240" w:line="360" w:lineRule="auto"/>
        <w:rPr>
          <w:lang w:val="en-US"/>
        </w:rPr>
      </w:pPr>
      <w:bookmarkStart w:id="64" w:name="_Toc175863250"/>
      <w:r>
        <w:t xml:space="preserve">Gambar </w:t>
      </w:r>
      <w:r>
        <w:fldChar w:fldCharType="begin"/>
      </w:r>
      <w:r>
        <w:instrText xml:space="preserve"> STYLEREF 1 \s </w:instrText>
      </w:r>
      <w:r>
        <w:fldChar w:fldCharType="separate"/>
      </w:r>
      <w:r w:rsidR="004F7CD3">
        <w:rPr>
          <w:noProof/>
        </w:rPr>
        <w:t>2</w:t>
      </w:r>
      <w:r>
        <w:fldChar w:fldCharType="end"/>
      </w:r>
      <w:r>
        <w:t>.</w:t>
      </w:r>
      <w:r>
        <w:fldChar w:fldCharType="begin"/>
      </w:r>
      <w:r>
        <w:instrText xml:space="preserve"> SEQ Gambar \* ARABIC \s 1 </w:instrText>
      </w:r>
      <w:r>
        <w:fldChar w:fldCharType="separate"/>
      </w:r>
      <w:r w:rsidR="004F7CD3">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4"/>
      <w:r w:rsidR="004658AD">
        <w:rPr>
          <w:lang w:val="en-US"/>
        </w:rPr>
        <w:fldChar w:fldCharType="end"/>
      </w:r>
    </w:p>
    <w:p w14:paraId="43F9F979" w14:textId="30E4CCF7" w:rsidR="00D2109F" w:rsidRDefault="00D2109F" w:rsidP="00274B90">
      <w:pPr>
        <w:spacing w:line="360" w:lineRule="auto"/>
        <w:ind w:firstLine="709"/>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4F7CD3">
        <w:t xml:space="preserve">Tabel </w:t>
      </w:r>
      <w:r w:rsidR="004F7CD3">
        <w:rPr>
          <w:noProof/>
        </w:rPr>
        <w:t>2</w:t>
      </w:r>
      <w:r w:rsidR="004F7CD3">
        <w:t>.</w:t>
      </w:r>
      <w:r w:rsidR="004F7CD3">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79D7604D" w:rsidR="00D407A0" w:rsidRPr="00D407A0" w:rsidRDefault="00D407A0" w:rsidP="00733EE6">
      <w:pPr>
        <w:pStyle w:val="Caption"/>
        <w:spacing w:line="360" w:lineRule="auto"/>
        <w:ind w:left="993" w:hanging="993"/>
        <w:rPr>
          <w:lang w:val="en-US"/>
        </w:rPr>
      </w:pPr>
      <w:bookmarkStart w:id="65" w:name="_Ref173008523"/>
      <w:bookmarkStart w:id="66" w:name="_Toc175863233"/>
      <w:r>
        <w:lastRenderedPageBreak/>
        <w:t xml:space="preserve">Tabel </w:t>
      </w:r>
      <w:r w:rsidR="00D64AFC">
        <w:fldChar w:fldCharType="begin"/>
      </w:r>
      <w:r w:rsidR="00D64AFC">
        <w:instrText xml:space="preserve"> STYLEREF 1 \s </w:instrText>
      </w:r>
      <w:r w:rsidR="00D64AFC">
        <w:fldChar w:fldCharType="separate"/>
      </w:r>
      <w:r w:rsidR="004F7CD3">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5</w:t>
      </w:r>
      <w:r w:rsidR="00D64AFC">
        <w:fldChar w:fldCharType="end"/>
      </w:r>
      <w:bookmarkEnd w:id="65"/>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6"/>
      <w:r w:rsidR="004658AD">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14:paraId="13484B26" w14:textId="77777777" w:rsidTr="003B5556">
        <w:trPr>
          <w:trHeight w:val="604"/>
        </w:trPr>
        <w:tc>
          <w:tcPr>
            <w:tcW w:w="2269"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126"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119"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3B5556">
        <w:tc>
          <w:tcPr>
            <w:tcW w:w="2269"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126"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119"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3B5556">
        <w:tc>
          <w:tcPr>
            <w:tcW w:w="2269"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126"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119"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3B5556">
        <w:tc>
          <w:tcPr>
            <w:tcW w:w="2269"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126"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119"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t>Kuantisasi untuk mengurangi ukuran model</w:t>
      </w:r>
    </w:p>
    <w:p w14:paraId="77296C0D" w14:textId="11AD6040" w:rsidR="001371EC" w:rsidRPr="001371EC" w:rsidRDefault="001371EC" w:rsidP="00274B90">
      <w:pPr>
        <w:pStyle w:val="ListParagraph"/>
        <w:ind w:left="284" w:firstLine="425"/>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209C6A9A"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857048">
        <w:rPr>
          <w:lang w:val="en-US"/>
        </w:rPr>
        <w:fldChar w:fldCharType="separate"/>
      </w:r>
      <w:r w:rsidR="00F066A2" w:rsidRPr="00F066A2">
        <w:rPr>
          <w:noProof/>
          <w:lang w:val="en-US"/>
        </w:rPr>
        <w:t>(Neves, 2023b)</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9FBF473"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xml:space="preserve">: Tidak seperti PTQ, QAT mengintegrasikan proses konversi bobot selama tahap pelatihan. Hal ini sering kali menghasilkan kinerja model yang unggul, tetapi lebih menuntut </w:t>
      </w:r>
      <w:r w:rsidRPr="0021749A">
        <w:rPr>
          <w:lang w:val="en-US"/>
        </w:rPr>
        <w:lastRenderedPageBreak/>
        <w:t>komputasi. Teknik QAT yang banyak digunakan adalah QLoRA</w:t>
      </w:r>
      <w:r>
        <w:rPr>
          <w:lang w:val="en-US"/>
        </w:rPr>
        <w:t>.</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4658AD">
        <w:rPr>
          <w:lang w:val="en-US"/>
        </w:rPr>
        <w:fldChar w:fldCharType="separate"/>
      </w:r>
      <w:r w:rsidR="00F066A2" w:rsidRPr="00F066A2">
        <w:rPr>
          <w:noProof/>
          <w:lang w:val="en-US"/>
        </w:rPr>
        <w:t>(Neves, 2023b)</w:t>
      </w:r>
      <w:r w:rsidR="004658AD">
        <w:rPr>
          <w:lang w:val="en-US"/>
        </w:rPr>
        <w:fldChar w:fldCharType="end"/>
      </w:r>
      <w:r w:rsidR="00BF6739">
        <w:rPr>
          <w:lang w:val="en-US"/>
        </w:rPr>
        <w:t xml:space="preserve"> </w:t>
      </w:r>
      <w:r w:rsidR="00BF6739">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BF6739">
        <w:rPr>
          <w:lang w:val="en-US"/>
        </w:rPr>
        <w:fldChar w:fldCharType="separate"/>
      </w:r>
      <w:r w:rsidR="00F066A2" w:rsidRPr="00F066A2">
        <w:rPr>
          <w:noProof/>
          <w:lang w:val="en-US"/>
        </w:rPr>
        <w:t>(Neves, 2023b)</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7" w:name="_Toc163073885"/>
      <w:bookmarkStart w:id="68" w:name="_Toc175863205"/>
      <w:r w:rsidRPr="00A25460">
        <w:t xml:space="preserve">GPTQ: </w:t>
      </w:r>
      <w:r w:rsidRPr="00A25460">
        <w:rPr>
          <w:i/>
          <w:iCs w:val="0"/>
        </w:rPr>
        <w:t>Post-Training Quantization For GPT</w:t>
      </w:r>
      <w:bookmarkEnd w:id="67"/>
      <w:bookmarkEnd w:id="68"/>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9" w:name="_Toc163073886"/>
      <w:bookmarkStart w:id="70" w:name="_Toc175863206"/>
      <w:r w:rsidRPr="00A25460">
        <w:t xml:space="preserve">GGUF: </w:t>
      </w:r>
      <w:r w:rsidRPr="00A25460">
        <w:rPr>
          <w:i/>
          <w:iCs w:val="0"/>
        </w:rPr>
        <w:t>GPT-Generated Unified Format</w:t>
      </w:r>
      <w:bookmarkEnd w:id="69"/>
      <w:bookmarkEnd w:id="70"/>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1" w:name="_Toc175863207"/>
      <w:r w:rsidRPr="00A25460">
        <w:rPr>
          <w:i/>
          <w:iCs w:val="0"/>
          <w:lang w:val="en-US"/>
        </w:rPr>
        <w:t>Dataset</w:t>
      </w:r>
      <w:bookmarkEnd w:id="71"/>
    </w:p>
    <w:p w14:paraId="6F4333A8" w14:textId="77777777" w:rsidR="008A355A" w:rsidRPr="00A25460" w:rsidRDefault="008A355A" w:rsidP="00274B90">
      <w:pPr>
        <w:spacing w:line="360" w:lineRule="auto"/>
        <w:ind w:firstLine="709"/>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lastRenderedPageBreak/>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lastRenderedPageBreak/>
        <w:t xml:space="preserve">5. Correlation Dataset </w:t>
      </w:r>
    </w:p>
    <w:p w14:paraId="20F3D2DD" w14:textId="147F281C" w:rsidR="00271CA6" w:rsidRPr="00A25460" w:rsidRDefault="008A355A" w:rsidP="00274B90">
      <w:pPr>
        <w:spacing w:line="360" w:lineRule="auto"/>
        <w:ind w:firstLine="709"/>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2" w:name="_Toc163073895"/>
      <w:bookmarkStart w:id="73" w:name="_Toc175863208"/>
      <w:r w:rsidRPr="00A25460">
        <w:rPr>
          <w:i/>
          <w:iCs w:val="0"/>
        </w:rPr>
        <w:t>U</w:t>
      </w:r>
      <w:r w:rsidR="005930DA" w:rsidRPr="00A25460">
        <w:rPr>
          <w:i/>
          <w:iCs w:val="0"/>
        </w:rPr>
        <w:t>SK</w:t>
      </w:r>
      <w:r w:rsidR="005930DA" w:rsidRPr="00A25460">
        <w:t xml:space="preserve"> </w:t>
      </w:r>
      <w:r w:rsidRPr="00A25460">
        <w:rPr>
          <w:i/>
          <w:iCs w:val="0"/>
        </w:rPr>
        <w:t>Dataset</w:t>
      </w:r>
      <w:bookmarkEnd w:id="72"/>
      <w:bookmarkEnd w:id="73"/>
    </w:p>
    <w:p w14:paraId="7AA4DCEC" w14:textId="00FC9AF5"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w:t>
      </w:r>
      <w:r w:rsidR="00607FE2">
        <w:rPr>
          <w:lang w:val="id-ID"/>
        </w:rPr>
        <w:t>p</w:t>
      </w:r>
      <w:r w:rsidRPr="00A25460">
        <w:t xml:space="preserve">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4" w:name="_lnxbz9" w:colFirst="0" w:colLast="0"/>
      <w:bookmarkEnd w:id="74"/>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5" w:name="_Toc163073896"/>
      <w:bookmarkStart w:id="76" w:name="_Toc175863209"/>
      <w:r w:rsidRPr="00A25460">
        <w:rPr>
          <w:rFonts w:eastAsiaTheme="minorEastAsia"/>
          <w:i/>
          <w:iCs w:val="0"/>
          <w:color w:val="000000" w:themeColor="text1"/>
        </w:rPr>
        <w:t>Python</w:t>
      </w:r>
      <w:bookmarkEnd w:id="75"/>
      <w:bookmarkEnd w:id="76"/>
    </w:p>
    <w:p w14:paraId="4E97515A"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274B90">
      <w:pPr>
        <w:spacing w:line="360" w:lineRule="auto"/>
        <w:ind w:firstLine="709"/>
        <w:jc w:val="both"/>
        <w:rPr>
          <w:color w:val="000000" w:themeColor="text1"/>
        </w:rPr>
      </w:pPr>
      <w:r w:rsidRPr="00A25460">
        <w:rPr>
          <w:color w:val="000000" w:themeColor="text1"/>
        </w:rPr>
        <w:lastRenderedPageBreak/>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7" w:name="_Toc175863210"/>
      <w:r w:rsidR="00A23963" w:rsidRPr="00A25460">
        <w:rPr>
          <w:lang w:val="en-US"/>
        </w:rPr>
        <w:lastRenderedPageBreak/>
        <w:t>BAB III</w:t>
      </w:r>
      <w:r w:rsidR="005E4851" w:rsidRPr="00A25460">
        <w:br/>
      </w:r>
      <w:bookmarkStart w:id="78" w:name="_Toc163126458"/>
      <w:r w:rsidR="00E11F26" w:rsidRPr="00A25460">
        <w:t>METODOLOGI PENELITIAN</w:t>
      </w:r>
      <w:bookmarkEnd w:id="77"/>
      <w:bookmarkEnd w:id="7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9" w:name="_Toc163126459"/>
      <w:bookmarkStart w:id="80" w:name="_Toc175863211"/>
      <w:r w:rsidRPr="00A25460">
        <w:rPr>
          <w:lang w:val="id-ID"/>
        </w:rPr>
        <w:t xml:space="preserve">Tempat </w:t>
      </w:r>
      <w:r w:rsidR="00497D17" w:rsidRPr="00A25460">
        <w:rPr>
          <w:lang w:val="en-US"/>
        </w:rPr>
        <w:t xml:space="preserve">dan Waktu </w:t>
      </w:r>
      <w:r w:rsidRPr="00A25460">
        <w:rPr>
          <w:lang w:val="id-ID"/>
        </w:rPr>
        <w:t>Penelitian</w:t>
      </w:r>
      <w:bookmarkEnd w:id="79"/>
      <w:bookmarkEnd w:id="80"/>
    </w:p>
    <w:p w14:paraId="55FBF39A" w14:textId="2322382C" w:rsidR="00497D17" w:rsidRPr="00190256" w:rsidRDefault="00497D17" w:rsidP="00190256">
      <w:pPr>
        <w:spacing w:after="120" w:line="360" w:lineRule="auto"/>
        <w:ind w:firstLine="709"/>
        <w:jc w:val="both"/>
        <w:rPr>
          <w:lang w:val="en-US"/>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w:t>
      </w:r>
    </w:p>
    <w:p w14:paraId="3ADFF4B8" w14:textId="77777777" w:rsidR="00245355" w:rsidRPr="00A25460" w:rsidRDefault="00245355" w:rsidP="00245355">
      <w:pPr>
        <w:pStyle w:val="Heading2"/>
      </w:pPr>
      <w:bookmarkStart w:id="81" w:name="_Toc175863212"/>
      <w:r w:rsidRPr="00A25460">
        <w:rPr>
          <w:lang w:val="en-US"/>
        </w:rPr>
        <w:t>Alat dan Bahan</w:t>
      </w:r>
      <w:bookmarkEnd w:id="81"/>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7D60DB19"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4F7CD3" w:rsidRPr="00A25460">
        <w:t xml:space="preserve">Tabel </w:t>
      </w:r>
      <w:r w:rsidR="004F7CD3">
        <w:rPr>
          <w:noProof/>
        </w:rPr>
        <w:t>3.1</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16B7EF9F" w:rsidR="00725163" w:rsidRPr="00A25460" w:rsidRDefault="00725163" w:rsidP="00F527EC">
      <w:pPr>
        <w:pStyle w:val="Caption"/>
        <w:spacing w:line="360" w:lineRule="auto"/>
        <w:rPr>
          <w:lang w:val="en-US"/>
        </w:rPr>
      </w:pPr>
      <w:bookmarkStart w:id="82" w:name="_Ref164284289"/>
      <w:bookmarkStart w:id="83" w:name="_Toc175863234"/>
      <w:r w:rsidRPr="00A25460">
        <w:t xml:space="preserve">Tabel </w:t>
      </w:r>
      <w:r w:rsidR="00D64AFC">
        <w:fldChar w:fldCharType="begin"/>
      </w:r>
      <w:r w:rsidR="00D64AFC">
        <w:instrText xml:space="preserve"> STYLEREF 1 \s </w:instrText>
      </w:r>
      <w:r w:rsidR="00D64AFC">
        <w:fldChar w:fldCharType="separate"/>
      </w:r>
      <w:r w:rsidR="004F7CD3">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1</w:t>
      </w:r>
      <w:r w:rsidR="00D64AFC">
        <w:fldChar w:fldCharType="end"/>
      </w:r>
      <w:bookmarkEnd w:id="82"/>
      <w:r w:rsidRPr="00A25460">
        <w:rPr>
          <w:lang w:val="en-US"/>
        </w:rPr>
        <w:t xml:space="preserve"> Alat dan Bahan</w:t>
      </w:r>
      <w:bookmarkEnd w:id="83"/>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4" w:name="_Toc175863213"/>
      <w:r w:rsidRPr="00A25460">
        <w:t>Metode Penelitian</w:t>
      </w:r>
      <w:bookmarkEnd w:id="84"/>
    </w:p>
    <w:p w14:paraId="6047709D" w14:textId="6AFF04D3"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w:t>
      </w:r>
      <w:r w:rsidR="00885434">
        <w:t xml:space="preserve">pernyataan </w:t>
      </w:r>
      <w:r w:rsidRPr="00A25460">
        <w:t xml:space="preserve">seputar </w:t>
      </w:r>
      <w:r w:rsidR="00885434">
        <w:t xml:space="preserve">akademik di </w:t>
      </w:r>
      <w:r w:rsidR="00EC36CB">
        <w:rPr>
          <w:lang w:val="id-ID"/>
        </w:rPr>
        <w:t>USK</w:t>
      </w:r>
      <w:r w:rsidRPr="00A25460">
        <w:t xml:space="preserve">. Metode yang akan digunakan untuk mengumpulkan dataset ini yaitu dengan meminta data pertanyaan </w:t>
      </w:r>
      <w:r w:rsidR="00885434">
        <w:t>akademik</w:t>
      </w:r>
      <w:r w:rsidRPr="00A25460">
        <w:t xml:space="preserve">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00586A99">
        <w:t xml:space="preserve">pengembangan menggunakan </w:t>
      </w:r>
      <w:r w:rsidRPr="00A25460">
        <w:t xml:space="preserve">dataset yang sudah terkumpul </w:t>
      </w:r>
      <w:r w:rsidR="005B5B7E">
        <w:t>pada</w:t>
      </w:r>
      <w:r w:rsidRPr="00A25460">
        <w:t xml:space="preserve"> </w:t>
      </w:r>
      <w:r w:rsidR="00E77501">
        <w:t>m</w:t>
      </w:r>
      <w:r w:rsidRPr="00A25460">
        <w:t>odel Mistral 7B</w:t>
      </w:r>
      <w:r w:rsidRPr="00A25460">
        <w:rPr>
          <w:lang w:val="id-ID"/>
        </w:rPr>
        <w:t xml:space="preserve"> </w:t>
      </w:r>
      <w:r w:rsidRPr="00A25460">
        <w:t xml:space="preserve">dengan metode </w:t>
      </w:r>
      <w:r w:rsidR="00586A99" w:rsidRPr="00A25460">
        <w:rPr>
          <w:i/>
        </w:rPr>
        <w:t>fine-tuning</w:t>
      </w:r>
      <w:r w:rsidR="00586A99" w:rsidRPr="00A25460">
        <w:t xml:space="preserve"> </w:t>
      </w:r>
      <w:r w:rsidR="00586A99">
        <w:t xml:space="preserve">dan </w:t>
      </w:r>
      <w:r w:rsidRPr="00A25460">
        <w:t>RAG d</w:t>
      </w:r>
      <w:r w:rsidR="00D767B9">
        <w:t>engan</w:t>
      </w:r>
      <w:r w:rsidRPr="00A25460">
        <w:t xml:space="preserve"> </w:t>
      </w:r>
      <w:r w:rsidRPr="00A25460">
        <w:lastRenderedPageBreak/>
        <w:t xml:space="preserve">menggunakan Google Colab. Kemudian terakhir pada tahap ketiga menguji </w:t>
      </w:r>
      <w:r w:rsidR="00E90EF1">
        <w:t>m</w:t>
      </w:r>
      <w:r w:rsidRPr="00A25460">
        <w:t>odel Mistral 7B</w:t>
      </w:r>
      <w:r w:rsidRPr="00A25460">
        <w:rPr>
          <w:lang w:val="id-ID"/>
        </w:rPr>
        <w:t xml:space="preserve"> </w:t>
      </w:r>
      <w:r w:rsidRPr="00A25460">
        <w:t xml:space="preserve">dengan mengajukan beberapa pertanyaan dasar mengenai </w:t>
      </w:r>
      <w:r w:rsidR="00EE46BD">
        <w:rPr>
          <w:lang w:val="en-US"/>
        </w:rPr>
        <w:t>akademik</w:t>
      </w:r>
      <w:r w:rsidRPr="00A25460">
        <w:t xml:space="preserve"> di USK dan mengevaluasi kinerja </w:t>
      </w:r>
      <w:r w:rsidR="002A7717">
        <w:t xml:space="preserve">pada metode </w:t>
      </w:r>
      <w:r w:rsidR="002A7717" w:rsidRPr="00A25460">
        <w:rPr>
          <w:i/>
        </w:rPr>
        <w:t>fine-tuning</w:t>
      </w:r>
      <w:r w:rsidR="002A7717">
        <w:rPr>
          <w:i/>
        </w:rPr>
        <w:t xml:space="preserve"> </w:t>
      </w:r>
      <w:r w:rsidR="002A7717">
        <w:rPr>
          <w:iCs w:val="0"/>
        </w:rPr>
        <w:t>dan</w:t>
      </w:r>
      <w:r w:rsidR="002A7717">
        <w:t xml:space="preserve"> </w:t>
      </w:r>
      <w:r w:rsidRPr="00A25460">
        <w:t xml:space="preserve">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4F7CD3" w:rsidRPr="00A25460">
        <w:t xml:space="preserve">Gambar </w:t>
      </w:r>
      <w:r w:rsidR="004F7CD3">
        <w:rPr>
          <w:noProof/>
        </w:rPr>
        <w:t>3.1</w:t>
      </w:r>
      <w:r w:rsidR="00741E0D" w:rsidRPr="00A25460">
        <w:fldChar w:fldCharType="end"/>
      </w:r>
      <w:r w:rsidR="00C951DC">
        <w:rPr>
          <w:lang w:val="id-ID"/>
        </w:rPr>
        <w:t>.</w:t>
      </w:r>
    </w:p>
    <w:p w14:paraId="3CCA8589" w14:textId="1384E958" w:rsidR="000C5B0D" w:rsidRPr="00A25460" w:rsidRDefault="00CC1BAE" w:rsidP="005761A2">
      <w:pPr>
        <w:keepNext/>
        <w:spacing w:line="360" w:lineRule="auto"/>
        <w:jc w:val="center"/>
      </w:pPr>
      <w:r w:rsidRPr="00CC1BAE">
        <w:rPr>
          <w:noProof/>
        </w:rPr>
        <w:drawing>
          <wp:inline distT="0" distB="0" distL="0" distR="0" wp14:anchorId="6CF89062" wp14:editId="63E43B2C">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23"/>
                    <a:stretch>
                      <a:fillRect/>
                    </a:stretch>
                  </pic:blipFill>
                  <pic:spPr>
                    <a:xfrm>
                      <a:off x="0" y="0"/>
                      <a:ext cx="2396312" cy="2702382"/>
                    </a:xfrm>
                    <a:prstGeom prst="rect">
                      <a:avLst/>
                    </a:prstGeom>
                  </pic:spPr>
                </pic:pic>
              </a:graphicData>
            </a:graphic>
          </wp:inline>
        </w:drawing>
      </w:r>
    </w:p>
    <w:p w14:paraId="4071B24F" w14:textId="3FC41DCB" w:rsidR="000C5B0D" w:rsidRDefault="000C5B0D" w:rsidP="005C1644">
      <w:pPr>
        <w:pStyle w:val="Caption"/>
        <w:spacing w:line="360" w:lineRule="auto"/>
        <w:rPr>
          <w:szCs w:val="24"/>
        </w:rPr>
      </w:pPr>
      <w:bookmarkStart w:id="85" w:name="_Ref164283940"/>
      <w:bookmarkStart w:id="86" w:name="_Toc175863251"/>
      <w:r w:rsidRPr="00A25460">
        <w:t xml:space="preserve">Gambar </w:t>
      </w:r>
      <w:r w:rsidR="00D2109F">
        <w:fldChar w:fldCharType="begin"/>
      </w:r>
      <w:r w:rsidR="00D2109F">
        <w:instrText xml:space="preserve"> STYLEREF 1 \s </w:instrText>
      </w:r>
      <w:r w:rsidR="00D2109F">
        <w:fldChar w:fldCharType="separate"/>
      </w:r>
      <w:r w:rsidR="004F7CD3">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1</w:t>
      </w:r>
      <w:r w:rsidR="00D2109F">
        <w:fldChar w:fldCharType="end"/>
      </w:r>
      <w:bookmarkEnd w:id="85"/>
      <w:r w:rsidRPr="00A25460">
        <w:rPr>
          <w:lang w:val="en-US"/>
        </w:rPr>
        <w:t xml:space="preserve"> </w:t>
      </w:r>
      <w:r w:rsidRPr="00A25460">
        <w:rPr>
          <w:i/>
          <w:szCs w:val="24"/>
        </w:rPr>
        <w:t>Flowchart</w:t>
      </w:r>
      <w:r w:rsidRPr="00A25460">
        <w:rPr>
          <w:szCs w:val="24"/>
        </w:rPr>
        <w:t xml:space="preserve"> Alur Penelitian</w:t>
      </w:r>
      <w:bookmarkEnd w:id="86"/>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t>Pengumpulan dan Persiapan Dataset</w:t>
      </w:r>
    </w:p>
    <w:p w14:paraId="07321F2A" w14:textId="03BE28BB"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w:t>
      </w:r>
      <w:r w:rsidR="009270D4">
        <w:rPr>
          <w:lang w:val="en-US"/>
        </w:rPr>
        <w:t xml:space="preserve">dan akademik </w:t>
      </w:r>
      <w:r w:rsidR="002519C5">
        <w:rPr>
          <w:lang w:val="en-US"/>
        </w:rPr>
        <w:t xml:space="preserve">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w:t>
      </w:r>
      <w:r w:rsidR="00052A09">
        <w:rPr>
          <w:lang w:val="en-US"/>
        </w:rPr>
        <w:t xml:space="preserve"> akademik di</w:t>
      </w:r>
      <w:r w:rsidR="00B97013">
        <w:rPr>
          <w:lang w:val="en-US"/>
        </w:rPr>
        <w:t xml:space="preserve">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0D5C9376"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w:t>
      </w:r>
      <w:r w:rsidR="00455F0D" w:rsidRPr="008013D5">
        <w:rPr>
          <w:i/>
          <w:iCs w:val="0"/>
          <w:lang w:val="en-US"/>
        </w:rPr>
        <w:lastRenderedPageBreak/>
        <w:t>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3C2084">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4F7CD3">
        <w:t xml:space="preserve">Gambar </w:t>
      </w:r>
      <w:r w:rsidR="004F7CD3">
        <w:rPr>
          <w:noProof/>
        </w:rPr>
        <w:t>3.2</w:t>
      </w:r>
      <w:r w:rsidR="00455F0D">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3D5AD95D">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3AF21428" w:rsidR="009D6083" w:rsidRDefault="00455F0D" w:rsidP="005C1644">
      <w:pPr>
        <w:pStyle w:val="Caption"/>
        <w:spacing w:after="240" w:line="360" w:lineRule="auto"/>
        <w:rPr>
          <w:lang w:val="en-US"/>
        </w:rPr>
      </w:pPr>
      <w:bookmarkStart w:id="87" w:name="_Ref164613426"/>
      <w:bookmarkStart w:id="88" w:name="_Toc175863252"/>
      <w:r>
        <w:t xml:space="preserve">Gambar </w:t>
      </w:r>
      <w:r w:rsidR="00D2109F">
        <w:fldChar w:fldCharType="begin"/>
      </w:r>
      <w:r w:rsidR="00D2109F">
        <w:instrText xml:space="preserve"> STYLEREF 1 \s </w:instrText>
      </w:r>
      <w:r w:rsidR="00D2109F">
        <w:fldChar w:fldCharType="separate"/>
      </w:r>
      <w:r w:rsidR="004F7CD3">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2</w:t>
      </w:r>
      <w:r w:rsidR="00D2109F">
        <w:fldChar w:fldCharType="end"/>
      </w:r>
      <w:bookmarkEnd w:id="87"/>
      <w:r>
        <w:rPr>
          <w:lang w:val="en-US"/>
        </w:rPr>
        <w:t xml:space="preserve"> Alur Pelatihan pada LLM</w:t>
      </w:r>
      <w:r w:rsidR="000B577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8"/>
      <w:r w:rsidR="001D23E8">
        <w:rPr>
          <w:lang w:val="en-US"/>
        </w:rPr>
        <w:fldChar w:fldCharType="end"/>
      </w:r>
    </w:p>
    <w:p w14:paraId="6A08B201" w14:textId="77777777" w:rsidR="002706A6" w:rsidRPr="002706A6" w:rsidRDefault="002706A6" w:rsidP="002706A6">
      <w:pPr>
        <w:rPr>
          <w:lang w:val="en-US"/>
        </w:rPr>
      </w:pPr>
    </w:p>
    <w:p w14:paraId="355E8EFF" w14:textId="23B924DF" w:rsidR="009D6083" w:rsidRDefault="009D6083" w:rsidP="002A6F34">
      <w:pPr>
        <w:pStyle w:val="ListParagraph"/>
        <w:numPr>
          <w:ilvl w:val="0"/>
          <w:numId w:val="12"/>
        </w:numPr>
        <w:jc w:val="both"/>
        <w:rPr>
          <w:lang w:val="en-US"/>
        </w:rPr>
      </w:pPr>
      <w:r w:rsidRPr="009D6083">
        <w:rPr>
          <w:b/>
          <w:bCs w:val="0"/>
          <w:lang w:val="en-US"/>
        </w:rPr>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w:t>
      </w:r>
      <w:r w:rsidRPr="009D6083">
        <w:rPr>
          <w:lang w:val="en-US"/>
        </w:rPr>
        <w:lastRenderedPageBreak/>
        <w:t xml:space="preserve">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0183A94F" w:rsidR="009318EE"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spesifik, </w:t>
      </w:r>
      <w:r w:rsidR="00AD16AA">
        <w:rPr>
          <w:lang w:val="id-ID"/>
        </w:rPr>
        <w:t xml:space="preserve">dengan </w:t>
      </w:r>
      <w:r w:rsidRPr="009D6083">
        <w:rPr>
          <w:lang w:val="en-US"/>
        </w:rPr>
        <w:t xml:space="preserve">memiliki data validasi yang tepat, </w:t>
      </w:r>
      <w:r w:rsidR="006C1AD2">
        <w:rPr>
          <w:lang w:val="id-ID"/>
        </w:rPr>
        <w:t xml:space="preserve">dapat </w:t>
      </w:r>
      <w:r w:rsidRPr="009D6083">
        <w:rPr>
          <w:lang w:val="en-US"/>
        </w:rPr>
        <w:t xml:space="preserve">kehilangan data yang diperlukan untuk 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en-US"/>
        </w:rPr>
        <w:fldChar w:fldCharType="separate"/>
      </w:r>
      <w:r w:rsidR="003C2084" w:rsidRPr="003C2084">
        <w:rPr>
          <w:noProof/>
          <w:lang w:val="en-US"/>
        </w:rPr>
        <w:t>(Benveniste, 2023)</w:t>
      </w:r>
      <w:r w:rsidR="003134D3">
        <w:rPr>
          <w:lang w:val="en-US"/>
        </w:rPr>
        <w:fldChar w:fldCharType="end"/>
      </w:r>
      <w:r w:rsidRPr="009D6083">
        <w:rPr>
          <w:lang w:val="en-US"/>
        </w:rPr>
        <w:t>.</w:t>
      </w:r>
    </w:p>
    <w:p w14:paraId="0EAFCE09" w14:textId="326829E5" w:rsidR="00956C1E" w:rsidRPr="00D70446" w:rsidRDefault="00775DD7" w:rsidP="00956C1E">
      <w:pPr>
        <w:pStyle w:val="ListParagraph"/>
        <w:spacing w:after="240"/>
        <w:ind w:left="142" w:firstLine="578"/>
        <w:jc w:val="both"/>
        <w:rPr>
          <w:lang w:val="en-US"/>
        </w:rPr>
      </w:pPr>
      <w:r w:rsidRPr="00775DD7">
        <w:rPr>
          <w:highlight w:val="yellow"/>
          <w:lang w:val="en-US"/>
        </w:rPr>
        <w:t>Tambah detail disini</w:t>
      </w:r>
    </w:p>
    <w:p w14:paraId="69938EA2" w14:textId="4BBACC5C" w:rsidR="009318EE" w:rsidRDefault="009318EE" w:rsidP="00A2036A">
      <w:pPr>
        <w:pStyle w:val="Heading3"/>
        <w:spacing w:after="240"/>
        <w:rPr>
          <w:lang w:val="en-US"/>
        </w:rPr>
      </w:pPr>
      <w:r>
        <w:rPr>
          <w:lang w:val="en-US"/>
        </w:rPr>
        <w:t>LLM dengan metode RAG</w:t>
      </w:r>
    </w:p>
    <w:p w14:paraId="7AAC59F7" w14:textId="5A12C27F"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4F7CD3">
        <w:t xml:space="preserve">Gambar </w:t>
      </w:r>
      <w:r w:rsidR="004F7CD3">
        <w:rPr>
          <w:noProof/>
        </w:rPr>
        <w:t>3</w:t>
      </w:r>
      <w:r w:rsidR="004F7CD3">
        <w:t>.</w:t>
      </w:r>
      <w:r w:rsidR="004F7CD3">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lastRenderedPageBreak/>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0B5F7435" w:rsidR="00266E68" w:rsidRDefault="00266E68" w:rsidP="003C2084">
      <w:pPr>
        <w:pStyle w:val="Caption"/>
        <w:spacing w:line="360" w:lineRule="auto"/>
        <w:rPr>
          <w:lang w:val="en-US"/>
        </w:rPr>
      </w:pPr>
      <w:bookmarkStart w:id="89" w:name="_Ref164615528"/>
      <w:bookmarkStart w:id="90" w:name="_Toc175863253"/>
      <w:r>
        <w:t xml:space="preserve">Gambar </w:t>
      </w:r>
      <w:r w:rsidR="00D2109F">
        <w:fldChar w:fldCharType="begin"/>
      </w:r>
      <w:r w:rsidR="00D2109F">
        <w:instrText xml:space="preserve"> STYLEREF 1 \s </w:instrText>
      </w:r>
      <w:r w:rsidR="00D2109F">
        <w:fldChar w:fldCharType="separate"/>
      </w:r>
      <w:r w:rsidR="004F7CD3">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3</w:t>
      </w:r>
      <w:r w:rsidR="00D2109F">
        <w:fldChar w:fldCharType="end"/>
      </w:r>
      <w:bookmarkEnd w:id="89"/>
      <w:r>
        <w:rPr>
          <w:lang w:val="en-US"/>
        </w:rPr>
        <w:t xml:space="preserve"> Alur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0"/>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59B4FA11"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w:t>
      </w:r>
      <w:r w:rsidRPr="00AC3A2C">
        <w:rPr>
          <w:i/>
          <w:iCs w:val="0"/>
          <w:lang w:val="en-US"/>
        </w:rPr>
        <w:t>pipeline</w:t>
      </w:r>
      <w:r w:rsidRPr="00266E68">
        <w:rPr>
          <w:lang w:val="en-US"/>
        </w:rPr>
        <w:t xml:space="preserve"> pengindeksan dan </w:t>
      </w:r>
      <w:r w:rsidRPr="00AC3A2C">
        <w:rPr>
          <w:i/>
          <w:iCs w:val="0"/>
          <w:lang w:val="en-US"/>
        </w:rPr>
        <w:t>pipeline</w:t>
      </w:r>
      <w:r w:rsidRPr="00266E68">
        <w:rPr>
          <w:lang w:val="en-US"/>
        </w:rPr>
        <w:t xml:space="preserve"> penyajian. Pipa pengindeksan digunakan untuk mengubah data menjadi representasi vektor dan mengindeksnya dalam database </w:t>
      </w:r>
      <w:r w:rsidR="00EA0115">
        <w:rPr>
          <w:lang w:val="en-US"/>
        </w:rPr>
        <w:t>v</w:t>
      </w:r>
      <w:r w:rsidRPr="00266E68">
        <w:rPr>
          <w:lang w:val="en-US"/>
        </w:rPr>
        <w:t>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4F7CD3">
        <w:t xml:space="preserve">Gambar </w:t>
      </w:r>
      <w:r w:rsidR="004F7CD3">
        <w:rPr>
          <w:noProof/>
        </w:rPr>
        <w:t>3</w:t>
      </w:r>
      <w:r w:rsidR="004F7CD3">
        <w:t>.</w:t>
      </w:r>
      <w:r w:rsidR="004F7CD3">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7899C123" w:rsidR="00B33870" w:rsidRDefault="00266E68" w:rsidP="005C1644">
      <w:pPr>
        <w:pStyle w:val="Caption"/>
        <w:spacing w:after="240" w:line="360" w:lineRule="auto"/>
        <w:rPr>
          <w:lang w:val="en-US"/>
        </w:rPr>
      </w:pPr>
      <w:bookmarkStart w:id="91" w:name="_Ref164615669"/>
      <w:bookmarkStart w:id="92" w:name="_Toc175863254"/>
      <w:r>
        <w:t xml:space="preserve">Gambar </w:t>
      </w:r>
      <w:r w:rsidR="00D2109F">
        <w:fldChar w:fldCharType="begin"/>
      </w:r>
      <w:r w:rsidR="00D2109F">
        <w:instrText xml:space="preserve"> STYLEREF 1 \s </w:instrText>
      </w:r>
      <w:r w:rsidR="00D2109F">
        <w:fldChar w:fldCharType="separate"/>
      </w:r>
      <w:r w:rsidR="004F7CD3">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4</w:t>
      </w:r>
      <w:r w:rsidR="00D2109F">
        <w:fldChar w:fldCharType="end"/>
      </w:r>
      <w:bookmarkEnd w:id="91"/>
      <w:r>
        <w:rPr>
          <w:lang w:val="en-US"/>
        </w:rPr>
        <w:t xml:space="preserve"> Pipa pengideksan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2"/>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D1516A">
      <w:pPr>
        <w:pStyle w:val="ListParagraph"/>
        <w:numPr>
          <w:ilvl w:val="0"/>
          <w:numId w:val="24"/>
        </w:numPr>
        <w:spacing w:before="240"/>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D1516A">
      <w:pPr>
        <w:spacing w:line="360" w:lineRule="auto"/>
        <w:ind w:left="142" w:firstLine="567"/>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 xml:space="preserve">Rouge sebagian besar digunakan </w:t>
      </w:r>
      <w:r w:rsidRPr="00F40C8A">
        <w:rPr>
          <w:lang w:val="en-US"/>
        </w:rPr>
        <w:lastRenderedPageBreak/>
        <w:t>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D1516A">
      <w:pPr>
        <w:spacing w:after="240" w:line="360" w:lineRule="auto"/>
        <w:ind w:left="142" w:firstLine="567"/>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412ADD8E"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2 x</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3F623C96" w14:textId="65D5941C" w:rsidR="00877AD6" w:rsidRDefault="006967C0" w:rsidP="00D1516A">
      <w:pPr>
        <w:spacing w:line="360" w:lineRule="auto"/>
        <w:ind w:left="142" w:firstLine="567"/>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D1516A">
      <w:pPr>
        <w:spacing w:after="240" w:line="360" w:lineRule="auto"/>
        <w:ind w:firstLine="709"/>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w:lastRenderedPageBreak/>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57659902" w:rsidR="00B825DD" w:rsidRDefault="00B825DD" w:rsidP="005C1644">
      <w:pPr>
        <w:spacing w:after="240" w:line="360" w:lineRule="auto"/>
        <w:ind w:firstLine="709"/>
        <w:jc w:val="both"/>
      </w:pPr>
      <w:r>
        <w:t xml:space="preserve">Pada tahap ini, model yang telah dilatih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w:t>
      </w:r>
      <w:r w:rsidRPr="00BF030C">
        <w:rPr>
          <w:i/>
          <w:iCs w:val="0"/>
        </w:rPr>
        <w:t>gradio</w:t>
      </w:r>
      <w:r>
        <w:t xml:space="preserve"> yang</w:t>
      </w:r>
      <w:r w:rsidRPr="008F393C">
        <w:t xml:space="preserve"> dapat dengan cepat membuat antarmuka pengguna yang indah.</w:t>
      </w:r>
      <w:r>
        <w:t xml:space="preserve"> </w:t>
      </w:r>
      <w:r w:rsidRPr="008F393C">
        <w:t>Antarmuka</w:t>
      </w:r>
      <w:r>
        <w:t xml:space="preserve"> pada </w:t>
      </w:r>
      <w:r w:rsidRPr="00C22B40">
        <w:rPr>
          <w:i/>
          <w:iCs w:val="0"/>
        </w:rPr>
        <w:t>gradio</w:t>
      </w:r>
      <w:r>
        <w:t xml:space="preserve">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rsidR="00DF4D30">
        <w: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60E5C0F0" w:rsidR="00B825DD" w:rsidRPr="00F91DED" w:rsidRDefault="00B825DD" w:rsidP="005C1644">
      <w:pPr>
        <w:pStyle w:val="Caption"/>
        <w:spacing w:line="360" w:lineRule="auto"/>
        <w:rPr>
          <w:lang w:val="en-US"/>
        </w:rPr>
      </w:pPr>
      <w:bookmarkStart w:id="93" w:name="_Toc175863255"/>
      <w:r>
        <w:t xml:space="preserve">Gambar </w:t>
      </w:r>
      <w:r w:rsidR="00D2109F">
        <w:fldChar w:fldCharType="begin"/>
      </w:r>
      <w:r w:rsidR="00D2109F">
        <w:instrText xml:space="preserve"> STYLEREF 1 \s </w:instrText>
      </w:r>
      <w:r w:rsidR="00D2109F">
        <w:fldChar w:fldCharType="separate"/>
      </w:r>
      <w:r w:rsidR="004F7CD3">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5</w:t>
      </w:r>
      <w:r w:rsidR="00D2109F">
        <w:fldChar w:fldCharType="end"/>
      </w:r>
      <w:r>
        <w:rPr>
          <w:lang w:val="en-US"/>
        </w:rPr>
        <w:t xml:space="preserve"> </w:t>
      </w:r>
      <w:bookmarkStart w:id="94" w:name="_Hlk165742833"/>
      <w:r>
        <w:rPr>
          <w:lang w:val="en-US"/>
        </w:rPr>
        <w:t>Desain UI Chatbot menggunakan Gradio</w:t>
      </w:r>
      <w:bookmarkEnd w:id="94"/>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3"/>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5" w:name="_Toc175863214"/>
      <w:bookmarkStart w:id="96" w:name="_Toc163126463"/>
      <w:r w:rsidRPr="005C11B9">
        <w:lastRenderedPageBreak/>
        <w:t xml:space="preserve">BAB IV </w:t>
      </w:r>
      <w:r w:rsidRPr="005C11B9">
        <w:br/>
        <w:t>HASIL DAN PEMBAHASAN</w:t>
      </w:r>
      <w:bookmarkEnd w:id="95"/>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1B0C3E12" w:rsidR="007127BE" w:rsidRDefault="007127BE" w:rsidP="00D1516A">
      <w:pPr>
        <w:spacing w:line="360" w:lineRule="auto"/>
        <w:ind w:firstLine="709"/>
        <w:jc w:val="both"/>
      </w:pPr>
      <w:bookmarkStart w:id="97"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A8302C">
        <w:rPr>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 xml:space="preserve">membantu </w:t>
      </w:r>
      <w:r w:rsidR="009D149F">
        <w:t>pengguna</w:t>
      </w:r>
      <w:r w:rsidR="00A8286C" w:rsidRPr="00A25460">
        <w:t xml:space="preserve">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w:t>
      </w:r>
      <w:r w:rsidR="00F63F0C">
        <w:rPr>
          <w:lang w:val="en-US"/>
        </w:rPr>
        <w:t xml:space="preserve"> informasi akademik</w:t>
      </w:r>
      <w:r w:rsidR="00FC7B5E">
        <w:rPr>
          <w:lang w:val="en-US"/>
        </w:rPr>
        <w:t xml:space="preserve">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w:t>
      </w:r>
      <w:r w:rsidR="00003C9B">
        <w:rPr>
          <w:lang w:val="en-US"/>
        </w:rPr>
        <w:t>akademik</w:t>
      </w:r>
      <w:r w:rsidR="005D2A81">
        <w:rPr>
          <w:lang w:val="en-US"/>
        </w:rPr>
        <w:t xml:space="preserve">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6C4104">
        <w:rPr>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8835E9">
        <w:rPr>
          <w:i/>
          <w:iCs w:val="0"/>
          <w:lang w:val="en-US"/>
        </w:rPr>
        <w:t>AI generatif</w:t>
      </w:r>
      <w:r w:rsidR="00B21A9E" w:rsidRPr="00B21A9E">
        <w:rPr>
          <w:lang w:val="en-US"/>
        </w:rPr>
        <w:t xml:space="preserve">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97"/>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98" w:name="_Toc175863215"/>
      <w:r>
        <w:t xml:space="preserve">Tampilan Chatbot dan </w:t>
      </w:r>
      <w:r w:rsidR="00362397">
        <w:rPr>
          <w:lang w:val="en-US"/>
        </w:rPr>
        <w:t xml:space="preserve">Hasil </w:t>
      </w:r>
      <w:r w:rsidR="007127BE">
        <w:rPr>
          <w:lang w:val="en-US"/>
        </w:rPr>
        <w:t>Inferensi LLM</w:t>
      </w:r>
      <w:bookmarkEnd w:id="98"/>
    </w:p>
    <w:p w14:paraId="1C395490" w14:textId="083B5809" w:rsidR="00F35FD4" w:rsidRDefault="00A06952" w:rsidP="00D1516A">
      <w:pPr>
        <w:spacing w:line="360" w:lineRule="auto"/>
        <w:ind w:firstLine="709"/>
        <w:jc w:val="both"/>
      </w:pPr>
      <w:bookmarkStart w:id="99" w:name="_Hlk166177324"/>
      <w:r>
        <w:t>D</w:t>
      </w:r>
      <w:r w:rsidRPr="00A06952">
        <w:t xml:space="preserve">alam penelitian ini </w:t>
      </w:r>
      <w:r w:rsidRPr="004F3459">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 xml:space="preserve">mengenai </w:t>
      </w:r>
      <w:r w:rsidR="008511F6">
        <w:rPr>
          <w:lang w:val="en-US"/>
        </w:rPr>
        <w:t>akademik</w:t>
      </w:r>
      <w:r>
        <w:rPr>
          <w:lang w:val="en-US"/>
        </w:rPr>
        <w:t xml:space="preserve">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w:t>
      </w:r>
      <w:r w:rsidR="002928F2" w:rsidRPr="005961E1">
        <w:t>inferensi generatif</w:t>
      </w:r>
      <w:r w:rsidR="002928F2" w:rsidRPr="002928F2">
        <w:t>.</w:t>
      </w:r>
      <w:r w:rsidR="00F35FD4">
        <w:t xml:space="preserve"> Hasil inferensi dari model Mistral 7B dapat dilihat pada</w:t>
      </w:r>
      <w:bookmarkEnd w:id="99"/>
      <w:r w:rsidR="00F35FD4">
        <w:t xml:space="preserve"> </w:t>
      </w:r>
      <w:r w:rsidR="004C6BCF">
        <w:fldChar w:fldCharType="begin"/>
      </w:r>
      <w:r w:rsidR="004C6BCF">
        <w:instrText xml:space="preserve"> REF _Ref166177302 \h </w:instrText>
      </w:r>
      <w:r w:rsidR="004C6BCF">
        <w:fldChar w:fldCharType="separate"/>
      </w:r>
      <w:r w:rsidR="004F7CD3">
        <w:t xml:space="preserve">Gambar </w:t>
      </w:r>
      <w:r w:rsidR="004F7CD3">
        <w:rPr>
          <w:noProof/>
        </w:rPr>
        <w:t>4</w:t>
      </w:r>
      <w:r w:rsidR="004F7CD3">
        <w:t>.</w:t>
      </w:r>
      <w:r w:rsidR="004F7CD3">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lastRenderedPageBreak/>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049B0403" w:rsidR="0012790F" w:rsidRPr="005C1644" w:rsidRDefault="008E6012" w:rsidP="005C1644">
      <w:pPr>
        <w:pStyle w:val="Caption"/>
        <w:spacing w:after="240" w:line="360" w:lineRule="auto"/>
        <w:rPr>
          <w:lang w:val="en-US"/>
        </w:rPr>
      </w:pPr>
      <w:bookmarkStart w:id="100" w:name="_Ref166177302"/>
      <w:bookmarkStart w:id="101" w:name="_Toc175863256"/>
      <w:r>
        <w:t xml:space="preserve">Gambar </w:t>
      </w:r>
      <w:r w:rsidR="00D2109F">
        <w:fldChar w:fldCharType="begin"/>
      </w:r>
      <w:r w:rsidR="00D2109F">
        <w:instrText xml:space="preserve"> STYLEREF 1 \s </w:instrText>
      </w:r>
      <w:r w:rsidR="00D2109F">
        <w:fldChar w:fldCharType="separate"/>
      </w:r>
      <w:r w:rsidR="004F7CD3">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1</w:t>
      </w:r>
      <w:r w:rsidR="00D2109F">
        <w:fldChar w:fldCharType="end"/>
      </w:r>
      <w:bookmarkEnd w:id="100"/>
      <w:r>
        <w:rPr>
          <w:lang w:val="en-US"/>
        </w:rPr>
        <w:t xml:space="preserve"> </w:t>
      </w:r>
      <w:bookmarkStart w:id="102"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1"/>
      <w:bookmarkEnd w:id="102"/>
      <w:r>
        <w:rPr>
          <w:lang w:val="en-US"/>
        </w:rPr>
        <w:t xml:space="preserve"> </w:t>
      </w:r>
    </w:p>
    <w:p w14:paraId="50B97756" w14:textId="46F3431F" w:rsidR="00362397" w:rsidRPr="00DD11F9" w:rsidRDefault="00F35FD4" w:rsidP="00D1516A">
      <w:pPr>
        <w:spacing w:line="360" w:lineRule="auto"/>
        <w:ind w:firstLine="709"/>
        <w:jc w:val="both"/>
      </w:pPr>
      <w:bookmarkStart w:id="103"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3"/>
    </w:p>
    <w:p w14:paraId="5E865D10" w14:textId="77777777" w:rsidR="00362397" w:rsidRDefault="00362397" w:rsidP="008B0972"/>
    <w:p w14:paraId="63AD2905" w14:textId="7E5FB691" w:rsidR="00362397" w:rsidRPr="00A25460" w:rsidRDefault="007621FF" w:rsidP="00264EA8">
      <w:pPr>
        <w:pStyle w:val="Heading2"/>
        <w:rPr>
          <w:lang w:val="id-ID"/>
        </w:rPr>
      </w:pPr>
      <w:bookmarkStart w:id="104" w:name="_Toc175863216"/>
      <w:r>
        <w:rPr>
          <w:lang w:val="en-US"/>
        </w:rPr>
        <w:t xml:space="preserve">Kondisi </w:t>
      </w:r>
      <w:r w:rsidR="00362397">
        <w:rPr>
          <w:lang w:val="en-US"/>
        </w:rPr>
        <w:t>Dataset</w:t>
      </w:r>
      <w:bookmarkEnd w:id="104"/>
      <w:r w:rsidR="00362397">
        <w:rPr>
          <w:lang w:val="en-US"/>
        </w:rPr>
        <w:t xml:space="preserve"> </w:t>
      </w:r>
    </w:p>
    <w:p w14:paraId="20022EF2" w14:textId="5B182337"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sidRPr="009F0189">
        <w:rPr>
          <w:lang w:val="id-ID"/>
        </w:rPr>
        <w:t xml:space="preserve">csv </w:t>
      </w:r>
      <w:r w:rsidRPr="009F0189">
        <w:rPr>
          <w:lang w:val="en-US"/>
        </w:rPr>
        <w:t xml:space="preserve">disimpan ke dalam repositori </w:t>
      </w:r>
      <w:r w:rsidRPr="009F0189">
        <w:rPr>
          <w:i/>
          <w:iCs w:val="0"/>
          <w:lang w:val="en-US"/>
        </w:rPr>
        <w:t>huggingface</w:t>
      </w:r>
      <w:r w:rsidRPr="009F0189">
        <w:rPr>
          <w:lang w:val="en-US"/>
        </w:rPr>
        <w:t xml:space="preserve"> </w:t>
      </w:r>
      <w:r w:rsidR="001D2E03" w:rsidRPr="009F0189">
        <w:rPr>
          <w:lang w:val="en-US"/>
        </w:rPr>
        <w:t xml:space="preserve">dan </w:t>
      </w:r>
      <w:r w:rsidRPr="009F0189">
        <w:rPr>
          <w:lang w:val="en-US"/>
        </w:rPr>
        <w:t xml:space="preserve">digunakan pada tahap </w:t>
      </w:r>
      <w:r w:rsidRPr="009F0189">
        <w:rPr>
          <w:i/>
          <w:iCs w:val="0"/>
          <w:lang w:val="en-US"/>
        </w:rPr>
        <w:t xml:space="preserve">finetuning </w:t>
      </w:r>
      <w:r w:rsidRPr="009F0189">
        <w:rPr>
          <w:lang w:val="en-US"/>
        </w:rPr>
        <w:t xml:space="preserve">Model. </w:t>
      </w:r>
      <w:r w:rsidR="00B95CCF" w:rsidRPr="009F0189">
        <w:rPr>
          <w:lang w:val="id-ID"/>
        </w:rPr>
        <w:t>D</w:t>
      </w:r>
      <w:r w:rsidRPr="009F0189">
        <w:rPr>
          <w:lang w:val="en-US"/>
        </w:rPr>
        <w:t xml:space="preserve">ata dengan format .pdf </w:t>
      </w:r>
      <w:r w:rsidR="00FC0111" w:rsidRPr="009F0189">
        <w:t xml:space="preserve">sebanyak </w:t>
      </w:r>
      <w:r w:rsidR="00FC0111" w:rsidRPr="009F0189">
        <w:rPr>
          <w:lang w:val="id-ID"/>
        </w:rPr>
        <w:t>231</w:t>
      </w:r>
      <w:r w:rsidR="00FC0111" w:rsidRPr="009F0189">
        <w:t xml:space="preserve"> data </w:t>
      </w:r>
      <w:r w:rsidRPr="009F0189">
        <w:rPr>
          <w:lang w:val="en-US"/>
        </w:rPr>
        <w:t xml:space="preserve">digunakan pada metode RAG </w:t>
      </w:r>
      <w:r w:rsidR="001D2E03" w:rsidRPr="009F0189">
        <w:rPr>
          <w:lang w:val="en-US"/>
        </w:rPr>
        <w:t>dengan tujuan agar</w:t>
      </w:r>
      <w:r w:rsidRPr="009F0189">
        <w:rPr>
          <w:lang w:val="en-US"/>
        </w:rPr>
        <w:t xml:space="preserve"> data tersebut dapat dikelola dengan lebih mudah.</w:t>
      </w:r>
      <w:r w:rsidR="00DB67BC" w:rsidRPr="009F0189">
        <w:rPr>
          <w:lang w:val="en-US"/>
        </w:rPr>
        <w:t xml:space="preserve"> </w:t>
      </w:r>
      <w:r w:rsidR="00B95CCF" w:rsidRPr="009F0189">
        <w:rPr>
          <w:lang w:val="id-ID"/>
        </w:rPr>
        <w:t xml:space="preserve">Terdapat </w:t>
      </w:r>
      <w:r w:rsidR="00DB67BC" w:rsidRPr="009F0189">
        <w:rPr>
          <w:lang w:val="en-US"/>
        </w:rPr>
        <w:t xml:space="preserve">20 sampel dataset </w:t>
      </w:r>
      <w:r w:rsidR="0003553F" w:rsidRPr="009F0189">
        <w:rPr>
          <w:lang w:val="en-US"/>
        </w:rPr>
        <w:t>Q</w:t>
      </w:r>
      <w:r w:rsidR="0003553F">
        <w:rPr>
          <w:lang w:val="en-US"/>
        </w:rPr>
        <w:t xml:space="preserve">&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4F7CD3" w:rsidRPr="00DE5777">
        <w:t xml:space="preserve">Lampiran </w:t>
      </w:r>
      <w:r w:rsidR="004F7CD3">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4F7CD3" w:rsidRPr="00DE5777">
        <w:t xml:space="preserve">Lampiran </w:t>
      </w:r>
      <w:r w:rsidR="004F7CD3">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5" w:name="_Toc175863217"/>
      <w:r>
        <w:rPr>
          <w:lang w:val="en-US"/>
        </w:rPr>
        <w:t xml:space="preserve">Kuantisasi dan </w:t>
      </w:r>
      <w:r w:rsidR="00362397">
        <w:rPr>
          <w:lang w:val="en-US"/>
        </w:rPr>
        <w:t>Pelatihan Model</w:t>
      </w:r>
      <w:bookmarkEnd w:id="105"/>
    </w:p>
    <w:p w14:paraId="11D78C2E" w14:textId="7F0FD614"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4F7CD3">
        <w:t xml:space="preserve">Gambar </w:t>
      </w:r>
      <w:r w:rsidR="004F7CD3">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6944" behindDoc="0" locked="0" layoutInCell="1" allowOverlap="1" wp14:anchorId="0510AB1B" wp14:editId="01E565DA">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4656" behindDoc="0" locked="0" layoutInCell="1" allowOverlap="1" wp14:anchorId="454F6147" wp14:editId="1C8E0FC4">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2368" behindDoc="0" locked="0" layoutInCell="1" allowOverlap="1" wp14:anchorId="0DF692CD" wp14:editId="5DDF775C">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60800" behindDoc="0" locked="0" layoutInCell="1" allowOverlap="1" wp14:anchorId="179DA6F1" wp14:editId="10FF9EC8">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9FDF614"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Pr>
          <w:noProof/>
        </w:rPr>
        <mc:AlternateContent>
          <mc:Choice Requires="wps">
            <w:drawing>
              <wp:anchor distT="0" distB="0" distL="114300" distR="114300" simplePos="0" relativeHeight="251648512" behindDoc="0" locked="0" layoutInCell="1" allowOverlap="1" wp14:anchorId="055A9B82" wp14:editId="615F3556">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FE8552" id="Straight Arrow Connector 2" o:spid="_x0000_s1026" type="#_x0000_t32" style="position:absolute;margin-left:62.9pt;margin-top:33.7pt;width:33.55pt;height:0;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79232" behindDoc="0" locked="0" layoutInCell="1" allowOverlap="1" wp14:anchorId="474B1C40" wp14:editId="451C89DD">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73088" behindDoc="0" locked="0" layoutInCell="1" allowOverlap="1" wp14:anchorId="0DCA6EE4" wp14:editId="397B2A8F">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C7514E" id="Straight Arrow Connector 2" o:spid="_x0000_s1026" type="#_x0000_t32" style="position:absolute;margin-left:292.95pt;margin-top:7.85pt;width:33.65pt;height:0;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5DB68E2A" w:rsidR="007F30AD" w:rsidRDefault="00A432DB" w:rsidP="00D1516A">
      <w:pPr>
        <w:pStyle w:val="Caption"/>
        <w:spacing w:line="360" w:lineRule="auto"/>
        <w:rPr>
          <w:lang w:val="en-US"/>
        </w:rPr>
      </w:pPr>
      <w:bookmarkStart w:id="106" w:name="_Ref164864301"/>
      <w:bookmarkStart w:id="107" w:name="_Toc175863257"/>
      <w:r>
        <w:t xml:space="preserve">Gambar </w:t>
      </w:r>
      <w:r w:rsidR="00D2109F">
        <w:fldChar w:fldCharType="begin"/>
      </w:r>
      <w:r w:rsidR="00D2109F">
        <w:instrText xml:space="preserve"> STYLEREF 1 \s </w:instrText>
      </w:r>
      <w:r w:rsidR="00D2109F">
        <w:fldChar w:fldCharType="separate"/>
      </w:r>
      <w:r w:rsidR="004F7CD3">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2</w:t>
      </w:r>
      <w:r w:rsidR="00D2109F">
        <w:fldChar w:fldCharType="end"/>
      </w:r>
      <w:bookmarkEnd w:id="106"/>
      <w:r>
        <w:rPr>
          <w:lang w:val="en-US"/>
        </w:rPr>
        <w:t xml:space="preserve"> Proses </w:t>
      </w:r>
      <w:r>
        <w:rPr>
          <w:i/>
          <w:iCs w:val="0"/>
          <w:lang w:val="en-US"/>
        </w:rPr>
        <w:t xml:space="preserve">Fine-tuning </w:t>
      </w:r>
      <w:r>
        <w:rPr>
          <w:lang w:val="en-US"/>
        </w:rPr>
        <w:t>pada Model Mistral 7B</w:t>
      </w:r>
      <w:bookmarkEnd w:id="107"/>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72F83EC5"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4F7CD3">
        <w:t xml:space="preserve">Tabel </w:t>
      </w:r>
      <w:r w:rsidR="004F7CD3">
        <w:rPr>
          <w:noProof/>
        </w:rPr>
        <w:t>4</w:t>
      </w:r>
      <w:r w:rsidR="004F7CD3">
        <w:t>.</w:t>
      </w:r>
      <w:r w:rsidR="004F7CD3">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444D1F23" w:rsidR="006F44A8" w:rsidRPr="006F44A8" w:rsidRDefault="006F44A8" w:rsidP="00E30756">
      <w:pPr>
        <w:pStyle w:val="Caption"/>
        <w:spacing w:after="240" w:line="360" w:lineRule="auto"/>
        <w:rPr>
          <w:lang w:val="en-US"/>
        </w:rPr>
      </w:pPr>
      <w:bookmarkStart w:id="108" w:name="_Ref173232709"/>
      <w:bookmarkStart w:id="109" w:name="_Ref173232702"/>
      <w:bookmarkStart w:id="110" w:name="_Toc175863235"/>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1</w:t>
      </w:r>
      <w:r w:rsidR="00D64AFC">
        <w:fldChar w:fldCharType="end"/>
      </w:r>
      <w:bookmarkEnd w:id="108"/>
      <w:r>
        <w:rPr>
          <w:lang w:val="en-US"/>
        </w:rPr>
        <w:t xml:space="preserve"> </w:t>
      </w:r>
      <w:r w:rsidRPr="006F44A8">
        <w:rPr>
          <w:lang w:val="en-US"/>
        </w:rPr>
        <w:t xml:space="preserve">Konfigurasi </w:t>
      </w:r>
      <w:r w:rsidR="002E6761" w:rsidRPr="001E5596">
        <w:rPr>
          <w:i/>
          <w:iCs w:val="0"/>
          <w:lang w:val="en-US"/>
        </w:rPr>
        <w:t>FastLanguageModel.from_pretrained</w:t>
      </w:r>
      <w:bookmarkEnd w:id="109"/>
      <w:bookmarkEnd w:id="110"/>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249DBAD4"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4F7CD3">
        <w:t xml:space="preserve">Tabel </w:t>
      </w:r>
      <w:r w:rsidR="004F7CD3">
        <w:rPr>
          <w:noProof/>
        </w:rPr>
        <w:t>4</w:t>
      </w:r>
      <w:r w:rsidR="004F7CD3">
        <w:t>.</w:t>
      </w:r>
      <w:r w:rsidR="004F7CD3">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0EB175F1" w:rsidR="0094155F" w:rsidRPr="0094155F" w:rsidRDefault="0094155F" w:rsidP="00E30756">
      <w:pPr>
        <w:pStyle w:val="Caption"/>
        <w:spacing w:after="240" w:line="360" w:lineRule="auto"/>
        <w:rPr>
          <w:lang w:val="en-US"/>
        </w:rPr>
      </w:pPr>
      <w:bookmarkStart w:id="111" w:name="_Ref173232911"/>
      <w:bookmarkStart w:id="112" w:name="_Toc175863236"/>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2</w:t>
      </w:r>
      <w:r w:rsidR="00D64AFC">
        <w:fldChar w:fldCharType="end"/>
      </w:r>
      <w:bookmarkEnd w:id="111"/>
      <w:r>
        <w:rPr>
          <w:lang w:val="en-US"/>
        </w:rPr>
        <w:t xml:space="preserve"> Konfigurasi </w:t>
      </w:r>
      <w:r w:rsidR="002E6761" w:rsidRPr="002E6761">
        <w:rPr>
          <w:lang w:val="en-US"/>
        </w:rPr>
        <w:t>FastLanguageModel.get_peft_model</w:t>
      </w:r>
      <w:bookmarkEnd w:id="112"/>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D0425B9"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4F7CD3">
        <w:t xml:space="preserve">Tabel </w:t>
      </w:r>
      <w:r w:rsidR="004F7CD3">
        <w:rPr>
          <w:noProof/>
        </w:rPr>
        <w:t>4</w:t>
      </w:r>
      <w:r w:rsidR="004F7CD3">
        <w:t>.</w:t>
      </w:r>
      <w:r w:rsidR="004F7CD3">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4F7CD3">
        <w:t xml:space="preserve">Tabel </w:t>
      </w:r>
      <w:r w:rsidR="004F7CD3">
        <w:rPr>
          <w:noProof/>
        </w:rPr>
        <w:t>4</w:t>
      </w:r>
      <w:r w:rsidR="004F7CD3">
        <w:t>.</w:t>
      </w:r>
      <w:r w:rsidR="004F7CD3">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4C962807" w:rsidR="00761273" w:rsidRPr="00761273" w:rsidRDefault="00761273" w:rsidP="00600353">
      <w:pPr>
        <w:pStyle w:val="Caption"/>
        <w:spacing w:line="360" w:lineRule="auto"/>
        <w:rPr>
          <w:lang w:val="en-US"/>
        </w:rPr>
      </w:pPr>
      <w:bookmarkStart w:id="113" w:name="_Ref173233289"/>
      <w:bookmarkStart w:id="114" w:name="_Toc175863237"/>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3</w:t>
      </w:r>
      <w:r w:rsidR="00D64AFC">
        <w:fldChar w:fldCharType="end"/>
      </w:r>
      <w:bookmarkEnd w:id="113"/>
      <w:r>
        <w:rPr>
          <w:lang w:val="en-US"/>
        </w:rPr>
        <w:t xml:space="preserve"> </w:t>
      </w:r>
      <w:bookmarkStart w:id="115" w:name="_Hlk165742710"/>
      <w:r w:rsidR="00446ABA">
        <w:t>Konfigurasi</w:t>
      </w:r>
      <w:r>
        <w:rPr>
          <w:lang w:val="en-US"/>
        </w:rPr>
        <w:t xml:space="preserve"> </w:t>
      </w:r>
      <w:bookmarkEnd w:id="115"/>
      <w:r w:rsidR="00446ABA" w:rsidRPr="00446ABA">
        <w:rPr>
          <w:i/>
          <w:iCs w:val="0"/>
          <w:lang w:val="en-US"/>
        </w:rPr>
        <w:t>SFTTrainer</w:t>
      </w:r>
      <w:bookmarkEnd w:id="114"/>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41D5E0BB" w:rsidR="003D0B3B" w:rsidRPr="003D0B3B" w:rsidRDefault="00761273" w:rsidP="003D0B3B">
      <w:pPr>
        <w:pStyle w:val="Caption"/>
        <w:spacing w:line="360" w:lineRule="auto"/>
        <w:rPr>
          <w:i/>
          <w:iCs w:val="0"/>
          <w:lang w:val="en-US"/>
        </w:rPr>
      </w:pPr>
      <w:bookmarkStart w:id="116" w:name="_Ref173233291"/>
      <w:bookmarkStart w:id="117" w:name="_Toc175863238"/>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4</w:t>
      </w:r>
      <w:r w:rsidR="00D64AFC">
        <w:fldChar w:fldCharType="end"/>
      </w:r>
      <w:bookmarkEnd w:id="116"/>
      <w:r>
        <w:rPr>
          <w:lang w:val="en-US"/>
        </w:rPr>
        <w:t xml:space="preserve"> </w:t>
      </w:r>
      <w:r w:rsidR="002619C5">
        <w:t>Konfigurasi</w:t>
      </w:r>
      <w:r w:rsidR="002619C5">
        <w:rPr>
          <w:lang w:val="en-US"/>
        </w:rPr>
        <w:t xml:space="preserve"> </w:t>
      </w:r>
      <w:r w:rsidR="00286FC3" w:rsidRPr="00286FC3">
        <w:rPr>
          <w:i/>
          <w:iCs w:val="0"/>
          <w:lang w:val="en-US"/>
        </w:rPr>
        <w:t>TrainingArguments</w:t>
      </w:r>
      <w:bookmarkEnd w:id="117"/>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18"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18"/>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19" w:name="_Toc175863218"/>
      <w:r>
        <w:rPr>
          <w:lang w:val="en-US"/>
        </w:rPr>
        <w:t>Pendekatan LLM dengan metode RAG</w:t>
      </w:r>
      <w:bookmarkEnd w:id="119"/>
    </w:p>
    <w:p w14:paraId="7939C40B" w14:textId="6335C484" w:rsidR="00FA77AA" w:rsidRDefault="00AF3862" w:rsidP="00D1516A">
      <w:pPr>
        <w:spacing w:line="360" w:lineRule="auto"/>
        <w:ind w:firstLine="709"/>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simpan dalam format berekstensi .pdf.</w:t>
      </w:r>
      <w:r w:rsidR="003C5917">
        <w:rPr>
          <w:lang w:val="en-US"/>
        </w:rPr>
        <w:t xml:space="preserve"> Kumpulan data informasi tersebut kemudian dilakukan </w:t>
      </w:r>
      <w:r w:rsidR="003C5917" w:rsidRPr="00BC02F6">
        <w:rPr>
          <w:i/>
          <w:iCs w:val="0"/>
          <w:lang w:val="en-US"/>
        </w:rPr>
        <w:t>embedding</w:t>
      </w:r>
      <w:r w:rsidR="003C5917">
        <w:rPr>
          <w:lang w:val="en-US"/>
        </w:rPr>
        <w:t xml:space="preserve"> untuk mengubah teks menjadi vektor sehingga dapat disimpan ke dalam </w:t>
      </w:r>
      <w:r w:rsidR="003C5917" w:rsidRPr="00450A37">
        <w:rPr>
          <w:i/>
          <w:iCs w:val="0"/>
          <w:lang w:val="en-US"/>
        </w:rPr>
        <w:t>vektor database</w:t>
      </w:r>
      <w:r w:rsidR="003C5917">
        <w:rPr>
          <w:lang w:val="en-US"/>
        </w:rPr>
        <w:t xml:space="preserve">. </w:t>
      </w:r>
      <w:r w:rsidR="003C5917" w:rsidRPr="00450A37">
        <w:rPr>
          <w:i/>
          <w:iCs w:val="0"/>
          <w:lang w:val="en-US"/>
        </w:rPr>
        <w:t>Vektor database</w:t>
      </w:r>
      <w:r w:rsidR="003C5917">
        <w:rPr>
          <w:lang w:val="en-US"/>
        </w:rPr>
        <w:t xml:space="preserve"> yang digunakan pada penelitian ini yaitu </w:t>
      </w:r>
      <w:r w:rsidR="003C5917" w:rsidRPr="00B921B8">
        <w:rPr>
          <w:i/>
          <w:iCs w:val="0"/>
          <w:lang w:val="en-US"/>
        </w:rPr>
        <w:t>FAISS</w:t>
      </w:r>
      <w:r w:rsidR="003C5917">
        <w:rPr>
          <w:lang w:val="en-US"/>
        </w:rPr>
        <w:t xml:space="preserve">.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4054B6">
        <w:rPr>
          <w:lang w:val="en-US"/>
        </w:rPr>
        <w:t>yang</w:t>
      </w:r>
      <w:r w:rsidR="00784E2F">
        <w:rPr>
          <w:lang w:val="en-US"/>
        </w:rPr>
        <w:t xml:space="preserve"> dapat</w:t>
      </w:r>
      <w:r w:rsidR="003E12E4" w:rsidRPr="003E12E4">
        <w:rPr>
          <w:lang w:val="en-US"/>
        </w:rPr>
        <w:t xml:space="preserve"> </w:t>
      </w:r>
      <w:r w:rsidR="003E12E4" w:rsidRPr="003E12E4">
        <w:rPr>
          <w:lang w:val="en-US"/>
        </w:rPr>
        <w:lastRenderedPageBreak/>
        <w:t>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4F7CD3">
        <w:t xml:space="preserve">Gambar </w:t>
      </w:r>
      <w:r w:rsidR="004F7CD3">
        <w:rPr>
          <w:noProof/>
        </w:rPr>
        <w:t>4</w:t>
      </w:r>
      <w:r w:rsidR="004F7CD3">
        <w:t>.</w:t>
      </w:r>
      <w:r w:rsidR="004F7CD3">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115C4C1E" w:rsidR="001D23E8" w:rsidRDefault="00F84E39" w:rsidP="00E30756">
      <w:pPr>
        <w:pStyle w:val="Caption"/>
        <w:spacing w:line="360" w:lineRule="auto"/>
        <w:ind w:left="1134" w:hanging="1134"/>
        <w:jc w:val="left"/>
        <w:rPr>
          <w:lang w:val="en-US"/>
        </w:rPr>
      </w:pPr>
      <w:bookmarkStart w:id="120" w:name="_Ref164870858"/>
      <w:bookmarkStart w:id="121" w:name="_Toc175863258"/>
      <w:r>
        <w:t xml:space="preserve">Gambar </w:t>
      </w:r>
      <w:r w:rsidR="00D2109F">
        <w:fldChar w:fldCharType="begin"/>
      </w:r>
      <w:r w:rsidR="00D2109F">
        <w:instrText xml:space="preserve"> STYLEREF 1 \s </w:instrText>
      </w:r>
      <w:r w:rsidR="00D2109F">
        <w:fldChar w:fldCharType="separate"/>
      </w:r>
      <w:r w:rsidR="004F7CD3">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3</w:t>
      </w:r>
      <w:r w:rsidR="00D2109F">
        <w:fldChar w:fldCharType="end"/>
      </w:r>
      <w:bookmarkEnd w:id="120"/>
      <w:r>
        <w:rPr>
          <w:lang w:val="en-US"/>
        </w:rPr>
        <w:t xml:space="preserve"> </w:t>
      </w:r>
      <w:r w:rsidRPr="00F84E39">
        <w:rPr>
          <w:lang w:val="en-US"/>
        </w:rPr>
        <w:t>Pipeline RAG, selama fase kueri, mengambil konteks yang paling relevan dari perintah pengguna, meneruskannya ke Model Bahasa Besar</w:t>
      </w:r>
      <w:bookmarkEnd w:id="121"/>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2" w:name="_Toc175863219"/>
      <w:r>
        <w:rPr>
          <w:lang w:val="en-US"/>
        </w:rPr>
        <w:t xml:space="preserve">Hasil </w:t>
      </w:r>
      <w:r w:rsidR="00362397">
        <w:rPr>
          <w:lang w:val="en-US"/>
        </w:rPr>
        <w:t xml:space="preserve">Pengujian dan Evaluasi </w:t>
      </w:r>
      <w:r w:rsidR="001C44FC">
        <w:rPr>
          <w:lang w:val="en-US"/>
        </w:rPr>
        <w:t>Hasil Inferensi</w:t>
      </w:r>
      <w:bookmarkEnd w:id="122"/>
    </w:p>
    <w:p w14:paraId="371F7818" w14:textId="669AE53E" w:rsidR="00362397" w:rsidRPr="00AE1427" w:rsidRDefault="001C44FC" w:rsidP="00D1516A">
      <w:pPr>
        <w:spacing w:line="360" w:lineRule="auto"/>
        <w:ind w:firstLine="709"/>
        <w:jc w:val="both"/>
        <w:rPr>
          <w:lang w:val="id-ID"/>
        </w:rPr>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rPr>
          <w:lang w:val="id-ID"/>
        </w:rPr>
        <w:t xml:space="preserve">Beberapa contoh QnA hasil dengan menggunakan metode </w:t>
      </w:r>
      <w:r w:rsidR="00AE1427" w:rsidRPr="00AE1427">
        <w:rPr>
          <w:i/>
          <w:iCs w:val="0"/>
          <w:lang w:val="id-ID"/>
        </w:rPr>
        <w:t>fine-tuning</w:t>
      </w:r>
      <w:r w:rsidR="00AE1427">
        <w:rPr>
          <w:i/>
          <w:iCs w:val="0"/>
          <w:lang w:val="id-ID"/>
        </w:rPr>
        <w:t xml:space="preserve"> </w:t>
      </w:r>
      <w:r w:rsidR="00AE1427">
        <w:rPr>
          <w:lang w:val="id-ID"/>
        </w:rPr>
        <w:t>dapat dilihat pada</w:t>
      </w:r>
      <w:r w:rsidR="007A1F81">
        <w:rPr>
          <w:lang w:val="id-ID"/>
        </w:rPr>
        <w:t xml:space="preserve"> </w:t>
      </w:r>
      <w:r w:rsidR="007A1F81">
        <w:rPr>
          <w:lang w:val="id-ID"/>
        </w:rPr>
        <w:fldChar w:fldCharType="begin"/>
      </w:r>
      <w:r w:rsidR="007A1F81">
        <w:rPr>
          <w:lang w:val="id-ID"/>
        </w:rPr>
        <w:instrText xml:space="preserve"> REF _Ref175566045 \h </w:instrText>
      </w:r>
      <w:r w:rsidR="007A1F81">
        <w:rPr>
          <w:lang w:val="id-ID"/>
        </w:rPr>
      </w:r>
      <w:r w:rsidR="007A1F81">
        <w:rPr>
          <w:lang w:val="id-ID"/>
        </w:rPr>
        <w:fldChar w:fldCharType="separate"/>
      </w:r>
      <w:r w:rsidR="004F7CD3">
        <w:t xml:space="preserve">Tabel </w:t>
      </w:r>
      <w:r w:rsidR="004F7CD3">
        <w:rPr>
          <w:noProof/>
        </w:rPr>
        <w:t>4</w:t>
      </w:r>
      <w:r w:rsidR="004F7CD3">
        <w:t>.</w:t>
      </w:r>
      <w:r w:rsidR="004F7CD3">
        <w:rPr>
          <w:noProof/>
        </w:rPr>
        <w:t>5</w:t>
      </w:r>
      <w:r w:rsidR="007A1F81">
        <w:rPr>
          <w:lang w:val="id-ID"/>
        </w:rPr>
        <w:fldChar w:fldCharType="end"/>
      </w:r>
      <w:r w:rsidR="00C8386C">
        <w:rPr>
          <w:lang w:val="id-ID"/>
        </w:rPr>
        <w:t>.</w:t>
      </w:r>
    </w:p>
    <w:p w14:paraId="24D952E4" w14:textId="14840C7E" w:rsidR="00BE2313" w:rsidRDefault="00BE2313" w:rsidP="00BE2313">
      <w:pPr>
        <w:pStyle w:val="Caption"/>
        <w:spacing w:line="360" w:lineRule="auto"/>
      </w:pPr>
      <w:bookmarkStart w:id="123" w:name="_Ref175566045"/>
      <w:bookmarkStart w:id="124" w:name="_Toc175863239"/>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5</w:t>
      </w:r>
      <w:r w:rsidR="00D64AFC">
        <w:fldChar w:fldCharType="end"/>
      </w:r>
      <w:bookmarkEnd w:id="123"/>
      <w:r>
        <w:t xml:space="preserve"> Hasil </w:t>
      </w:r>
      <w:r w:rsidR="008E58BA">
        <w:t xml:space="preserve">dengan metode </w:t>
      </w:r>
      <w:r w:rsidR="007A1F81" w:rsidRPr="007A1F81">
        <w:rPr>
          <w:i/>
          <w:iCs w:val="0"/>
        </w:rPr>
        <w:t>f</w:t>
      </w:r>
      <w:r w:rsidRPr="007A1F81">
        <w:rPr>
          <w:i/>
          <w:iCs w:val="0"/>
        </w:rPr>
        <w:t>ine</w:t>
      </w:r>
      <w:r w:rsidR="007A1F81" w:rsidRPr="007A1F81">
        <w:rPr>
          <w:i/>
          <w:iCs w:val="0"/>
        </w:rPr>
        <w:t>-</w:t>
      </w:r>
      <w:r w:rsidRPr="007A1F81">
        <w:rPr>
          <w:i/>
          <w:iCs w:val="0"/>
        </w:rPr>
        <w:t>tuning</w:t>
      </w:r>
      <w:bookmarkEnd w:id="124"/>
      <w:r>
        <w:t xml:space="preserve"> </w:t>
      </w:r>
    </w:p>
    <w:tbl>
      <w:tblPr>
        <w:tblStyle w:val="TableGrid"/>
        <w:tblW w:w="9039" w:type="dxa"/>
        <w:tblLayout w:type="fixed"/>
        <w:tblLook w:val="04A0" w:firstRow="1" w:lastRow="0" w:firstColumn="1" w:lastColumn="0" w:noHBand="0" w:noVBand="1"/>
      </w:tblPr>
      <w:tblGrid>
        <w:gridCol w:w="530"/>
        <w:gridCol w:w="2980"/>
        <w:gridCol w:w="1843"/>
        <w:gridCol w:w="1843"/>
        <w:gridCol w:w="1843"/>
      </w:tblGrid>
      <w:tr w:rsidR="00BE2313" w14:paraId="72E12A38" w14:textId="77777777" w:rsidTr="009268AC">
        <w:tc>
          <w:tcPr>
            <w:tcW w:w="530" w:type="dxa"/>
            <w:vAlign w:val="center"/>
          </w:tcPr>
          <w:p w14:paraId="534B413C" w14:textId="77777777" w:rsidR="00BE2313" w:rsidRDefault="00BE2313" w:rsidP="00D97B7D">
            <w:pPr>
              <w:spacing w:line="360" w:lineRule="auto"/>
              <w:jc w:val="center"/>
            </w:pPr>
            <w:r>
              <w:t>No</w:t>
            </w:r>
          </w:p>
        </w:tc>
        <w:tc>
          <w:tcPr>
            <w:tcW w:w="2980" w:type="dxa"/>
            <w:vAlign w:val="center"/>
          </w:tcPr>
          <w:p w14:paraId="09128CB1" w14:textId="77777777" w:rsidR="00BE2313" w:rsidRDefault="00BE2313" w:rsidP="00D97B7D">
            <w:pPr>
              <w:spacing w:line="360" w:lineRule="auto"/>
              <w:jc w:val="center"/>
            </w:pPr>
            <w:r>
              <w:t>Pertanyaan</w:t>
            </w:r>
          </w:p>
        </w:tc>
        <w:tc>
          <w:tcPr>
            <w:tcW w:w="1843" w:type="dxa"/>
            <w:vAlign w:val="center"/>
          </w:tcPr>
          <w:p w14:paraId="27AC1960" w14:textId="77777777" w:rsidR="00BE2313" w:rsidRDefault="00BE2313" w:rsidP="00D97B7D">
            <w:pPr>
              <w:spacing w:line="360" w:lineRule="auto"/>
              <w:jc w:val="center"/>
            </w:pPr>
            <w:r>
              <w:t>Referensi</w:t>
            </w:r>
          </w:p>
        </w:tc>
        <w:tc>
          <w:tcPr>
            <w:tcW w:w="1843" w:type="dxa"/>
            <w:vAlign w:val="center"/>
          </w:tcPr>
          <w:p w14:paraId="10563EC3" w14:textId="77777777" w:rsidR="00BE2313" w:rsidRDefault="00BE2313" w:rsidP="00D97B7D">
            <w:pPr>
              <w:spacing w:line="360" w:lineRule="auto"/>
              <w:jc w:val="center"/>
            </w:pPr>
            <w:r>
              <w:t>Jawaban</w:t>
            </w:r>
          </w:p>
        </w:tc>
        <w:tc>
          <w:tcPr>
            <w:tcW w:w="1843" w:type="dxa"/>
            <w:vAlign w:val="center"/>
          </w:tcPr>
          <w:p w14:paraId="57B26BDF" w14:textId="77777777" w:rsidR="00BE2313" w:rsidRDefault="00BE2313" w:rsidP="00D97B7D">
            <w:pPr>
              <w:spacing w:line="360" w:lineRule="auto"/>
              <w:jc w:val="center"/>
            </w:pPr>
            <w:r>
              <w:t>Skor ROUGE</w:t>
            </w:r>
          </w:p>
        </w:tc>
      </w:tr>
      <w:tr w:rsidR="00BE2313" w14:paraId="0DB74D09" w14:textId="77777777" w:rsidTr="009268AC">
        <w:tc>
          <w:tcPr>
            <w:tcW w:w="530" w:type="dxa"/>
          </w:tcPr>
          <w:p w14:paraId="431D88E0" w14:textId="77777777" w:rsidR="00BE2313" w:rsidRDefault="00BE2313" w:rsidP="00D97B7D">
            <w:pPr>
              <w:spacing w:line="360" w:lineRule="auto"/>
              <w:jc w:val="center"/>
            </w:pPr>
            <w:r>
              <w:t>1</w:t>
            </w:r>
          </w:p>
        </w:tc>
        <w:tc>
          <w:tcPr>
            <w:tcW w:w="2980" w:type="dxa"/>
          </w:tcPr>
          <w:p w14:paraId="5F18CDD1" w14:textId="42ACFB6F" w:rsidR="00BE2313" w:rsidRDefault="000D2C9C" w:rsidP="00D97B7D">
            <w:pPr>
              <w:spacing w:line="360"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1843" w:type="dxa"/>
          </w:tcPr>
          <w:p w14:paraId="559CBFF6" w14:textId="0A43283A" w:rsidR="00BE2313" w:rsidRDefault="000D2C9C" w:rsidP="00D97B7D">
            <w:pPr>
              <w:spacing w:line="360" w:lineRule="auto"/>
            </w:pPr>
            <w:r w:rsidRPr="000D2C9C">
              <w:t>Untuk sertifikat akreditasi silakan download disini ya https://lpm.usk.</w:t>
            </w:r>
            <w:r w:rsidR="00EF5BE0">
              <w:t xml:space="preserve"> </w:t>
            </w:r>
            <w:r w:rsidRPr="000D2C9C">
              <w:lastRenderedPageBreak/>
              <w:t>ac.id/, untuk sertifikat akreditasi y</w:t>
            </w:r>
            <w:r w:rsidR="008962B5">
              <w:rPr>
                <w:lang w:val="id-ID"/>
              </w:rPr>
              <w:t>an</w:t>
            </w:r>
            <w:r w:rsidRPr="000D2C9C">
              <w:t>g terbaru tidak perlu dilegalisir karena sudah ada QR Code</w:t>
            </w:r>
            <w:r w:rsidR="009268AC">
              <w:t>.</w:t>
            </w:r>
          </w:p>
        </w:tc>
        <w:tc>
          <w:tcPr>
            <w:tcW w:w="1843" w:type="dxa"/>
          </w:tcPr>
          <w:p w14:paraId="797D35ED" w14:textId="36E1A9FD" w:rsidR="00BE2313" w:rsidRDefault="000D2C9C" w:rsidP="00945422">
            <w:pPr>
              <w:spacing w:line="360" w:lineRule="auto"/>
            </w:pPr>
            <w:r w:rsidRPr="000D2C9C">
              <w:lastRenderedPageBreak/>
              <w:t>Untuk sertifikat akreditasi silakan download disini ya https://lpm.usk.a</w:t>
            </w:r>
            <w:r w:rsidRPr="000D2C9C">
              <w:lastRenderedPageBreak/>
              <w:t>c.id/, untuk sertifikat akreditasi y</w:t>
            </w:r>
            <w:r w:rsidR="008962B5">
              <w:rPr>
                <w:lang w:val="id-ID"/>
              </w:rPr>
              <w:t>an</w:t>
            </w:r>
            <w:r w:rsidRPr="000D2C9C">
              <w:t>g terbaru tidak perlu dilegalisir karena sudah ada QR Code</w:t>
            </w:r>
            <w:r w:rsidR="009268AC">
              <w:t>.</w:t>
            </w:r>
          </w:p>
        </w:tc>
        <w:tc>
          <w:tcPr>
            <w:tcW w:w="1843" w:type="dxa"/>
          </w:tcPr>
          <w:p w14:paraId="538AC513" w14:textId="5D016B8C" w:rsidR="00BE2313" w:rsidRPr="000D2C9C" w:rsidRDefault="000D2C9C" w:rsidP="00D97B7D">
            <w:pPr>
              <w:spacing w:line="360" w:lineRule="auto"/>
              <w:rPr>
                <w:lang w:val="id-ID"/>
              </w:rPr>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9268AC">
        <w:tc>
          <w:tcPr>
            <w:tcW w:w="530" w:type="dxa"/>
          </w:tcPr>
          <w:p w14:paraId="4C1311A9" w14:textId="77777777" w:rsidR="00BE2313" w:rsidRDefault="00BE2313" w:rsidP="00D97B7D">
            <w:pPr>
              <w:spacing w:line="360" w:lineRule="auto"/>
              <w:jc w:val="center"/>
            </w:pPr>
            <w:r>
              <w:t>2</w:t>
            </w:r>
          </w:p>
        </w:tc>
        <w:tc>
          <w:tcPr>
            <w:tcW w:w="2980" w:type="dxa"/>
          </w:tcPr>
          <w:p w14:paraId="12994D80" w14:textId="369B4A48" w:rsidR="00BE2313" w:rsidRPr="00405B68" w:rsidRDefault="001A6389" w:rsidP="00D97B7D">
            <w:pPr>
              <w:spacing w:line="360" w:lineRule="auto"/>
            </w:pPr>
            <w:r w:rsidRPr="001A6389">
              <w:t xml:space="preserve">Bagaimana cara membayar </w:t>
            </w:r>
            <w:r w:rsidR="001369C0">
              <w:rPr>
                <w:lang w:val="id-ID"/>
              </w:rPr>
              <w:t>UKT</w:t>
            </w:r>
            <w:r w:rsidRPr="001A6389">
              <w:t xml:space="preserve"> untuk jalur </w:t>
            </w:r>
            <w:r w:rsidR="00CC4588">
              <w:rPr>
                <w:lang w:val="id-ID"/>
              </w:rPr>
              <w:t>SMMPTN</w:t>
            </w:r>
            <w:r w:rsidRPr="001A6389">
              <w:t xml:space="preserve"> barat, dan </w:t>
            </w:r>
            <w:r w:rsidR="003C0D58">
              <w:rPr>
                <w:lang w:val="id-ID"/>
              </w:rPr>
              <w:t>UKT</w:t>
            </w:r>
            <w:r w:rsidRPr="001A6389">
              <w:t xml:space="preserve"> nya apakah di bayar sekalian dengan IPI nya?</w:t>
            </w:r>
          </w:p>
        </w:tc>
        <w:tc>
          <w:tcPr>
            <w:tcW w:w="1843" w:type="dxa"/>
          </w:tcPr>
          <w:p w14:paraId="1E3ED775" w14:textId="4D6B0054" w:rsidR="00BE2313" w:rsidRPr="00405B68" w:rsidRDefault="001A6389" w:rsidP="00D97B7D">
            <w:pPr>
              <w:spacing w:line="360" w:lineRule="auto"/>
            </w:pPr>
            <w:r w:rsidRPr="001A6389">
              <w:t>Silahkan langsung bayar ke Bank, dan masalah IPI tidak boleh di cicil kecuali hanya fakultas kedokteran saja</w:t>
            </w:r>
            <w:r w:rsidR="009268AC">
              <w:t>.</w:t>
            </w:r>
          </w:p>
        </w:tc>
        <w:tc>
          <w:tcPr>
            <w:tcW w:w="1843" w:type="dxa"/>
          </w:tcPr>
          <w:p w14:paraId="6BDC6091" w14:textId="1CF86664" w:rsidR="00BE2313" w:rsidRPr="00405B68" w:rsidRDefault="001A6389" w:rsidP="00945422">
            <w:pPr>
              <w:spacing w:line="360" w:lineRule="auto"/>
            </w:pPr>
            <w:r w:rsidRPr="001A6389">
              <w:t>Silahkan langsung bayar ke Bank, dan masalah IPI tidak boleh di cicil kecuali hanya fakultas kedokteran saja</w:t>
            </w:r>
            <w:r w:rsidR="009268AC">
              <w:t>.</w:t>
            </w:r>
          </w:p>
        </w:tc>
        <w:tc>
          <w:tcPr>
            <w:tcW w:w="1843"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9268AC">
        <w:tc>
          <w:tcPr>
            <w:tcW w:w="530" w:type="dxa"/>
          </w:tcPr>
          <w:p w14:paraId="307DE033" w14:textId="77777777" w:rsidR="00BE2313" w:rsidRDefault="00BE2313" w:rsidP="00D97B7D">
            <w:pPr>
              <w:spacing w:line="360" w:lineRule="auto"/>
              <w:jc w:val="center"/>
            </w:pPr>
            <w:r>
              <w:t>3</w:t>
            </w:r>
          </w:p>
        </w:tc>
        <w:tc>
          <w:tcPr>
            <w:tcW w:w="2980" w:type="dxa"/>
          </w:tcPr>
          <w:p w14:paraId="680EDD21" w14:textId="582B2041" w:rsidR="00BE2313" w:rsidRPr="00405B68" w:rsidRDefault="001A6389" w:rsidP="00D97B7D">
            <w:pPr>
              <w:spacing w:line="360" w:lineRule="auto"/>
            </w:pPr>
            <w:r>
              <w:t>Bagaimana cara Cetak KTM?</w:t>
            </w:r>
          </w:p>
        </w:tc>
        <w:tc>
          <w:tcPr>
            <w:tcW w:w="1843" w:type="dxa"/>
          </w:tcPr>
          <w:p w14:paraId="1D461FF5" w14:textId="5A3AE981" w:rsidR="00BE2313" w:rsidRPr="00405B68" w:rsidRDefault="001A6389" w:rsidP="00D97B7D">
            <w:pPr>
              <w:spacing w:line="360" w:lineRule="auto"/>
            </w:pPr>
            <w:r w:rsidRPr="001A6389">
              <w:t>KTM dapat dicetak di laman berkas-akademik.usk.ac.id</w:t>
            </w:r>
            <w:r w:rsidR="009268AC">
              <w:t>.</w:t>
            </w:r>
          </w:p>
        </w:tc>
        <w:tc>
          <w:tcPr>
            <w:tcW w:w="1843" w:type="dxa"/>
          </w:tcPr>
          <w:p w14:paraId="2644B772" w14:textId="211CE3E4" w:rsidR="00BE2313" w:rsidRPr="00405B68" w:rsidRDefault="001A6389" w:rsidP="00945422">
            <w:pPr>
              <w:spacing w:line="360" w:lineRule="auto"/>
            </w:pPr>
            <w:r w:rsidRPr="001A6389">
              <w:t xml:space="preserve">KTM dapat dicetak di </w:t>
            </w:r>
            <w:r w:rsidRPr="00A1153D">
              <w:t>laman berkas-akademik.usk.</w:t>
            </w:r>
            <w:r w:rsidR="00745BB2" w:rsidRPr="00A1153D">
              <w:t xml:space="preserve"> </w:t>
            </w:r>
            <w:r w:rsidRPr="00A1153D">
              <w:t>ac.id</w:t>
            </w:r>
            <w:r w:rsidR="009268AC">
              <w:t>.</w:t>
            </w:r>
          </w:p>
        </w:tc>
        <w:tc>
          <w:tcPr>
            <w:tcW w:w="1843"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9268AC">
        <w:tc>
          <w:tcPr>
            <w:tcW w:w="530" w:type="dxa"/>
          </w:tcPr>
          <w:p w14:paraId="341361F9" w14:textId="77777777" w:rsidR="00BE2313" w:rsidRDefault="00BE2313" w:rsidP="00D97B7D">
            <w:pPr>
              <w:spacing w:line="360" w:lineRule="auto"/>
              <w:jc w:val="center"/>
            </w:pPr>
            <w:r>
              <w:t>4</w:t>
            </w:r>
          </w:p>
        </w:tc>
        <w:tc>
          <w:tcPr>
            <w:tcW w:w="2980" w:type="dxa"/>
          </w:tcPr>
          <w:p w14:paraId="66A25131" w14:textId="2E56B5D5" w:rsidR="00BE2313" w:rsidRPr="00405B68" w:rsidRDefault="001A6389" w:rsidP="00D97B7D">
            <w:pPr>
              <w:spacing w:line="360" w:lineRule="auto"/>
            </w:pPr>
            <w:r>
              <w:t>Kapan jadwal sanggahan ukt bagi mahasiswa</w:t>
            </w:r>
            <w:r w:rsidR="00BE2313" w:rsidRPr="00405B68">
              <w:t>?</w:t>
            </w:r>
          </w:p>
        </w:tc>
        <w:tc>
          <w:tcPr>
            <w:tcW w:w="1843" w:type="dxa"/>
          </w:tcPr>
          <w:p w14:paraId="7C11A66E" w14:textId="289F1B86" w:rsidR="00BE2313" w:rsidRPr="00405B68" w:rsidRDefault="001A6389" w:rsidP="00D97B7D">
            <w:pPr>
              <w:spacing w:line="360"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w:t>
            </w:r>
            <w:r w:rsidRPr="001A6389">
              <w:lastRenderedPageBreak/>
              <w:t>banding ukt nanti akan dibuka oleh bagian keuangan, silakan pantau infonya di web usk.ac.id</w:t>
            </w:r>
            <w:r w:rsidR="009268AC">
              <w:t>.</w:t>
            </w:r>
          </w:p>
        </w:tc>
        <w:tc>
          <w:tcPr>
            <w:tcW w:w="1843" w:type="dxa"/>
          </w:tcPr>
          <w:p w14:paraId="4C2ABDCD" w14:textId="23AFC180" w:rsidR="00BE2313" w:rsidRPr="00405B68" w:rsidRDefault="001A6389" w:rsidP="00945422">
            <w:pPr>
              <w:spacing w:line="360" w:lineRule="auto"/>
            </w:pPr>
            <w:r w:rsidRPr="001A6389">
              <w:lastRenderedPageBreak/>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w:t>
            </w:r>
            <w:r w:rsidRPr="001A6389">
              <w:lastRenderedPageBreak/>
              <w:t>banding ukt nanti akan dibuka oleh bagian keuangan, silakan pantau infonya di web usk.ac.id</w:t>
            </w:r>
            <w:r w:rsidR="009268AC">
              <w:t>.</w:t>
            </w:r>
          </w:p>
        </w:tc>
        <w:tc>
          <w:tcPr>
            <w:tcW w:w="1843" w:type="dxa"/>
          </w:tcPr>
          <w:p w14:paraId="1EC0346C" w14:textId="2BEA4B36" w:rsidR="00BE2313" w:rsidRPr="00B4135A" w:rsidRDefault="001A6389" w:rsidP="00D97B7D">
            <w:pPr>
              <w:spacing w:line="360" w:lineRule="auto"/>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9268AC">
        <w:tc>
          <w:tcPr>
            <w:tcW w:w="530" w:type="dxa"/>
          </w:tcPr>
          <w:p w14:paraId="15EF20C0" w14:textId="77777777" w:rsidR="00BE2313" w:rsidRDefault="00BE2313" w:rsidP="00D97B7D">
            <w:pPr>
              <w:spacing w:line="360" w:lineRule="auto"/>
              <w:jc w:val="center"/>
            </w:pPr>
            <w:r>
              <w:t>5</w:t>
            </w:r>
          </w:p>
        </w:tc>
        <w:tc>
          <w:tcPr>
            <w:tcW w:w="2980" w:type="dxa"/>
          </w:tcPr>
          <w:p w14:paraId="11C81183" w14:textId="050B5E19" w:rsidR="00BE2313" w:rsidRPr="00405B68" w:rsidRDefault="00CC259E" w:rsidP="00D97B7D">
            <w:pPr>
              <w:spacing w:line="360" w:lineRule="auto"/>
            </w:pPr>
            <w:r>
              <w:t>Bagaimana cara membuat Surat Keterangan Aktif Kuliah?</w:t>
            </w:r>
          </w:p>
        </w:tc>
        <w:tc>
          <w:tcPr>
            <w:tcW w:w="1843" w:type="dxa"/>
          </w:tcPr>
          <w:p w14:paraId="43548510" w14:textId="7AEFBD37" w:rsidR="00BE2313" w:rsidRPr="00405B68" w:rsidRDefault="00CC259E" w:rsidP="00D97B7D">
            <w:pPr>
              <w:spacing w:line="360" w:lineRule="auto"/>
            </w:pPr>
            <w:r w:rsidRPr="00CC259E">
              <w:t xml:space="preserve">Terkait masalah Surat </w:t>
            </w:r>
            <w:r w:rsidR="00673DBE">
              <w:t>K</w:t>
            </w:r>
            <w:r w:rsidRPr="00CC259E">
              <w:t xml:space="preserve">eterangan Aktif Kuliah silahkan mengurus ke bagian </w:t>
            </w:r>
            <w:r w:rsidR="00673DBE">
              <w:t>r</w:t>
            </w:r>
            <w:r w:rsidRPr="00CC259E">
              <w:t xml:space="preserve">egistrasi </w:t>
            </w:r>
            <w:r w:rsidR="00673DBE">
              <w:t>a</w:t>
            </w:r>
            <w:r w:rsidRPr="00CC259E">
              <w:t>kademik</w:t>
            </w:r>
            <w:r w:rsidR="009268AC">
              <w:t>.</w:t>
            </w:r>
          </w:p>
        </w:tc>
        <w:tc>
          <w:tcPr>
            <w:tcW w:w="1843" w:type="dxa"/>
          </w:tcPr>
          <w:p w14:paraId="1C8192AD" w14:textId="46D2E533" w:rsidR="00BE2313" w:rsidRPr="00405B68" w:rsidRDefault="00CC259E" w:rsidP="00945422">
            <w:pPr>
              <w:spacing w:line="360" w:lineRule="auto"/>
            </w:pPr>
            <w:r w:rsidRPr="00CC259E">
              <w:t xml:space="preserve">Terkait masalah Surat </w:t>
            </w:r>
            <w:r w:rsidR="00E63E51">
              <w:t>K</w:t>
            </w:r>
            <w:r w:rsidRPr="00CC259E">
              <w:t xml:space="preserve">eterangan Aktif Kuliah silahkan mengurus ke bagian </w:t>
            </w:r>
            <w:r w:rsidR="00182FEA">
              <w:t>r</w:t>
            </w:r>
            <w:r w:rsidRPr="00CC259E">
              <w:t xml:space="preserve">egistrasi </w:t>
            </w:r>
            <w:r w:rsidR="00182FEA">
              <w:t>a</w:t>
            </w:r>
            <w:r w:rsidRPr="00CC259E">
              <w:t>kademik</w:t>
            </w:r>
            <w:r w:rsidR="009268AC">
              <w:t>.</w:t>
            </w:r>
          </w:p>
        </w:tc>
        <w:tc>
          <w:tcPr>
            <w:tcW w:w="1843" w:type="dxa"/>
          </w:tcPr>
          <w:p w14:paraId="31E4C4D9" w14:textId="60C2B9AD" w:rsidR="00BE2313"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bl>
    <w:p w14:paraId="2ACFEE42" w14:textId="4C50A1A6" w:rsidR="00FE4F7F" w:rsidRDefault="00FE4F7F" w:rsidP="00D1516A">
      <w:pPr>
        <w:spacing w:before="240" w:line="360" w:lineRule="auto"/>
        <w:ind w:firstLine="709"/>
        <w:jc w:val="both"/>
      </w:pPr>
      <w:r>
        <w:t xml:space="preserve">Hasil perhitungan skor ROUGE pada model dengan metode </w:t>
      </w:r>
      <w:r w:rsidRPr="00FE4F7F">
        <w:rPr>
          <w:i/>
          <w:iCs w:val="0"/>
        </w:rPr>
        <w:t>fine-tuning</w:t>
      </w:r>
      <w:r>
        <w:t xml:space="preserve"> ditunjukan pada </w:t>
      </w:r>
      <w:r>
        <w:fldChar w:fldCharType="begin"/>
      </w:r>
      <w:r>
        <w:instrText xml:space="preserve"> REF _Ref175500117 \h </w:instrText>
      </w:r>
      <w:r>
        <w:fldChar w:fldCharType="separate"/>
      </w:r>
      <w:r w:rsidR="004F7CD3">
        <w:t xml:space="preserve">Tabel </w:t>
      </w:r>
      <w:r w:rsidR="004F7CD3">
        <w:rPr>
          <w:noProof/>
        </w:rPr>
        <w:t>4</w:t>
      </w:r>
      <w:r w:rsidR="004F7CD3">
        <w:t>.</w:t>
      </w:r>
      <w:r w:rsidR="004F7CD3">
        <w:rPr>
          <w:noProof/>
        </w:rPr>
        <w:t>6</w:t>
      </w:r>
      <w:r>
        <w:fldChar w:fldCharType="end"/>
      </w:r>
      <w:r>
        <w:t>.</w:t>
      </w:r>
    </w:p>
    <w:p w14:paraId="54864AE2" w14:textId="0F5B55A6" w:rsidR="00AF6413" w:rsidRPr="00AF6413" w:rsidRDefault="00AF6413" w:rsidP="00AF6413">
      <w:pPr>
        <w:pStyle w:val="Caption"/>
        <w:spacing w:line="360" w:lineRule="auto"/>
        <w:rPr>
          <w:lang w:val="en-US"/>
        </w:rPr>
      </w:pPr>
      <w:bookmarkStart w:id="125" w:name="_Ref175500117"/>
      <w:bookmarkStart w:id="126" w:name="_Toc175863240"/>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6</w:t>
      </w:r>
      <w:r w:rsidR="00D64AFC">
        <w:fldChar w:fldCharType="end"/>
      </w:r>
      <w:bookmarkEnd w:id="125"/>
      <w:r>
        <w:rPr>
          <w:lang w:val="en-US"/>
        </w:rPr>
        <w:t xml:space="preserve"> </w:t>
      </w:r>
      <w:r>
        <w:t>Nilai skor ROUGE</w:t>
      </w:r>
      <w:r>
        <w:rPr>
          <w:lang w:val="en-US"/>
        </w:rPr>
        <w:t xml:space="preserve"> dengan Metode </w:t>
      </w:r>
      <w:r w:rsidRPr="00AF6413">
        <w:rPr>
          <w:i/>
          <w:iCs w:val="0"/>
          <w:lang w:val="en-US"/>
        </w:rPr>
        <w:t>Fine-tuning</w:t>
      </w:r>
      <w:bookmarkEnd w:id="12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97475">
        <w:trPr>
          <w:trHeight w:val="241"/>
          <w:jc w:val="center"/>
        </w:trPr>
        <w:tc>
          <w:tcPr>
            <w:tcW w:w="1518" w:type="dxa"/>
            <w:vMerge w:val="restart"/>
            <w:tcBorders>
              <w:top w:val="single" w:sz="12" w:space="0" w:color="auto"/>
            </w:tcBorders>
            <w:vAlign w:val="center"/>
          </w:tcPr>
          <w:p w14:paraId="5E112632" w14:textId="77777777" w:rsidR="00AF6413" w:rsidRDefault="00AF6413" w:rsidP="00597475">
            <w:r>
              <w:t>Metode</w:t>
            </w:r>
          </w:p>
        </w:tc>
        <w:tc>
          <w:tcPr>
            <w:tcW w:w="1884" w:type="dxa"/>
            <w:vMerge w:val="restart"/>
            <w:tcBorders>
              <w:top w:val="single" w:sz="12"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12" w:space="0" w:color="auto"/>
              <w:bottom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97475">
        <w:trPr>
          <w:trHeight w:val="293"/>
          <w:jc w:val="center"/>
        </w:trPr>
        <w:tc>
          <w:tcPr>
            <w:tcW w:w="1518" w:type="dxa"/>
            <w:vMerge/>
            <w:tcBorders>
              <w:bottom w:val="single" w:sz="12" w:space="0" w:color="auto"/>
            </w:tcBorders>
          </w:tcPr>
          <w:p w14:paraId="3C894764" w14:textId="77777777" w:rsidR="00AF6413" w:rsidRDefault="00AF6413" w:rsidP="00597475">
            <w:pPr>
              <w:jc w:val="both"/>
            </w:pPr>
          </w:p>
        </w:tc>
        <w:tc>
          <w:tcPr>
            <w:tcW w:w="1884" w:type="dxa"/>
            <w:vMerge/>
            <w:tcBorders>
              <w:bottom w:val="single" w:sz="12" w:space="0" w:color="auto"/>
            </w:tcBorders>
          </w:tcPr>
          <w:p w14:paraId="79849999" w14:textId="77777777" w:rsidR="00AF6413" w:rsidRDefault="00AF6413" w:rsidP="00597475">
            <w:pPr>
              <w:jc w:val="center"/>
            </w:pPr>
          </w:p>
        </w:tc>
        <w:tc>
          <w:tcPr>
            <w:tcW w:w="1474" w:type="dxa"/>
            <w:tcBorders>
              <w:top w:val="single" w:sz="4" w:space="0" w:color="auto"/>
              <w:bottom w:val="single" w:sz="12" w:space="0" w:color="auto"/>
            </w:tcBorders>
            <w:vAlign w:val="center"/>
          </w:tcPr>
          <w:p w14:paraId="6F056D5A" w14:textId="77777777" w:rsidR="00AF6413" w:rsidRDefault="00AF6413" w:rsidP="00597475">
            <w:pPr>
              <w:jc w:val="center"/>
            </w:pPr>
            <w:r>
              <w:t>R-1</w:t>
            </w:r>
          </w:p>
        </w:tc>
        <w:tc>
          <w:tcPr>
            <w:tcW w:w="935" w:type="dxa"/>
            <w:tcBorders>
              <w:top w:val="single" w:sz="4" w:space="0" w:color="auto"/>
              <w:bottom w:val="single" w:sz="12" w:space="0" w:color="auto"/>
            </w:tcBorders>
            <w:vAlign w:val="center"/>
          </w:tcPr>
          <w:p w14:paraId="3E410FC1" w14:textId="77777777" w:rsidR="00AF6413" w:rsidRDefault="00AF6413" w:rsidP="00597475">
            <w:pPr>
              <w:jc w:val="center"/>
            </w:pPr>
            <w:r>
              <w:t>R-2</w:t>
            </w:r>
          </w:p>
        </w:tc>
        <w:tc>
          <w:tcPr>
            <w:tcW w:w="1274" w:type="dxa"/>
            <w:tcBorders>
              <w:top w:val="single" w:sz="4" w:space="0" w:color="auto"/>
              <w:bottom w:val="single" w:sz="12" w:space="0" w:color="auto"/>
            </w:tcBorders>
            <w:vAlign w:val="center"/>
          </w:tcPr>
          <w:p w14:paraId="610634E8" w14:textId="77777777" w:rsidR="00AF6413" w:rsidRDefault="00AF6413" w:rsidP="00597475">
            <w:pPr>
              <w:jc w:val="center"/>
            </w:pPr>
            <w:r>
              <w:t>R-L</w:t>
            </w:r>
          </w:p>
        </w:tc>
      </w:tr>
      <w:tr w:rsidR="00AF6413" w14:paraId="73B7AB92" w14:textId="77777777" w:rsidTr="002C078E">
        <w:trPr>
          <w:trHeight w:val="454"/>
          <w:jc w:val="center"/>
        </w:trPr>
        <w:tc>
          <w:tcPr>
            <w:tcW w:w="1518" w:type="dxa"/>
            <w:tcBorders>
              <w:top w:val="single" w:sz="12"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12"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12"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12"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12"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1CFF65F4" w14:textId="7F55452D" w:rsidR="00C25F3B" w:rsidRDefault="00C25F3B" w:rsidP="004532A3">
      <w:pPr>
        <w:pStyle w:val="Caption"/>
        <w:spacing w:line="360" w:lineRule="auto"/>
        <w:jc w:val="left"/>
      </w:pPr>
    </w:p>
    <w:p w14:paraId="11DF3368" w14:textId="5EB3802E" w:rsidR="00D64AFC" w:rsidRPr="00D64AFC" w:rsidRDefault="00D64AFC" w:rsidP="00D64AFC">
      <w:pPr>
        <w:pStyle w:val="Caption"/>
        <w:spacing w:line="360" w:lineRule="auto"/>
        <w:rPr>
          <w:lang w:val="en-US"/>
        </w:rPr>
      </w:pPr>
      <w:bookmarkStart w:id="127" w:name="_Toc175863241"/>
      <w:r w:rsidRPr="009F0189">
        <w:t xml:space="preserve">Tabel </w:t>
      </w:r>
      <w:r w:rsidRPr="009F0189">
        <w:fldChar w:fldCharType="begin"/>
      </w:r>
      <w:r w:rsidRPr="009F0189">
        <w:instrText xml:space="preserve"> STYLEREF 1 \s </w:instrText>
      </w:r>
      <w:r w:rsidRPr="009F0189">
        <w:fldChar w:fldCharType="separate"/>
      </w:r>
      <w:r w:rsidR="004F7CD3">
        <w:rPr>
          <w:noProof/>
        </w:rPr>
        <w:t>4</w:t>
      </w:r>
      <w:r w:rsidRPr="009F0189">
        <w:fldChar w:fldCharType="end"/>
      </w:r>
      <w:r w:rsidRPr="009F0189">
        <w:t>.</w:t>
      </w:r>
      <w:r w:rsidRPr="009F0189">
        <w:fldChar w:fldCharType="begin"/>
      </w:r>
      <w:r w:rsidRPr="009F0189">
        <w:instrText xml:space="preserve"> SEQ Tabel \* ARABIC \s 1 </w:instrText>
      </w:r>
      <w:r w:rsidRPr="009F0189">
        <w:fldChar w:fldCharType="separate"/>
      </w:r>
      <w:r w:rsidR="004F7CD3">
        <w:rPr>
          <w:noProof/>
        </w:rPr>
        <w:t>7</w:t>
      </w:r>
      <w:r w:rsidRPr="009F0189">
        <w:fldChar w:fldCharType="end"/>
      </w:r>
      <w:r w:rsidRPr="009F0189">
        <w:rPr>
          <w:lang w:val="en-US"/>
        </w:rPr>
        <w:t xml:space="preserve"> </w:t>
      </w:r>
      <w:r w:rsidRPr="009F0189">
        <w:t xml:space="preserve">Hasil </w:t>
      </w:r>
      <w:r w:rsidR="000E124D" w:rsidRPr="009F0189">
        <w:rPr>
          <w:lang w:val="en-US"/>
        </w:rPr>
        <w:t xml:space="preserve">jawaban </w:t>
      </w:r>
      <w:r w:rsidRPr="009F0189">
        <w:t xml:space="preserve">dengan </w:t>
      </w:r>
      <w:r w:rsidR="000E124D" w:rsidRPr="009F0189">
        <w:rPr>
          <w:lang w:val="en-US"/>
        </w:rPr>
        <w:t>Paraphrase pada pertanyaan</w:t>
      </w:r>
      <w:bookmarkEnd w:id="127"/>
    </w:p>
    <w:tbl>
      <w:tblPr>
        <w:tblStyle w:val="TableGrid"/>
        <w:tblW w:w="9073" w:type="dxa"/>
        <w:tblInd w:w="-34" w:type="dxa"/>
        <w:tblLayout w:type="fixed"/>
        <w:tblLook w:val="04A0" w:firstRow="1" w:lastRow="0" w:firstColumn="1" w:lastColumn="0" w:noHBand="0" w:noVBand="1"/>
      </w:tblPr>
      <w:tblGrid>
        <w:gridCol w:w="530"/>
        <w:gridCol w:w="1846"/>
        <w:gridCol w:w="2552"/>
        <w:gridCol w:w="2302"/>
        <w:gridCol w:w="1843"/>
      </w:tblGrid>
      <w:tr w:rsidR="000E124D" w14:paraId="59AFC260" w14:textId="77777777" w:rsidTr="000E124D">
        <w:tc>
          <w:tcPr>
            <w:tcW w:w="530" w:type="dxa"/>
            <w:vAlign w:val="center"/>
          </w:tcPr>
          <w:p w14:paraId="108E2F8D" w14:textId="77777777" w:rsidR="000E124D" w:rsidRDefault="000E124D" w:rsidP="002A5E79">
            <w:pPr>
              <w:spacing w:line="360" w:lineRule="auto"/>
              <w:jc w:val="center"/>
            </w:pPr>
            <w:r>
              <w:t>No</w:t>
            </w:r>
          </w:p>
        </w:tc>
        <w:tc>
          <w:tcPr>
            <w:tcW w:w="1846" w:type="dxa"/>
          </w:tcPr>
          <w:p w14:paraId="7219530E" w14:textId="55EE04EB" w:rsidR="000E124D" w:rsidRDefault="000E124D" w:rsidP="002A5E79">
            <w:pPr>
              <w:spacing w:line="360" w:lineRule="auto"/>
              <w:jc w:val="center"/>
            </w:pPr>
            <w:r>
              <w:t>Pertanyaan Dasar</w:t>
            </w:r>
          </w:p>
        </w:tc>
        <w:tc>
          <w:tcPr>
            <w:tcW w:w="2552" w:type="dxa"/>
            <w:vAlign w:val="center"/>
          </w:tcPr>
          <w:p w14:paraId="39C2F08A" w14:textId="2CBD45F3" w:rsidR="000E124D" w:rsidRDefault="000E124D" w:rsidP="002A5E79">
            <w:pPr>
              <w:spacing w:line="360" w:lineRule="auto"/>
              <w:jc w:val="center"/>
            </w:pPr>
            <w:r>
              <w:t xml:space="preserve">Pertanyaan </w:t>
            </w:r>
            <w:r>
              <w:rPr>
                <w:lang w:val="en-US"/>
              </w:rPr>
              <w:t>P</w:t>
            </w:r>
            <w:r w:rsidRPr="000E124D">
              <w:rPr>
                <w:lang w:val="en-US"/>
              </w:rPr>
              <w:t>araphrase</w:t>
            </w:r>
          </w:p>
        </w:tc>
        <w:tc>
          <w:tcPr>
            <w:tcW w:w="2302" w:type="dxa"/>
            <w:vAlign w:val="center"/>
          </w:tcPr>
          <w:p w14:paraId="0692C071" w14:textId="77777777" w:rsidR="000E124D" w:rsidRDefault="000E124D" w:rsidP="002A5E79">
            <w:pPr>
              <w:spacing w:line="360" w:lineRule="auto"/>
              <w:jc w:val="center"/>
            </w:pPr>
            <w:r>
              <w:t>Referensi</w:t>
            </w:r>
          </w:p>
        </w:tc>
        <w:tc>
          <w:tcPr>
            <w:tcW w:w="1843" w:type="dxa"/>
            <w:vAlign w:val="center"/>
          </w:tcPr>
          <w:p w14:paraId="46ED6E84" w14:textId="77777777" w:rsidR="000E124D" w:rsidRDefault="000E124D" w:rsidP="002A5E79">
            <w:pPr>
              <w:spacing w:line="360" w:lineRule="auto"/>
              <w:jc w:val="center"/>
            </w:pPr>
            <w:r>
              <w:t>Jawaban</w:t>
            </w:r>
          </w:p>
        </w:tc>
      </w:tr>
      <w:tr w:rsidR="004E1CA1" w14:paraId="63437CF1" w14:textId="77777777" w:rsidTr="000E124D">
        <w:tc>
          <w:tcPr>
            <w:tcW w:w="530" w:type="dxa"/>
          </w:tcPr>
          <w:p w14:paraId="59E93FBC" w14:textId="2F1D0C88" w:rsidR="004E1CA1" w:rsidRPr="004E1CA1" w:rsidRDefault="004E1CA1" w:rsidP="002A5E79">
            <w:pPr>
              <w:spacing w:line="360" w:lineRule="auto"/>
              <w:jc w:val="center"/>
              <w:rPr>
                <w:lang w:val="id-ID"/>
              </w:rPr>
            </w:pPr>
            <w:r>
              <w:rPr>
                <w:lang w:val="id-ID"/>
              </w:rPr>
              <w:t>1</w:t>
            </w:r>
          </w:p>
        </w:tc>
        <w:tc>
          <w:tcPr>
            <w:tcW w:w="1846" w:type="dxa"/>
          </w:tcPr>
          <w:p w14:paraId="643EF50C" w14:textId="2A3A1175" w:rsidR="004E1CA1" w:rsidRPr="000E124D" w:rsidRDefault="004E1CA1" w:rsidP="002A5E79">
            <w:pPr>
              <w:spacing w:line="360"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2552" w:type="dxa"/>
          </w:tcPr>
          <w:p w14:paraId="5E4BC0D3" w14:textId="10F92FD7" w:rsidR="004E1CA1" w:rsidRPr="000D2C9C" w:rsidRDefault="004E1CA1" w:rsidP="002A5E79">
            <w:pPr>
              <w:spacing w:line="360" w:lineRule="auto"/>
            </w:pPr>
            <w:r w:rsidRPr="004E1CA1">
              <w:t>Apa langkah-langkah untuk memperoleh sertifikat akreditasi universitas?</w:t>
            </w:r>
          </w:p>
        </w:tc>
        <w:tc>
          <w:tcPr>
            <w:tcW w:w="2302" w:type="dxa"/>
          </w:tcPr>
          <w:p w14:paraId="1B3134F9" w14:textId="62B4A2B5" w:rsidR="004E1CA1" w:rsidRPr="000E124D" w:rsidRDefault="004E1CA1" w:rsidP="002A5E79">
            <w:pPr>
              <w:spacing w:line="360" w:lineRule="auto"/>
            </w:pPr>
            <w:r w:rsidRPr="000D2C9C">
              <w:t xml:space="preserve">Untuk sertifikat akreditasi silakan download disini ya https://lpm.usk.ac.id/, untuk sertifikat </w:t>
            </w:r>
            <w:r w:rsidRPr="000D2C9C">
              <w:lastRenderedPageBreak/>
              <w:t>akreditasi y</w:t>
            </w:r>
            <w:r>
              <w:rPr>
                <w:lang w:val="id-ID"/>
              </w:rPr>
              <w:t>an</w:t>
            </w:r>
            <w:r w:rsidRPr="000D2C9C">
              <w:t>g terbaru tidak perlu dilegalisir karena sudah ada QR Code</w:t>
            </w:r>
            <w:r w:rsidR="009268AC">
              <w:t>.</w:t>
            </w:r>
          </w:p>
        </w:tc>
        <w:tc>
          <w:tcPr>
            <w:tcW w:w="1843" w:type="dxa"/>
          </w:tcPr>
          <w:p w14:paraId="49C9F186" w14:textId="383FAB4E" w:rsidR="004E1CA1" w:rsidRPr="00281776" w:rsidRDefault="001936C0" w:rsidP="000E124D">
            <w:pPr>
              <w:spacing w:line="360" w:lineRule="auto"/>
            </w:pPr>
            <w:r w:rsidRPr="00281776">
              <w:rPr>
                <w:rStyle w:val="md"/>
              </w:rPr>
              <w:lastRenderedPageBreak/>
              <w:t xml:space="preserve">Untuk memperoleh sertifikat akreditasi, silakan </w:t>
            </w:r>
            <w:r w:rsidRPr="00281776">
              <w:rPr>
                <w:rStyle w:val="md"/>
              </w:rPr>
              <w:lastRenderedPageBreak/>
              <w:t xml:space="preserve">download disini </w:t>
            </w:r>
            <w:hyperlink r:id="rId30" w:tgtFrame="_blank" w:history="1">
              <w:r w:rsidRPr="00EE3A9A">
                <w:rPr>
                  <w:rStyle w:val="Hyperlink"/>
                  <w:color w:val="000000" w:themeColor="text1"/>
                </w:rPr>
                <w:t>https://ban-pt.org/</w:t>
              </w:r>
            </w:hyperlink>
            <w:r w:rsidRPr="00EE3A9A">
              <w:rPr>
                <w:rStyle w:val="md"/>
                <w:color w:val="000000" w:themeColor="text1"/>
              </w:rPr>
              <w:t xml:space="preserve">, </w:t>
            </w:r>
            <w:r w:rsidRPr="00281776">
              <w:rPr>
                <w:rStyle w:val="md"/>
              </w:rPr>
              <w:t>di bagian bawah halaman terdapat tombol download sertifikat.</w:t>
            </w:r>
          </w:p>
        </w:tc>
      </w:tr>
      <w:tr w:rsidR="002A0D21" w14:paraId="46B0C328" w14:textId="77777777" w:rsidTr="000E124D">
        <w:tc>
          <w:tcPr>
            <w:tcW w:w="530" w:type="dxa"/>
          </w:tcPr>
          <w:p w14:paraId="4F25D0A4" w14:textId="063BC16F" w:rsidR="002A0D21" w:rsidRDefault="002A0D21" w:rsidP="002A5E79">
            <w:pPr>
              <w:spacing w:line="360" w:lineRule="auto"/>
              <w:jc w:val="center"/>
              <w:rPr>
                <w:lang w:val="id-ID"/>
              </w:rPr>
            </w:pPr>
            <w:r>
              <w:rPr>
                <w:lang w:val="id-ID"/>
              </w:rPr>
              <w:lastRenderedPageBreak/>
              <w:t>2</w:t>
            </w:r>
          </w:p>
        </w:tc>
        <w:tc>
          <w:tcPr>
            <w:tcW w:w="1846" w:type="dxa"/>
          </w:tcPr>
          <w:p w14:paraId="78C211F2" w14:textId="1B807F17" w:rsidR="002A0D21" w:rsidRPr="000E124D" w:rsidRDefault="002A0D21" w:rsidP="002A5E79">
            <w:pPr>
              <w:spacing w:line="360" w:lineRule="auto"/>
            </w:pPr>
            <w:r w:rsidRPr="001A6389">
              <w:t xml:space="preserve">Bagaimana cara membayar </w:t>
            </w:r>
            <w:r>
              <w:rPr>
                <w:lang w:val="id-ID"/>
              </w:rPr>
              <w:t>UKT</w:t>
            </w:r>
            <w:r w:rsidRPr="001A6389">
              <w:t xml:space="preserve"> untuk jalur smmptn barat, dan </w:t>
            </w:r>
            <w:r w:rsidR="00EE2C47">
              <w:rPr>
                <w:lang w:val="id-ID"/>
              </w:rPr>
              <w:t>UKT</w:t>
            </w:r>
            <w:r w:rsidRPr="001A6389">
              <w:t xml:space="preserve"> nya apakah di bayar sekalian dengan IPI nya?</w:t>
            </w:r>
          </w:p>
        </w:tc>
        <w:tc>
          <w:tcPr>
            <w:tcW w:w="2552" w:type="dxa"/>
          </w:tcPr>
          <w:p w14:paraId="4837601C" w14:textId="3C58160C" w:rsidR="002A0D21" w:rsidRPr="000D2C9C" w:rsidRDefault="002A0D21" w:rsidP="002A5E79">
            <w:pPr>
              <w:spacing w:line="360" w:lineRule="auto"/>
            </w:pPr>
            <w:r w:rsidRPr="002A0D21">
              <w:t>Bagaimana proses pembayaran UKT untuk jalur SMMPTN Barat, dan apakah UKT dibayar sekaligus dengan IPI-nya?</w:t>
            </w:r>
          </w:p>
        </w:tc>
        <w:tc>
          <w:tcPr>
            <w:tcW w:w="2302" w:type="dxa"/>
          </w:tcPr>
          <w:p w14:paraId="0F6EDAEE" w14:textId="3174A397" w:rsidR="002A0D21" w:rsidRPr="000E124D" w:rsidRDefault="00411D15" w:rsidP="002A5E79">
            <w:pPr>
              <w:spacing w:line="360" w:lineRule="auto"/>
            </w:pPr>
            <w:r w:rsidRPr="001A6389">
              <w:t xml:space="preserve">Silahkan langsung bayar ke </w:t>
            </w:r>
            <w:r w:rsidR="00842FD9">
              <w:t>b</w:t>
            </w:r>
            <w:r w:rsidRPr="001A6389">
              <w:t>ank, dan masalah IPI tidak boleh di cicil kecuali hanya fakultas kedokteran saja</w:t>
            </w:r>
            <w:r w:rsidR="009268AC">
              <w:t>.</w:t>
            </w:r>
          </w:p>
        </w:tc>
        <w:tc>
          <w:tcPr>
            <w:tcW w:w="1843" w:type="dxa"/>
          </w:tcPr>
          <w:p w14:paraId="2AD19E40" w14:textId="51DD55AB" w:rsidR="002A0D21" w:rsidRPr="00281776" w:rsidRDefault="00411D15" w:rsidP="000E124D">
            <w:pPr>
              <w:spacing w:line="360" w:lineRule="auto"/>
            </w:pPr>
            <w:r w:rsidRPr="00281776">
              <w:rPr>
                <w:rStyle w:val="md"/>
              </w:rPr>
              <w:t xml:space="preserve">Untuk pembayaran UKT, silakan membayar ke Bank Syariah Indonesia cabang Kota Banda Aceh. Nama Rekening: USK, Nomor Rekening: 9144620111-81-X, Nama Pihak Yang Dikreditkan: Universitas Syiah Kuala. Untuk pembayaran IPI sendiri tidak boleh di cicil kecuali hanya sekali saja pada </w:t>
            </w:r>
            <w:r w:rsidRPr="00281776">
              <w:rPr>
                <w:rStyle w:val="md"/>
              </w:rPr>
              <w:lastRenderedPageBreak/>
              <w:t>saat pendaftaran pertama kali.</w:t>
            </w:r>
          </w:p>
        </w:tc>
      </w:tr>
      <w:tr w:rsidR="002A0D21" w14:paraId="7FC2435A" w14:textId="77777777" w:rsidTr="000E124D">
        <w:tc>
          <w:tcPr>
            <w:tcW w:w="530" w:type="dxa"/>
          </w:tcPr>
          <w:p w14:paraId="0C50D649" w14:textId="5A9ED159" w:rsidR="002A0D21" w:rsidRDefault="002A0D21" w:rsidP="002A5E79">
            <w:pPr>
              <w:spacing w:line="360" w:lineRule="auto"/>
              <w:jc w:val="center"/>
              <w:rPr>
                <w:lang w:val="id-ID"/>
              </w:rPr>
            </w:pPr>
            <w:r>
              <w:rPr>
                <w:lang w:val="id-ID"/>
              </w:rPr>
              <w:lastRenderedPageBreak/>
              <w:t>3</w:t>
            </w:r>
          </w:p>
        </w:tc>
        <w:tc>
          <w:tcPr>
            <w:tcW w:w="1846" w:type="dxa"/>
          </w:tcPr>
          <w:p w14:paraId="1439769B" w14:textId="1D88D217" w:rsidR="002A0D21" w:rsidRPr="001A6389" w:rsidRDefault="002A0D21" w:rsidP="002A5E79">
            <w:pPr>
              <w:spacing w:line="360" w:lineRule="auto"/>
            </w:pPr>
            <w:r>
              <w:t>Bagaimana cara Cetak KTM?</w:t>
            </w:r>
          </w:p>
        </w:tc>
        <w:tc>
          <w:tcPr>
            <w:tcW w:w="2552" w:type="dxa"/>
          </w:tcPr>
          <w:p w14:paraId="7B87C1BE" w14:textId="447FAFEE" w:rsidR="002A0D21" w:rsidRPr="000D2C9C" w:rsidRDefault="00411D15" w:rsidP="002A5E79">
            <w:pPr>
              <w:spacing w:line="360" w:lineRule="auto"/>
            </w:pPr>
            <w:r w:rsidRPr="00411D15">
              <w:t>Bagaimana cara mencetak KTM?</w:t>
            </w:r>
          </w:p>
        </w:tc>
        <w:tc>
          <w:tcPr>
            <w:tcW w:w="2302" w:type="dxa"/>
          </w:tcPr>
          <w:p w14:paraId="22208106" w14:textId="792C3EDD" w:rsidR="002A0D21" w:rsidRPr="000E124D" w:rsidRDefault="00411D15" w:rsidP="002A5E79">
            <w:pPr>
              <w:spacing w:line="360" w:lineRule="auto"/>
            </w:pPr>
            <w:r w:rsidRPr="001A6389">
              <w:t>KTM dapat dicetak di laman berkas-akademik.usk.ac.id</w:t>
            </w:r>
            <w:r w:rsidR="009268AC">
              <w:t>.</w:t>
            </w:r>
          </w:p>
        </w:tc>
        <w:tc>
          <w:tcPr>
            <w:tcW w:w="1843" w:type="dxa"/>
          </w:tcPr>
          <w:p w14:paraId="54028557" w14:textId="29869477" w:rsidR="002A0D21" w:rsidRPr="00281776" w:rsidRDefault="00411D15" w:rsidP="000E124D">
            <w:pPr>
              <w:spacing w:line="360" w:lineRule="auto"/>
            </w:pPr>
            <w:r w:rsidRPr="00281776">
              <w:rPr>
                <w:rStyle w:val="md"/>
              </w:rPr>
              <w:t>Untuk mencetak KTM, Anda dapat membayar sebesar Rp 18.000,- (delapan belas ribu rupiah) per lembar.</w:t>
            </w:r>
          </w:p>
        </w:tc>
      </w:tr>
      <w:tr w:rsidR="002A0D21" w14:paraId="175E4BC9" w14:textId="77777777" w:rsidTr="000E124D">
        <w:tc>
          <w:tcPr>
            <w:tcW w:w="530" w:type="dxa"/>
          </w:tcPr>
          <w:p w14:paraId="4E0A199D" w14:textId="178E159E" w:rsidR="002A0D21" w:rsidRDefault="002A0D21" w:rsidP="002A5E79">
            <w:pPr>
              <w:spacing w:line="360" w:lineRule="auto"/>
              <w:jc w:val="center"/>
              <w:rPr>
                <w:lang w:val="id-ID"/>
              </w:rPr>
            </w:pPr>
            <w:r>
              <w:rPr>
                <w:lang w:val="id-ID"/>
              </w:rPr>
              <w:t>4</w:t>
            </w:r>
          </w:p>
        </w:tc>
        <w:tc>
          <w:tcPr>
            <w:tcW w:w="1846" w:type="dxa"/>
          </w:tcPr>
          <w:p w14:paraId="74858070" w14:textId="5EB1063B" w:rsidR="002A0D21" w:rsidRDefault="002A0D21" w:rsidP="002A5E79">
            <w:pPr>
              <w:spacing w:line="360" w:lineRule="auto"/>
            </w:pPr>
            <w:r>
              <w:t>Kapan jadwal sanggahan ukt bagi mahasiswa</w:t>
            </w:r>
            <w:r w:rsidRPr="00405B68">
              <w:t>?</w:t>
            </w:r>
          </w:p>
        </w:tc>
        <w:tc>
          <w:tcPr>
            <w:tcW w:w="2552" w:type="dxa"/>
          </w:tcPr>
          <w:p w14:paraId="409D48D1" w14:textId="5A7EC2CF" w:rsidR="002A0D21" w:rsidRPr="000D2C9C" w:rsidRDefault="00411D15" w:rsidP="002A5E79">
            <w:pPr>
              <w:spacing w:line="360" w:lineRule="auto"/>
            </w:pPr>
            <w:r w:rsidRPr="00411D15">
              <w:t>Kapan jadwal pengajuan sanggahan UKT bagi mahasiswa?</w:t>
            </w:r>
          </w:p>
        </w:tc>
        <w:tc>
          <w:tcPr>
            <w:tcW w:w="2302" w:type="dxa"/>
          </w:tcPr>
          <w:p w14:paraId="6CFF44C7" w14:textId="6E241450" w:rsidR="002A0D21" w:rsidRPr="000E124D" w:rsidRDefault="00411D15" w:rsidP="002A5E79">
            <w:pPr>
              <w:spacing w:line="360" w:lineRule="auto"/>
            </w:pPr>
            <w:r w:rsidRPr="001A6389">
              <w:t>Untuk data UKT y</w:t>
            </w:r>
            <w:r>
              <w:rPr>
                <w:lang w:val="id-ID"/>
              </w:rPr>
              <w:t>an</w:t>
            </w:r>
            <w:r w:rsidRPr="001A6389">
              <w:t>g sudah dibuat tidak bisa diubah kembali dan data UKT itu tidak menjadi masalah y</w:t>
            </w:r>
            <w:r>
              <w:rPr>
                <w:lang w:val="id-ID"/>
              </w:rPr>
              <w:t>an</w:t>
            </w:r>
            <w:r w:rsidRPr="001A6389">
              <w:t>g penting data KRS benar semua dan mengenai banding ukt nanti akan dibuka oleh bagian keuangan, silakan pantau infonya di web usk.ac.id</w:t>
            </w:r>
            <w:r w:rsidR="009268AC">
              <w:t>.</w:t>
            </w:r>
          </w:p>
        </w:tc>
        <w:tc>
          <w:tcPr>
            <w:tcW w:w="1843" w:type="dxa"/>
          </w:tcPr>
          <w:p w14:paraId="17FE71BE" w14:textId="2FA76E3B" w:rsidR="002A0D21" w:rsidRPr="00281776" w:rsidRDefault="00411D15" w:rsidP="000E124D">
            <w:pPr>
              <w:spacing w:line="360" w:lineRule="auto"/>
            </w:pPr>
            <w:r w:rsidRPr="00281776">
              <w:rPr>
                <w:rStyle w:val="md"/>
              </w:rPr>
              <w:t>Untuk pengisian UKT dapat menunggu sampai Status Buta Warna berubah warna Hijau.</w:t>
            </w:r>
          </w:p>
        </w:tc>
      </w:tr>
      <w:tr w:rsidR="000E124D" w14:paraId="050316C4" w14:textId="77777777" w:rsidTr="000E124D">
        <w:tc>
          <w:tcPr>
            <w:tcW w:w="530" w:type="dxa"/>
          </w:tcPr>
          <w:p w14:paraId="46C0C0AE" w14:textId="753D3255" w:rsidR="000E124D" w:rsidRPr="004E1CA1" w:rsidRDefault="004E1CA1" w:rsidP="002A5E79">
            <w:pPr>
              <w:spacing w:line="360" w:lineRule="auto"/>
              <w:jc w:val="center"/>
              <w:rPr>
                <w:lang w:val="id-ID"/>
              </w:rPr>
            </w:pPr>
            <w:r>
              <w:rPr>
                <w:lang w:val="id-ID"/>
              </w:rPr>
              <w:t>5</w:t>
            </w:r>
          </w:p>
        </w:tc>
        <w:tc>
          <w:tcPr>
            <w:tcW w:w="1846" w:type="dxa"/>
          </w:tcPr>
          <w:p w14:paraId="628FE756" w14:textId="04D176FC" w:rsidR="000E124D" w:rsidRPr="000D2C9C" w:rsidRDefault="000E124D" w:rsidP="002A5E79">
            <w:pPr>
              <w:spacing w:line="360" w:lineRule="auto"/>
            </w:pPr>
            <w:r w:rsidRPr="000E124D">
              <w:t>Bagaimana cara membuat Surat Keterangan Aktif Kuliah?</w:t>
            </w:r>
          </w:p>
        </w:tc>
        <w:tc>
          <w:tcPr>
            <w:tcW w:w="2552" w:type="dxa"/>
          </w:tcPr>
          <w:p w14:paraId="6BACAAF3" w14:textId="682653A1" w:rsidR="000E124D" w:rsidRDefault="000E124D" w:rsidP="002A5E79">
            <w:pPr>
              <w:spacing w:line="360" w:lineRule="auto"/>
            </w:pPr>
            <w:r w:rsidRPr="000E124D">
              <w:t>Apa langkah-langkah untuk membuat Surat Keterangan Aktif Kuliah?</w:t>
            </w:r>
          </w:p>
        </w:tc>
        <w:tc>
          <w:tcPr>
            <w:tcW w:w="2302" w:type="dxa"/>
          </w:tcPr>
          <w:p w14:paraId="5A272104" w14:textId="198DC0A4" w:rsidR="000E124D" w:rsidRDefault="000E124D" w:rsidP="002A5E79">
            <w:pPr>
              <w:spacing w:line="360" w:lineRule="auto"/>
            </w:pPr>
            <w:r w:rsidRPr="000E124D">
              <w:t>Terkait masalah Surat keterangan Aktif Kuliah silahkan mengurus ke bagian Registrasi Akademik</w:t>
            </w:r>
            <w:r w:rsidR="009268AC">
              <w:t>.</w:t>
            </w:r>
          </w:p>
        </w:tc>
        <w:tc>
          <w:tcPr>
            <w:tcW w:w="1843" w:type="dxa"/>
          </w:tcPr>
          <w:p w14:paraId="2A2A704B" w14:textId="6FB850EE" w:rsidR="000E124D" w:rsidRDefault="000E124D" w:rsidP="000E124D">
            <w:pPr>
              <w:spacing w:line="360" w:lineRule="auto"/>
            </w:pPr>
            <w:r w:rsidRPr="000E124D">
              <w:t xml:space="preserve">Untuk membuat Surat Keterangan Aktif Kuliah silahkan mengurus ke </w:t>
            </w:r>
            <w:r w:rsidRPr="000E124D">
              <w:lastRenderedPageBreak/>
              <w:t>bagian Registrasi Akademik.</w:t>
            </w:r>
          </w:p>
        </w:tc>
      </w:tr>
    </w:tbl>
    <w:p w14:paraId="4D09EB21" w14:textId="77777777" w:rsidR="00D64AFC" w:rsidRDefault="00D64AFC" w:rsidP="00C90F27">
      <w:pPr>
        <w:spacing w:line="360" w:lineRule="auto"/>
        <w:ind w:firstLine="426"/>
        <w:rPr>
          <w:lang w:val="id-ID"/>
        </w:rPr>
      </w:pPr>
    </w:p>
    <w:p w14:paraId="054BCF41" w14:textId="502BB9BD" w:rsidR="006376A2" w:rsidRPr="006376A2" w:rsidRDefault="006376A2" w:rsidP="00C90F27">
      <w:pPr>
        <w:spacing w:line="360" w:lineRule="auto"/>
        <w:ind w:firstLine="426"/>
        <w:rPr>
          <w:lang w:val="id-ID"/>
        </w:rPr>
      </w:pPr>
      <w:r>
        <w:rPr>
          <w:lang w:val="id-ID"/>
        </w:rPr>
        <w:t xml:space="preserve">Beberapa contoh QnA hasil dengan menggunakan metode </w:t>
      </w:r>
      <w:r w:rsidRPr="006376A2">
        <w:rPr>
          <w:lang w:val="id-ID"/>
        </w:rPr>
        <w:t>RAG</w:t>
      </w:r>
      <w:r>
        <w:rPr>
          <w:i/>
          <w:iCs w:val="0"/>
          <w:lang w:val="id-ID"/>
        </w:rPr>
        <w:t xml:space="preserve"> </w:t>
      </w:r>
      <w:r>
        <w:rPr>
          <w:lang w:val="id-ID"/>
        </w:rPr>
        <w:t>dapat dilihat pada</w:t>
      </w:r>
      <w:r w:rsidR="0084663E">
        <w:rPr>
          <w:lang w:val="id-ID"/>
        </w:rPr>
        <w:fldChar w:fldCharType="begin"/>
      </w:r>
      <w:r w:rsidR="0084663E">
        <w:rPr>
          <w:lang w:val="id-ID"/>
        </w:rPr>
        <w:instrText xml:space="preserve"> REF _Ref175566309 \h </w:instrText>
      </w:r>
      <w:r w:rsidR="0084663E">
        <w:rPr>
          <w:lang w:val="id-ID"/>
        </w:rPr>
      </w:r>
      <w:r w:rsidR="0084663E">
        <w:rPr>
          <w:lang w:val="id-ID"/>
        </w:rPr>
        <w:fldChar w:fldCharType="separate"/>
      </w:r>
      <w:r w:rsidR="004F7CD3">
        <w:t xml:space="preserve">Tabel </w:t>
      </w:r>
      <w:r w:rsidR="004F7CD3">
        <w:rPr>
          <w:noProof/>
        </w:rPr>
        <w:t>4</w:t>
      </w:r>
      <w:r w:rsidR="004F7CD3">
        <w:t>.</w:t>
      </w:r>
      <w:r w:rsidR="004F7CD3">
        <w:rPr>
          <w:noProof/>
        </w:rPr>
        <w:t>8</w:t>
      </w:r>
      <w:r w:rsidR="0084663E">
        <w:rPr>
          <w:lang w:val="id-ID"/>
        </w:rPr>
        <w:fldChar w:fldCharType="end"/>
      </w:r>
    </w:p>
    <w:p w14:paraId="4EFAD645" w14:textId="6B4CF7E5" w:rsidR="0014569C" w:rsidRPr="0014569C" w:rsidRDefault="0014569C" w:rsidP="00AF6413">
      <w:pPr>
        <w:pStyle w:val="Caption"/>
        <w:spacing w:line="360" w:lineRule="auto"/>
        <w:rPr>
          <w:lang w:val="en-US"/>
        </w:rPr>
      </w:pPr>
      <w:bookmarkStart w:id="128" w:name="_Ref175566309"/>
      <w:bookmarkStart w:id="129" w:name="_Toc175863242"/>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8</w:t>
      </w:r>
      <w:r w:rsidR="00D64AFC">
        <w:fldChar w:fldCharType="end"/>
      </w:r>
      <w:bookmarkEnd w:id="128"/>
      <w:r>
        <w:rPr>
          <w:lang w:val="en-US"/>
        </w:rPr>
        <w:t xml:space="preserve"> Hasil</w:t>
      </w:r>
      <w:r w:rsidR="0084663E">
        <w:t xml:space="preserve"> dengan metode</w:t>
      </w:r>
      <w:r>
        <w:rPr>
          <w:lang w:val="en-US"/>
        </w:rPr>
        <w:t xml:space="preserve"> RAG</w:t>
      </w:r>
      <w:bookmarkEnd w:id="129"/>
    </w:p>
    <w:tbl>
      <w:tblPr>
        <w:tblStyle w:val="TableGrid"/>
        <w:tblW w:w="9039" w:type="dxa"/>
        <w:tblLayout w:type="fixed"/>
        <w:tblLook w:val="04A0" w:firstRow="1" w:lastRow="0" w:firstColumn="1" w:lastColumn="0" w:noHBand="0" w:noVBand="1"/>
      </w:tblPr>
      <w:tblGrid>
        <w:gridCol w:w="530"/>
        <w:gridCol w:w="2697"/>
        <w:gridCol w:w="1984"/>
        <w:gridCol w:w="1843"/>
        <w:gridCol w:w="1985"/>
      </w:tblGrid>
      <w:tr w:rsidR="003225A9" w14:paraId="4DF39806" w14:textId="77777777" w:rsidTr="00441B17">
        <w:tc>
          <w:tcPr>
            <w:tcW w:w="530" w:type="dxa"/>
            <w:vAlign w:val="center"/>
          </w:tcPr>
          <w:p w14:paraId="6AE39D31" w14:textId="0829CD1D" w:rsidR="003225A9" w:rsidRDefault="003225A9" w:rsidP="003225A9">
            <w:pPr>
              <w:spacing w:line="360" w:lineRule="auto"/>
              <w:jc w:val="center"/>
            </w:pPr>
            <w:r>
              <w:t>No</w:t>
            </w:r>
          </w:p>
        </w:tc>
        <w:tc>
          <w:tcPr>
            <w:tcW w:w="2697" w:type="dxa"/>
            <w:vAlign w:val="center"/>
          </w:tcPr>
          <w:p w14:paraId="39124847" w14:textId="571A34DF" w:rsidR="003225A9" w:rsidRDefault="003225A9" w:rsidP="003225A9">
            <w:pPr>
              <w:spacing w:line="360" w:lineRule="auto"/>
              <w:jc w:val="center"/>
            </w:pPr>
            <w:r>
              <w:t>Pertanyaan</w:t>
            </w:r>
          </w:p>
        </w:tc>
        <w:tc>
          <w:tcPr>
            <w:tcW w:w="1984" w:type="dxa"/>
            <w:vAlign w:val="center"/>
          </w:tcPr>
          <w:p w14:paraId="0D6B9FCA" w14:textId="60D6513C" w:rsidR="003225A9" w:rsidRDefault="003225A9" w:rsidP="003225A9">
            <w:pPr>
              <w:spacing w:line="360" w:lineRule="auto"/>
              <w:jc w:val="center"/>
            </w:pPr>
            <w:r>
              <w:t>Referensi</w:t>
            </w:r>
          </w:p>
        </w:tc>
        <w:tc>
          <w:tcPr>
            <w:tcW w:w="1843" w:type="dxa"/>
            <w:vAlign w:val="center"/>
          </w:tcPr>
          <w:p w14:paraId="74DDD39C" w14:textId="337699ED" w:rsidR="003225A9" w:rsidRDefault="003225A9" w:rsidP="003225A9">
            <w:pPr>
              <w:spacing w:line="360" w:lineRule="auto"/>
              <w:jc w:val="center"/>
            </w:pPr>
            <w:r>
              <w:t>Jawaban</w:t>
            </w:r>
          </w:p>
        </w:tc>
        <w:tc>
          <w:tcPr>
            <w:tcW w:w="1985" w:type="dxa"/>
            <w:vAlign w:val="center"/>
          </w:tcPr>
          <w:p w14:paraId="7D0BEF98" w14:textId="72A4E473" w:rsidR="003225A9" w:rsidRDefault="003225A9" w:rsidP="003225A9">
            <w:pPr>
              <w:spacing w:line="360" w:lineRule="auto"/>
              <w:jc w:val="center"/>
            </w:pPr>
            <w:r>
              <w:t>Skor ROUGE</w:t>
            </w:r>
          </w:p>
        </w:tc>
      </w:tr>
      <w:tr w:rsidR="003225A9" w14:paraId="544584A5" w14:textId="77777777" w:rsidTr="00441B17">
        <w:tc>
          <w:tcPr>
            <w:tcW w:w="530" w:type="dxa"/>
          </w:tcPr>
          <w:p w14:paraId="151BF71F" w14:textId="0DF9A9E4" w:rsidR="003225A9" w:rsidRDefault="003225A9" w:rsidP="00F90FE6">
            <w:pPr>
              <w:spacing w:line="360" w:lineRule="auto"/>
              <w:jc w:val="center"/>
            </w:pPr>
            <w:r>
              <w:t>1</w:t>
            </w:r>
          </w:p>
        </w:tc>
        <w:tc>
          <w:tcPr>
            <w:tcW w:w="2697" w:type="dxa"/>
          </w:tcPr>
          <w:p w14:paraId="6CE42B0A" w14:textId="1672D35D" w:rsidR="003225A9" w:rsidRDefault="003225A9" w:rsidP="003225A9">
            <w:pPr>
              <w:spacing w:line="360" w:lineRule="auto"/>
            </w:pPr>
            <w:r w:rsidRPr="00405B68">
              <w:t>Bagaimana cara mengurus surat rekomendasi kampus?</w:t>
            </w:r>
          </w:p>
        </w:tc>
        <w:tc>
          <w:tcPr>
            <w:tcW w:w="1984" w:type="dxa"/>
          </w:tcPr>
          <w:p w14:paraId="0854031E" w14:textId="09CC98BB" w:rsidR="003225A9" w:rsidRPr="003E37F6" w:rsidRDefault="00782DA2" w:rsidP="00782DA2">
            <w:pPr>
              <w:spacing w:line="360" w:lineRule="auto"/>
            </w:pPr>
            <w:r w:rsidRPr="003E37F6">
              <w:t xml:space="preserve">Mahasiswa yang ingin membuat surat rekomendasi kampus untuk </w:t>
            </w:r>
            <w:r w:rsidR="00441B17" w:rsidRPr="003E37F6">
              <w:t>b</w:t>
            </w:r>
            <w:r w:rsidRPr="003E37F6">
              <w:t xml:space="preserve">easiswa Pengajuannya dapat dilakukan di bagian </w:t>
            </w:r>
            <w:r w:rsidR="00441B17" w:rsidRPr="003E37F6">
              <w:t>k</w:t>
            </w:r>
            <w:r w:rsidRPr="003E37F6">
              <w:t>emahasiswaan.</w:t>
            </w:r>
          </w:p>
        </w:tc>
        <w:tc>
          <w:tcPr>
            <w:tcW w:w="1843" w:type="dxa"/>
          </w:tcPr>
          <w:p w14:paraId="1A083958" w14:textId="2AB79521" w:rsidR="003225A9" w:rsidRPr="003E37F6" w:rsidRDefault="00782DA2" w:rsidP="00441B17">
            <w:pPr>
              <w:spacing w:line="360" w:lineRule="auto"/>
            </w:pPr>
            <w:r w:rsidRPr="003E37F6">
              <w:t xml:space="preserve">Surat rekomendasi dapat dilakukan di bagian </w:t>
            </w:r>
            <w:r w:rsidR="00441B17" w:rsidRPr="003E37F6">
              <w:t>k</w:t>
            </w:r>
            <w:r w:rsidRPr="003E37F6">
              <w:t>emahasiswaan.</w:t>
            </w:r>
          </w:p>
        </w:tc>
        <w:tc>
          <w:tcPr>
            <w:tcW w:w="1985" w:type="dxa"/>
          </w:tcPr>
          <w:p w14:paraId="488C9539" w14:textId="3CC46D97" w:rsidR="003225A9" w:rsidRDefault="00782DA2" w:rsidP="00782DA2">
            <w:pPr>
              <w:spacing w:line="360" w:lineRule="auto"/>
            </w:pPr>
            <w:r w:rsidRPr="00782DA2">
              <w:t>Rouge</w:t>
            </w:r>
            <w:r>
              <w:t xml:space="preserve"> </w:t>
            </w:r>
            <w:r w:rsidRPr="00782DA2">
              <w:t>1</w:t>
            </w:r>
            <w:r>
              <w:t xml:space="preserve"> </w:t>
            </w:r>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441B17">
        <w:tc>
          <w:tcPr>
            <w:tcW w:w="530" w:type="dxa"/>
          </w:tcPr>
          <w:p w14:paraId="73CA41E0" w14:textId="3112DBEA" w:rsidR="00DE7F06" w:rsidRDefault="00DE7F06" w:rsidP="00F90FE6">
            <w:pPr>
              <w:spacing w:line="360" w:lineRule="auto"/>
              <w:jc w:val="center"/>
            </w:pPr>
            <w:r>
              <w:t>2</w:t>
            </w:r>
          </w:p>
        </w:tc>
        <w:tc>
          <w:tcPr>
            <w:tcW w:w="2697" w:type="dxa"/>
          </w:tcPr>
          <w:p w14:paraId="314E1FBE" w14:textId="3B8B7906" w:rsidR="00DE7F06" w:rsidRPr="00405B68" w:rsidRDefault="00DE7F06" w:rsidP="003225A9">
            <w:pPr>
              <w:spacing w:line="360" w:lineRule="auto"/>
            </w:pPr>
            <w:r w:rsidRPr="00405B68">
              <w:t>Apakah ada tata cara mendaftar di usk?</w:t>
            </w:r>
          </w:p>
        </w:tc>
        <w:tc>
          <w:tcPr>
            <w:tcW w:w="1984" w:type="dxa"/>
          </w:tcPr>
          <w:p w14:paraId="1D248F1F" w14:textId="5556553E" w:rsidR="00DE7F06" w:rsidRPr="00405B68" w:rsidRDefault="00DE7F06" w:rsidP="00782DA2">
            <w:pPr>
              <w:spacing w:line="360" w:lineRule="auto"/>
            </w:pPr>
            <w:r w:rsidRPr="00405B68">
              <w:t xml:space="preserve">Tata cara mendaftar di usk </w:t>
            </w:r>
            <w:r w:rsidR="0028609B">
              <w:t>s</w:t>
            </w:r>
            <w:r w:rsidRPr="00405B68">
              <w:t xml:space="preserve">ilahkan Klik link </w:t>
            </w:r>
            <w:r w:rsidR="0028609B">
              <w:t>b</w:t>
            </w:r>
            <w:r w:rsidRPr="00405B68">
              <w:t>erikut : https://pmb.usk.ac.id/berita/</w:t>
            </w:r>
            <w:r w:rsidR="00441B17">
              <w:t xml:space="preserve"> </w:t>
            </w:r>
            <w:r w:rsidRPr="00405B68">
              <w:t>penerimaan-mahasiswa-baru-usk-t-a-2023-2024-melalui-seleksi-talenta-usk-berprestasi</w:t>
            </w:r>
            <w:r>
              <w:t>.</w:t>
            </w:r>
          </w:p>
        </w:tc>
        <w:tc>
          <w:tcPr>
            <w:tcW w:w="1843" w:type="dxa"/>
          </w:tcPr>
          <w:p w14:paraId="1E935C99" w14:textId="46EA59BC" w:rsidR="00DE7F06" w:rsidRPr="003E37F6" w:rsidRDefault="00DE7F06" w:rsidP="00441B17">
            <w:pPr>
              <w:spacing w:line="360" w:lineRule="auto"/>
            </w:pPr>
            <w:r w:rsidRPr="003E37F6">
              <w:t xml:space="preserve">Silahkan </w:t>
            </w:r>
            <w:r w:rsidR="0028609B" w:rsidRPr="003E37F6">
              <w:t>k</w:t>
            </w:r>
            <w:r w:rsidRPr="003E37F6">
              <w:t xml:space="preserve">lik link </w:t>
            </w:r>
            <w:r w:rsidR="0028609B" w:rsidRPr="003E37F6">
              <w:t>b</w:t>
            </w:r>
            <w:r w:rsidRPr="003E37F6">
              <w:t>erikut: https://pmb.</w:t>
            </w:r>
            <w:r w:rsidR="00441B17" w:rsidRPr="003E37F6">
              <w:t xml:space="preserve"> </w:t>
            </w:r>
            <w:r w:rsidRPr="003E37F6">
              <w:t>usk.ac.id/berita/penerimaan-mahasiswa-baru-usk-t-a-2023-2024-melalui-seleksi -talenta-usk-berprestasi.</w:t>
            </w:r>
          </w:p>
        </w:tc>
        <w:tc>
          <w:tcPr>
            <w:tcW w:w="1985" w:type="dxa"/>
          </w:tcPr>
          <w:p w14:paraId="1654263D" w14:textId="7285AF1E" w:rsidR="00DE7F06" w:rsidRPr="00DE7F06" w:rsidRDefault="00DE7F06" w:rsidP="00782DA2">
            <w:pPr>
              <w:spacing w:line="360" w:lineRule="auto"/>
            </w:pPr>
            <w:r>
              <w:t>R</w:t>
            </w:r>
            <w:r w:rsidRPr="00DE7F06">
              <w:t>ouge</w:t>
            </w:r>
            <w:r>
              <w:t xml:space="preserve"> </w:t>
            </w:r>
            <w:r w:rsidRPr="00DE7F06">
              <w:t>1</w:t>
            </w:r>
            <w:r>
              <w:t xml:space="preserve"> </w:t>
            </w:r>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441B17">
        <w:tc>
          <w:tcPr>
            <w:tcW w:w="530" w:type="dxa"/>
          </w:tcPr>
          <w:p w14:paraId="42C093FF" w14:textId="5C391B6F" w:rsidR="007B2F27" w:rsidRDefault="007B2F27" w:rsidP="00F90FE6">
            <w:pPr>
              <w:spacing w:line="360" w:lineRule="auto"/>
              <w:jc w:val="center"/>
            </w:pPr>
            <w:r>
              <w:t>3</w:t>
            </w:r>
          </w:p>
        </w:tc>
        <w:tc>
          <w:tcPr>
            <w:tcW w:w="2697" w:type="dxa"/>
          </w:tcPr>
          <w:p w14:paraId="70FA65CA" w14:textId="15DE5D73" w:rsidR="007B2F27" w:rsidRPr="00405B68" w:rsidRDefault="007B2F27" w:rsidP="003225A9">
            <w:pPr>
              <w:spacing w:line="360" w:lineRule="auto"/>
            </w:pPr>
            <w:r w:rsidRPr="00405B68">
              <w:t xml:space="preserve">Dimana kita dapat mendownload kalender </w:t>
            </w:r>
            <w:r w:rsidRPr="00405B68">
              <w:lastRenderedPageBreak/>
              <w:t>akademik usk tahun 2024?</w:t>
            </w:r>
          </w:p>
        </w:tc>
        <w:tc>
          <w:tcPr>
            <w:tcW w:w="1984" w:type="dxa"/>
          </w:tcPr>
          <w:p w14:paraId="511FF383" w14:textId="7C9DB463" w:rsidR="007B2F27" w:rsidRPr="00405B68" w:rsidRDefault="007B2F27" w:rsidP="00782DA2">
            <w:pPr>
              <w:spacing w:line="360" w:lineRule="auto"/>
            </w:pPr>
            <w:r w:rsidRPr="00405B68">
              <w:lastRenderedPageBreak/>
              <w:t xml:space="preserve">Kalender </w:t>
            </w:r>
            <w:r w:rsidR="0028609B">
              <w:t>a</w:t>
            </w:r>
            <w:r w:rsidRPr="00405B68">
              <w:t xml:space="preserve">kademik USK </w:t>
            </w:r>
            <w:r w:rsidRPr="00405B68">
              <w:lastRenderedPageBreak/>
              <w:t xml:space="preserve">tahun 2024 </w:t>
            </w:r>
            <w:r w:rsidR="0028609B">
              <w:t>s</w:t>
            </w:r>
            <w:r w:rsidRPr="00405B68">
              <w:t>ilahkan di download pada link Berikut : https://usk.ac.id/download/kalender-akademik-2023-2024/.</w:t>
            </w:r>
          </w:p>
        </w:tc>
        <w:tc>
          <w:tcPr>
            <w:tcW w:w="1843" w:type="dxa"/>
          </w:tcPr>
          <w:p w14:paraId="51CDCF9E" w14:textId="3E02E7F2" w:rsidR="007B2F27" w:rsidRPr="00405B68" w:rsidRDefault="007B2F27" w:rsidP="0028609B">
            <w:pPr>
              <w:spacing w:line="360" w:lineRule="auto"/>
            </w:pPr>
            <w:r w:rsidRPr="00405B68">
              <w:lastRenderedPageBreak/>
              <w:t xml:space="preserve">silahkan di unduh pada link </w:t>
            </w:r>
            <w:r w:rsidRPr="00405B68">
              <w:lastRenderedPageBreak/>
              <w:t xml:space="preserve">berikut: </w:t>
            </w:r>
            <w:hyperlink r:id="rId31" w:history="1">
              <w:r w:rsidRPr="0028609B">
                <w:rPr>
                  <w:rStyle w:val="Hyperlink"/>
                  <w:color w:val="000000" w:themeColor="text1"/>
                </w:rPr>
                <w:t>https://usk.ac.id/download/kalender-akadem ik-2023-2024/</w:t>
              </w:r>
            </w:hyperlink>
            <w:r w:rsidRPr="0028609B">
              <w:rPr>
                <w:color w:val="000000" w:themeColor="text1"/>
              </w:rPr>
              <w:t>.</w:t>
            </w:r>
          </w:p>
        </w:tc>
        <w:tc>
          <w:tcPr>
            <w:tcW w:w="1985" w:type="dxa"/>
          </w:tcPr>
          <w:p w14:paraId="5FA2B0DF" w14:textId="4530AADD" w:rsidR="007B2F27" w:rsidRDefault="007B2F27" w:rsidP="00782DA2">
            <w:pPr>
              <w:spacing w:line="360" w:lineRule="auto"/>
            </w:pPr>
            <w:r>
              <w:lastRenderedPageBreak/>
              <w:t>R</w:t>
            </w:r>
            <w:r w:rsidRPr="007B2F27">
              <w:t>ouge</w:t>
            </w:r>
            <w:r>
              <w:t xml:space="preserve"> </w:t>
            </w:r>
            <w:r w:rsidRPr="007B2F27">
              <w:t>1</w:t>
            </w:r>
            <w:r>
              <w:t xml:space="preserve"> </w:t>
            </w:r>
            <w:r w:rsidRPr="007B2F27">
              <w:t xml:space="preserve">: 0.7222, </w:t>
            </w:r>
            <w:r>
              <w:t>R</w:t>
            </w:r>
            <w:r w:rsidRPr="007B2F27">
              <w:t>ouge</w:t>
            </w:r>
            <w:r>
              <w:t xml:space="preserve"> </w:t>
            </w:r>
            <w:r w:rsidRPr="007B2F27">
              <w:t>2</w:t>
            </w:r>
            <w:r>
              <w:t xml:space="preserve"> </w:t>
            </w:r>
            <w:r w:rsidRPr="007B2F27">
              <w:t xml:space="preserve">: 0.5882, </w:t>
            </w:r>
            <w:r>
              <w:lastRenderedPageBreak/>
              <w:t>R</w:t>
            </w:r>
            <w:r w:rsidRPr="007B2F27">
              <w:t>ouge</w:t>
            </w:r>
            <w:r>
              <w:t xml:space="preserve"> </w:t>
            </w:r>
            <w:r w:rsidRPr="007B2F27">
              <w:t>L</w:t>
            </w:r>
            <w:r>
              <w:t xml:space="preserve"> </w:t>
            </w:r>
            <w:r w:rsidRPr="007B2F27">
              <w:t>: 0.7222</w:t>
            </w:r>
          </w:p>
        </w:tc>
      </w:tr>
      <w:tr w:rsidR="00B4135A" w14:paraId="29E391B1" w14:textId="77777777" w:rsidTr="00441B17">
        <w:tc>
          <w:tcPr>
            <w:tcW w:w="530" w:type="dxa"/>
          </w:tcPr>
          <w:p w14:paraId="5E8F953F" w14:textId="1A58F6AA" w:rsidR="00B4135A" w:rsidRDefault="00B4135A" w:rsidP="00F90FE6">
            <w:pPr>
              <w:spacing w:line="360" w:lineRule="auto"/>
              <w:jc w:val="center"/>
            </w:pPr>
            <w:r>
              <w:lastRenderedPageBreak/>
              <w:t>4</w:t>
            </w:r>
          </w:p>
        </w:tc>
        <w:tc>
          <w:tcPr>
            <w:tcW w:w="2697" w:type="dxa"/>
          </w:tcPr>
          <w:p w14:paraId="455D7039" w14:textId="5D5F6DCF" w:rsidR="00B4135A" w:rsidRPr="00405B68" w:rsidRDefault="00B4135A" w:rsidP="003225A9">
            <w:pPr>
              <w:spacing w:line="360" w:lineRule="auto"/>
            </w:pPr>
            <w:r w:rsidRPr="00405B68">
              <w:t>Bagaimana Pengurusan Surat Keterangan Aktif Kuliah?</w:t>
            </w:r>
          </w:p>
        </w:tc>
        <w:tc>
          <w:tcPr>
            <w:tcW w:w="1984" w:type="dxa"/>
          </w:tcPr>
          <w:p w14:paraId="2CA7087C" w14:textId="21910324" w:rsidR="00B4135A" w:rsidRPr="00405B68" w:rsidRDefault="00B4135A" w:rsidP="00782DA2">
            <w:pPr>
              <w:spacing w:line="360" w:lineRule="auto"/>
            </w:pPr>
            <w:r w:rsidRPr="00405B68">
              <w:t xml:space="preserve">Pengurusan Surat Keterangan Aktif Kuliah silahkan ke bagian </w:t>
            </w:r>
            <w:r w:rsidR="00B4225E">
              <w:t>r</w:t>
            </w:r>
            <w:r w:rsidRPr="00405B68">
              <w:t>egistrasi.</w:t>
            </w:r>
          </w:p>
        </w:tc>
        <w:tc>
          <w:tcPr>
            <w:tcW w:w="1843" w:type="dxa"/>
          </w:tcPr>
          <w:p w14:paraId="1EFD455B" w14:textId="103C63E4" w:rsidR="00B4135A" w:rsidRPr="00405B68" w:rsidRDefault="00B4135A" w:rsidP="0028609B">
            <w:pPr>
              <w:spacing w:line="360" w:lineRule="auto"/>
            </w:pPr>
            <w:r w:rsidRPr="00405B68">
              <w:t xml:space="preserve">Silahkan ke bagian </w:t>
            </w:r>
            <w:r w:rsidR="00B4225E">
              <w:t>r</w:t>
            </w:r>
            <w:r w:rsidRPr="00405B68">
              <w:t>egistrasi</w:t>
            </w:r>
            <w:r>
              <w:t>.</w:t>
            </w:r>
          </w:p>
        </w:tc>
        <w:tc>
          <w:tcPr>
            <w:tcW w:w="1985" w:type="dxa"/>
          </w:tcPr>
          <w:p w14:paraId="755A7265" w14:textId="45A9EFB0" w:rsidR="00B4135A" w:rsidRPr="00B4135A" w:rsidRDefault="00B4135A" w:rsidP="00782DA2">
            <w:pPr>
              <w:spacing w:line="360" w:lineRule="auto"/>
            </w:pPr>
            <w:r>
              <w:t>R</w:t>
            </w:r>
            <w:r w:rsidRPr="00B4135A">
              <w:t>ouge</w:t>
            </w:r>
            <w:r>
              <w:t xml:space="preserve"> </w:t>
            </w:r>
            <w:r w:rsidRPr="00B4135A">
              <w:t>1</w:t>
            </w:r>
            <w:r>
              <w:t xml:space="preserve"> </w:t>
            </w:r>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441B17">
        <w:tc>
          <w:tcPr>
            <w:tcW w:w="530" w:type="dxa"/>
          </w:tcPr>
          <w:p w14:paraId="4967C14C" w14:textId="6F4C5C44" w:rsidR="00B94A6E" w:rsidRDefault="00B4135A" w:rsidP="00F90FE6">
            <w:pPr>
              <w:spacing w:line="360" w:lineRule="auto"/>
              <w:jc w:val="center"/>
            </w:pPr>
            <w:r>
              <w:t>5</w:t>
            </w:r>
          </w:p>
        </w:tc>
        <w:tc>
          <w:tcPr>
            <w:tcW w:w="2697" w:type="dxa"/>
          </w:tcPr>
          <w:p w14:paraId="2C6F67CA" w14:textId="325FC8D7" w:rsidR="00B94A6E" w:rsidRPr="00405B68" w:rsidRDefault="00B94A6E" w:rsidP="003225A9">
            <w:pPr>
              <w:spacing w:line="360" w:lineRule="auto"/>
            </w:pPr>
            <w:r w:rsidRPr="00405B68">
              <w:t>Saya Mahasiswa prodi AI dan saya lupa Password atau kata sandi KRS Online kemana saya harus melapor?</w:t>
            </w:r>
          </w:p>
        </w:tc>
        <w:tc>
          <w:tcPr>
            <w:tcW w:w="1984" w:type="dxa"/>
          </w:tcPr>
          <w:p w14:paraId="48ED686E" w14:textId="734A401A" w:rsidR="00B94A6E" w:rsidRPr="00405B68" w:rsidRDefault="00B94A6E" w:rsidP="00782DA2">
            <w:pPr>
              <w:spacing w:line="360" w:lineRule="auto"/>
            </w:pPr>
            <w:r w:rsidRPr="00405B68">
              <w:t xml:space="preserve">Mahasiswa lupa Password atau kata sandi KRS Online, terkait hal ini Mahasiswa dapat membuat permohonan melalui laman website di : ult.usk.ac.id atau langsung melalui link google form : </w:t>
            </w:r>
            <w:hyperlink r:id="rId32" w:history="1">
              <w:r w:rsidRPr="0028609B">
                <w:rPr>
                  <w:rStyle w:val="Hyperlink"/>
                  <w:color w:val="000000" w:themeColor="text1"/>
                </w:rPr>
                <w:t>https://forms.gle/Xq6ThdgQNhWYhbat8</w:t>
              </w:r>
            </w:hyperlink>
          </w:p>
        </w:tc>
        <w:tc>
          <w:tcPr>
            <w:tcW w:w="1843" w:type="dxa"/>
          </w:tcPr>
          <w:p w14:paraId="56CC18B4" w14:textId="2A40C383" w:rsidR="00B94A6E" w:rsidRPr="00405B68" w:rsidRDefault="00B94A6E" w:rsidP="0028609B">
            <w:pPr>
              <w:spacing w:line="360" w:lineRule="auto"/>
            </w:pPr>
            <w:r w:rsidRPr="00B94A6E">
              <w:t xml:space="preserve">Apabila </w:t>
            </w:r>
            <w:r w:rsidR="00B4225E">
              <w:t>m</w:t>
            </w:r>
            <w:r w:rsidRPr="00B94A6E">
              <w:t xml:space="preserve">ahasiswa lupa password atau kata sandi KRS, dapat melakukan permohonan ke </w:t>
            </w:r>
            <w:r w:rsidR="00B4225E">
              <w:t>U</w:t>
            </w:r>
            <w:r w:rsidRPr="00B94A6E">
              <w:t xml:space="preserve">nit Layanan Terpadu (ULT) di Biro USK. Mereka akan membantu mengatur ulang penggunaan akun dan menyediakan informasi tentang </w:t>
            </w:r>
            <w:r w:rsidRPr="00B94A6E">
              <w:lastRenderedPageBreak/>
              <w:t>bagaimana cara memperbarui password.</w:t>
            </w:r>
          </w:p>
        </w:tc>
        <w:tc>
          <w:tcPr>
            <w:tcW w:w="1985" w:type="dxa"/>
          </w:tcPr>
          <w:p w14:paraId="6EDC9BF0" w14:textId="278DAB50" w:rsidR="00B94A6E" w:rsidRDefault="00B94A6E" w:rsidP="00782DA2">
            <w:pPr>
              <w:spacing w:line="360" w:lineRule="auto"/>
            </w:pPr>
            <w:r>
              <w:lastRenderedPageBreak/>
              <w:t>R</w:t>
            </w:r>
            <w:r w:rsidRPr="00405B68">
              <w:t>ouge</w:t>
            </w:r>
            <w:r>
              <w:t xml:space="preserve"> </w:t>
            </w:r>
            <w:r w:rsidRPr="00405B68">
              <w:t>1</w:t>
            </w:r>
            <w:r>
              <w:t xml:space="preserve"> </w:t>
            </w:r>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5A37D9">
      <w:pPr>
        <w:spacing w:line="360" w:lineRule="auto"/>
        <w:ind w:firstLine="432"/>
        <w:jc w:val="both"/>
      </w:pPr>
    </w:p>
    <w:p w14:paraId="3FF314CD" w14:textId="55860E0E" w:rsidR="00BD2CB6" w:rsidRDefault="00BD2CB6" w:rsidP="00AC3851">
      <w:pPr>
        <w:pStyle w:val="Caption"/>
        <w:spacing w:line="360" w:lineRule="auto"/>
        <w:ind w:firstLine="426"/>
        <w:jc w:val="both"/>
      </w:pPr>
      <w:bookmarkStart w:id="130" w:name="_Ref166522659"/>
      <w:r>
        <w:t xml:space="preserve">Hasil perhitungan skor ROUGE pada model dengan metode </w:t>
      </w:r>
      <w:r w:rsidRPr="00BD2CB6">
        <w:t>RAG</w:t>
      </w:r>
      <w:r>
        <w:t xml:space="preserve"> ditunjukan pada </w:t>
      </w:r>
      <w:r>
        <w:fldChar w:fldCharType="begin"/>
      </w:r>
      <w:r>
        <w:instrText xml:space="preserve"> REF _Ref175566192 \h </w:instrText>
      </w:r>
      <w:r>
        <w:fldChar w:fldCharType="separate"/>
      </w:r>
      <w:r w:rsidR="004F7CD3">
        <w:t xml:space="preserve">Tabel </w:t>
      </w:r>
      <w:r w:rsidR="004F7CD3">
        <w:rPr>
          <w:noProof/>
        </w:rPr>
        <w:t>4</w:t>
      </w:r>
      <w:r w:rsidR="004F7CD3">
        <w:t>.</w:t>
      </w:r>
      <w:r w:rsidR="004F7CD3">
        <w:rPr>
          <w:noProof/>
        </w:rPr>
        <w:t>9</w:t>
      </w:r>
      <w:r>
        <w:fldChar w:fldCharType="end"/>
      </w:r>
      <w:r>
        <w:t>.</w:t>
      </w:r>
    </w:p>
    <w:p w14:paraId="72D6C775" w14:textId="1A9E8A6E" w:rsidR="009618FF" w:rsidRPr="00AF6413" w:rsidRDefault="009618FF" w:rsidP="005A37D9">
      <w:pPr>
        <w:pStyle w:val="Caption"/>
        <w:spacing w:line="360" w:lineRule="auto"/>
        <w:rPr>
          <w:lang w:val="en-US"/>
        </w:rPr>
      </w:pPr>
      <w:bookmarkStart w:id="131" w:name="_Ref175566192"/>
      <w:bookmarkStart w:id="132" w:name="_Toc175863243"/>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9</w:t>
      </w:r>
      <w:r w:rsidR="00D64AFC">
        <w:fldChar w:fldCharType="end"/>
      </w:r>
      <w:bookmarkEnd w:id="130"/>
      <w:bookmarkEnd w:id="131"/>
      <w:r>
        <w:rPr>
          <w:lang w:val="en-US"/>
        </w:rPr>
        <w:t xml:space="preserve"> </w:t>
      </w:r>
      <w:r>
        <w:t>Nilai skor ROUGE</w:t>
      </w:r>
      <w:r w:rsidR="00AF6413">
        <w:rPr>
          <w:lang w:val="en-US"/>
        </w:rPr>
        <w:t xml:space="preserve"> dengan Metode RAG</w:t>
      </w:r>
      <w:bookmarkEnd w:id="13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33" w:name="_Toc175863220"/>
      <w:r w:rsidRPr="00C42385">
        <w:rPr>
          <w:lang w:val="id-ID"/>
        </w:rPr>
        <w:t xml:space="preserve">Kategori </w:t>
      </w:r>
      <w:r>
        <w:t>skor ROUGE</w:t>
      </w:r>
      <w:bookmarkEnd w:id="133"/>
    </w:p>
    <w:p w14:paraId="7304DB4F" w14:textId="758B80FA" w:rsidR="00A76C8D" w:rsidRDefault="00A76C8D" w:rsidP="00D1516A">
      <w:pPr>
        <w:spacing w:line="360" w:lineRule="auto"/>
        <w:ind w:firstLine="709"/>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D1516A">
      <w:pPr>
        <w:spacing w:line="360" w:lineRule="auto"/>
        <w:ind w:firstLine="709"/>
        <w:jc w:val="both"/>
      </w:pPr>
      <w:r w:rsidRPr="005D2086">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26CD5AF8" w:rsidR="00372695" w:rsidRDefault="00372695" w:rsidP="00A24768">
      <w:pPr>
        <w:pStyle w:val="Caption"/>
        <w:spacing w:line="360" w:lineRule="auto"/>
      </w:pPr>
      <w:bookmarkStart w:id="134" w:name="_Toc175863244"/>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10</w:t>
      </w:r>
      <w:r w:rsidR="00D64AFC">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34"/>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4501BB90" w14:textId="77777777" w:rsidR="002662B2" w:rsidRDefault="002662B2" w:rsidP="00F12E3C">
      <w:pPr>
        <w:spacing w:line="360" w:lineRule="auto"/>
        <w:jc w:val="both"/>
      </w:pPr>
    </w:p>
    <w:p w14:paraId="0DA9AEF7" w14:textId="77777777" w:rsidR="002662B2" w:rsidRDefault="002662B2" w:rsidP="00F12E3C">
      <w:pPr>
        <w:spacing w:line="360" w:lineRule="auto"/>
        <w:jc w:val="both"/>
      </w:pPr>
    </w:p>
    <w:p w14:paraId="2104645E" w14:textId="77777777" w:rsidR="009B6C21" w:rsidRDefault="009B6C21" w:rsidP="00F12E3C">
      <w:pPr>
        <w:spacing w:line="360" w:lineRule="auto"/>
        <w:jc w:val="both"/>
      </w:pPr>
    </w:p>
    <w:p w14:paraId="7D87ACDF" w14:textId="66DF31A6" w:rsidR="00CE4B9F" w:rsidRDefault="00CE4B9F" w:rsidP="003F3282">
      <w:pPr>
        <w:pStyle w:val="Heading2"/>
      </w:pPr>
      <w:bookmarkStart w:id="135" w:name="_Toc175863221"/>
      <w:r w:rsidRPr="00CE4B9F">
        <w:lastRenderedPageBreak/>
        <w:t>Menghitung Evaluasi Sumber Daya</w:t>
      </w:r>
      <w:bookmarkEnd w:id="135"/>
    </w:p>
    <w:p w14:paraId="270D43B4" w14:textId="00E62FC7"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4F7CD3">
        <w:t xml:space="preserve">Tabel </w:t>
      </w:r>
      <w:r w:rsidR="004F7CD3">
        <w:rPr>
          <w:noProof/>
        </w:rPr>
        <w:t>4.11</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1985D0CB" w:rsidR="006C0590" w:rsidRDefault="006C0590" w:rsidP="003F3282">
      <w:pPr>
        <w:pStyle w:val="Caption"/>
        <w:spacing w:line="360" w:lineRule="auto"/>
      </w:pPr>
      <w:bookmarkStart w:id="136" w:name="_Ref173227232"/>
      <w:bookmarkStart w:id="137" w:name="_Toc175863245"/>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11</w:t>
      </w:r>
      <w:r w:rsidR="00D64AFC">
        <w:fldChar w:fldCharType="end"/>
      </w:r>
      <w:bookmarkEnd w:id="136"/>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77777777" w:rsidR="00D844C8" w:rsidRPr="00CE4B9F" w:rsidRDefault="00D844C8" w:rsidP="008B2F27">
      <w:pPr>
        <w:spacing w:line="360" w:lineRule="auto"/>
      </w:pPr>
    </w:p>
    <w:p w14:paraId="16EC230B" w14:textId="09D3691D" w:rsidR="005255A8" w:rsidRPr="005255A8" w:rsidRDefault="00400E7D" w:rsidP="005255A8">
      <w:pPr>
        <w:pStyle w:val="Heading2"/>
      </w:pPr>
      <w:bookmarkStart w:id="138" w:name="_Toc175863222"/>
      <w:r w:rsidRPr="00400E7D">
        <w:t>Analisis Hasil</w:t>
      </w:r>
      <w:bookmarkEnd w:id="138"/>
    </w:p>
    <w:p w14:paraId="6A7B9EAF" w14:textId="16CD013B" w:rsidR="00B31BE3" w:rsidRDefault="00B31BE3" w:rsidP="00D94F2B">
      <w:pPr>
        <w:pStyle w:val="Heading3"/>
      </w:pPr>
      <w:r w:rsidRPr="00B31BE3">
        <w:t>Masalah Data Pelatihan</w:t>
      </w:r>
    </w:p>
    <w:p w14:paraId="0E3D03CB" w14:textId="7CD0781D" w:rsidR="009618FF" w:rsidRDefault="00B31BE3" w:rsidP="00D1516A">
      <w:pPr>
        <w:spacing w:line="360" w:lineRule="auto"/>
        <w:ind w:firstLine="709"/>
        <w:jc w:val="both"/>
      </w:pPr>
      <w:r w:rsidRPr="00B31BE3">
        <w:t xml:space="preserve">Faktor penting yang berkontribusi terhadap halusinasi LLM adalah sifat data pelatihan. LLM, seperti </w:t>
      </w:r>
      <w:r w:rsidR="00EA04CC">
        <w:rPr>
          <w:lang w:val="id-ID"/>
        </w:rPr>
        <w:t xml:space="preserve">Mistral 7B, </w:t>
      </w:r>
      <w:r w:rsidRPr="00B31BE3">
        <w:t xml:space="preserve">GPT, Falcon, dan Llama, menjalani pelatihan ekstensif tanpa pengawasan dengan kumpulan data yang besar dan beragam dari berbagai </w:t>
      </w:r>
      <w:r w:rsidRPr="00512935">
        <w:t>asal</w:t>
      </w:r>
      <w:r w:rsidR="00D9169E" w:rsidRPr="00512935">
        <w:rPr>
          <w:lang w:val="id-ID"/>
        </w:rPr>
        <w:t xml:space="preserve"> </w:t>
      </w:r>
      <w:r w:rsidR="002209BF" w:rsidRPr="00512935">
        <w:rPr>
          <w:lang w:val="id-ID"/>
        </w:rPr>
        <w:fldChar w:fldCharType="begin" w:fldLock="1"/>
      </w:r>
      <w:r w:rsidR="00274B90" w:rsidRPr="00512935">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plainTextFormattedCitation":"(Deval, 2023)","previouslyFormattedCitation":"(Deval, 2023)"},"properties":{"noteIndex":0},"schema":"https://github.com/citation-style-language/schema/raw/master/csl-citation.json"}</w:instrText>
      </w:r>
      <w:r w:rsidR="002209BF" w:rsidRPr="00512935">
        <w:rPr>
          <w:lang w:val="id-ID"/>
        </w:rPr>
        <w:fldChar w:fldCharType="separate"/>
      </w:r>
      <w:r w:rsidR="002209BF" w:rsidRPr="00512935">
        <w:rPr>
          <w:noProof/>
          <w:lang w:val="id-ID"/>
        </w:rPr>
        <w:t>(Deval, 2023)</w:t>
      </w:r>
      <w:r w:rsidR="002209BF" w:rsidRPr="00512935">
        <w:rPr>
          <w:lang w:val="id-ID"/>
        </w:rPr>
        <w:fldChar w:fldCharType="end"/>
      </w:r>
      <w:r w:rsidRPr="00512935">
        <w:t>.</w:t>
      </w:r>
      <w:r w:rsidRPr="00512935">
        <w:rPr>
          <w:lang w:val="id-ID"/>
        </w:rPr>
        <w:t xml:space="preserve"> </w:t>
      </w:r>
      <w:r w:rsidRPr="00512935">
        <w:t>Memverifikasi</w:t>
      </w:r>
      <w:r>
        <w:rPr>
          <w:lang w:val="id-ID"/>
        </w:rPr>
        <w:t xml:space="preserve"> </w:t>
      </w:r>
      <w:r w:rsidRPr="00B31BE3">
        <w:t>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77317867" w:rsidR="008F76F1" w:rsidRDefault="00B31BE3" w:rsidP="00D1516A">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274B90">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03CDD824"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274B90">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23BEBE42"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w:t>
      </w:r>
      <w:r w:rsidR="00DF662B">
        <w:t>5</w:t>
      </w:r>
      <w:r w:rsidR="00797794">
        <w:t>-</w:t>
      </w:r>
      <w:r w:rsidR="00DF662B">
        <w:t>6</w:t>
      </w:r>
      <w:r w:rsidR="00797794">
        <w:t xml:space="preserve">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9" w:name="_Toc175863223"/>
      <w:r>
        <w:lastRenderedPageBreak/>
        <w:t xml:space="preserve">BAB V </w:t>
      </w:r>
      <w:r>
        <w:br/>
        <w:t>KESIMPULAN DAN SARAN</w:t>
      </w:r>
      <w:bookmarkEnd w:id="139"/>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40" w:name="_Toc175863224"/>
      <w:r>
        <w:rPr>
          <w:lang w:val="en-US"/>
        </w:rPr>
        <w:t>Kesimpulan</w:t>
      </w:r>
      <w:bookmarkEnd w:id="140"/>
    </w:p>
    <w:p w14:paraId="4EEEDEC9" w14:textId="2B303B68" w:rsidR="00485FCE" w:rsidRPr="00512935" w:rsidRDefault="00485FCE" w:rsidP="00201A12">
      <w:pPr>
        <w:spacing w:line="360" w:lineRule="auto"/>
        <w:ind w:firstLine="709"/>
        <w:jc w:val="both"/>
        <w:rPr>
          <w:lang w:val="id-ID"/>
        </w:rPr>
      </w:pPr>
      <w:r w:rsidRPr="00512935">
        <w:rPr>
          <w:lang w:val="en-US"/>
        </w:rPr>
        <w:t>Chatbot untuk mendapatkan informasi akademik sudah berhasil dibangun dengan akurasi</w:t>
      </w:r>
      <w:r w:rsidR="00201A12" w:rsidRPr="00512935">
        <w:rPr>
          <w:lang w:val="id-ID"/>
        </w:rPr>
        <w:t xml:space="preserve"> </w:t>
      </w:r>
      <w:r w:rsidR="00201A12" w:rsidRPr="00512935">
        <w:t>skor ROUGE</w:t>
      </w:r>
      <w:r w:rsidR="00201A12" w:rsidRPr="00512935">
        <w:rPr>
          <w:lang w:val="id-ID"/>
        </w:rPr>
        <w:t xml:space="preserve"> &gt;0.5 pada ROUGE 1, ROUGE 2, dan ROUGE L. Skor ROUGE ini didapat dari pengujian menggunakan 56 pertanyaan terkait akademik di USK, Sebanyak 15 pertanyaan mendapatkan skor yang baik yaitu dengan skor &gt;0.5.</w:t>
      </w:r>
    </w:p>
    <w:p w14:paraId="469C75D9" w14:textId="32176F04" w:rsidR="00485FCE" w:rsidRPr="00512935" w:rsidRDefault="00485FCE" w:rsidP="00201A12">
      <w:pPr>
        <w:spacing w:line="360" w:lineRule="auto"/>
        <w:ind w:firstLine="709"/>
        <w:jc w:val="both"/>
        <w:rPr>
          <w:lang w:val="en-US"/>
        </w:rPr>
      </w:pPr>
      <w:r w:rsidRPr="00512935">
        <w:rPr>
          <w:lang w:val="en-US"/>
        </w:rPr>
        <w:t xml:space="preserve">Perbandingan kinerja antara </w:t>
      </w:r>
      <w:r w:rsidRPr="00512935">
        <w:rPr>
          <w:i/>
          <w:iCs w:val="0"/>
          <w:lang w:val="en-US"/>
        </w:rPr>
        <w:t>fine-tuning</w:t>
      </w:r>
      <w:r w:rsidRPr="00512935">
        <w:rPr>
          <w:lang w:val="en-US"/>
        </w:rPr>
        <w:t xml:space="preserve"> dan RAG menunjukan bahwa </w:t>
      </w:r>
      <w:r w:rsidR="00973620" w:rsidRPr="00512935">
        <w:rPr>
          <w:lang w:val="id-ID"/>
        </w:rPr>
        <w:t xml:space="preserve">skor </w:t>
      </w:r>
      <w:r w:rsidRPr="00512935">
        <w:rPr>
          <w:lang w:val="en-US"/>
        </w:rPr>
        <w:t>ROUGE 1</w:t>
      </w:r>
      <w:r w:rsidR="003961A4" w:rsidRPr="00512935">
        <w:rPr>
          <w:lang w:val="id-ID"/>
        </w:rPr>
        <w:t xml:space="preserve">, ROUGE 2, dan ROUGE L </w:t>
      </w:r>
      <w:r w:rsidRPr="00512935">
        <w:rPr>
          <w:lang w:val="en-US"/>
        </w:rPr>
        <w:t xml:space="preserve">pada </w:t>
      </w:r>
      <w:r w:rsidRPr="00512935">
        <w:rPr>
          <w:i/>
          <w:iCs w:val="0"/>
          <w:lang w:val="en-US"/>
        </w:rPr>
        <w:t>fine-tuning</w:t>
      </w:r>
      <w:r w:rsidR="003961A4" w:rsidRPr="00512935">
        <w:rPr>
          <w:i/>
          <w:iCs w:val="0"/>
          <w:lang w:val="id-ID"/>
        </w:rPr>
        <w:t xml:space="preserve"> </w:t>
      </w:r>
      <w:r w:rsidR="003961A4" w:rsidRPr="00512935">
        <w:rPr>
          <w:lang w:val="id-ID"/>
        </w:rPr>
        <w:t xml:space="preserve">mendapatkan nilai skor yang baik yaitu &gt;0.5. Skor ini didapat dengan pengujian pada </w:t>
      </w:r>
      <w:r w:rsidR="00787CAF">
        <w:rPr>
          <w:lang w:val="id-ID"/>
        </w:rPr>
        <w:t>m</w:t>
      </w:r>
      <w:r w:rsidR="003961A4" w:rsidRPr="00512935">
        <w:rPr>
          <w:lang w:val="id-ID"/>
        </w:rPr>
        <w:t xml:space="preserve">odel dengan memberikan pertanyaan yang berbeda tetapi memiliki makna yang sama. Kinerja menggunakan metode RAG menghasilkan skor pada  </w:t>
      </w:r>
      <w:r w:rsidR="003961A4" w:rsidRPr="00512935">
        <w:rPr>
          <w:lang w:val="en-US"/>
        </w:rPr>
        <w:t>ROUGE 1</w:t>
      </w:r>
      <w:r w:rsidR="003961A4" w:rsidRPr="00512935">
        <w:rPr>
          <w:lang w:val="id-ID"/>
        </w:rPr>
        <w:t>, ROUGE 2, dan ROUGE L</w:t>
      </w:r>
      <w:r w:rsidR="008D1950" w:rsidRPr="00512935">
        <w:rPr>
          <w:lang w:val="en-US"/>
        </w:rPr>
        <w:t xml:space="preserve"> dengan nilai &gt;0.5 </w:t>
      </w:r>
      <w:r w:rsidR="00C63624" w:rsidRPr="00512935">
        <w:rPr>
          <w:lang w:val="en-US"/>
        </w:rPr>
        <w:t xml:space="preserve">diuji </w:t>
      </w:r>
      <w:r w:rsidR="008D1950" w:rsidRPr="00512935">
        <w:rPr>
          <w:lang w:val="en-US"/>
        </w:rPr>
        <w:t>pada 15 dari 56 pertanyaan yang diajukan.</w:t>
      </w:r>
    </w:p>
    <w:p w14:paraId="1527131F" w14:textId="3D5F9384" w:rsidR="00EA04CC" w:rsidRPr="00CF0434" w:rsidRDefault="00485FCE" w:rsidP="00201A12">
      <w:pPr>
        <w:spacing w:line="360" w:lineRule="auto"/>
        <w:ind w:firstLine="709"/>
        <w:jc w:val="both"/>
        <w:rPr>
          <w:lang w:val="en-US"/>
        </w:rPr>
      </w:pPr>
      <w:r w:rsidRPr="00512935">
        <w:rPr>
          <w:lang w:val="en-US"/>
        </w:rPr>
        <w:t>File informasi akademik dalam bentuk pernyatan berhasil dibangun dengan jumlah pernyataan sebanyak 231 data</w:t>
      </w:r>
      <w:r w:rsidR="00947A5B" w:rsidRPr="00512935">
        <w:rPr>
          <w:lang w:val="id-ID"/>
        </w:rPr>
        <w:t xml:space="preserve"> informasi akademik di USK</w:t>
      </w:r>
      <w:r w:rsidRPr="00512935">
        <w:rPr>
          <w:lang w:val="en-US"/>
        </w:rPr>
        <w:t xml:space="preserve"> dan dokumen ini digunakan </w:t>
      </w:r>
      <w:r w:rsidR="00947A5B" w:rsidRPr="00512935">
        <w:rPr>
          <w:lang w:val="id-ID"/>
        </w:rPr>
        <w:t xml:space="preserve">pada chatbot dengan metode </w:t>
      </w:r>
      <w:r w:rsidRPr="00512935">
        <w:rPr>
          <w:lang w:val="en-US"/>
        </w:rPr>
        <w:t xml:space="preserve">RAG </w:t>
      </w:r>
      <w:r w:rsidR="00947A5B" w:rsidRPr="00512935">
        <w:rPr>
          <w:lang w:val="id-ID"/>
        </w:rPr>
        <w:t xml:space="preserve">dan hasilnya </w:t>
      </w:r>
      <w:r w:rsidR="00CF0434" w:rsidRPr="00512935">
        <w:rPr>
          <w:lang w:val="en-US"/>
        </w:rPr>
        <w:t xml:space="preserve">memberi peningkatan waktu </w:t>
      </w:r>
      <w:r w:rsidR="008404A1" w:rsidRPr="00512935">
        <w:rPr>
          <w:lang w:val="id-ID"/>
        </w:rPr>
        <w:t>pada model untuk menghasilkan respon terkait topik di bidang akademik dan</w:t>
      </w:r>
      <w:r w:rsidR="00CF0434" w:rsidRPr="00512935">
        <w:rPr>
          <w:lang w:val="en-US"/>
        </w:rPr>
        <w:t xml:space="preserve"> </w:t>
      </w:r>
      <w:r w:rsidR="00A31A72" w:rsidRPr="00512935">
        <w:rPr>
          <w:lang w:val="id-ID"/>
        </w:rPr>
        <w:t xml:space="preserve">meningkatkan </w:t>
      </w:r>
      <w:r w:rsidR="00CF0434" w:rsidRPr="00512935">
        <w:rPr>
          <w:lang w:val="en-US"/>
        </w:rPr>
        <w:t>akurasi</w:t>
      </w:r>
      <w:r w:rsidR="008404A1" w:rsidRPr="00512935">
        <w:rPr>
          <w:lang w:val="id-ID"/>
        </w:rPr>
        <w:t xml:space="preserve"> Model</w:t>
      </w:r>
      <w:r w:rsidR="00CF0434" w:rsidRPr="00512935">
        <w:rPr>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41" w:name="_Toc175863225"/>
      <w:r>
        <w:rPr>
          <w:lang w:val="en-US"/>
        </w:rPr>
        <w:t>Saran</w:t>
      </w:r>
      <w:bookmarkEnd w:id="141"/>
    </w:p>
    <w:p w14:paraId="0CB05B7F" w14:textId="0E7F0FAF"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42" w:name="_Toc175863226"/>
      <w:r w:rsidRPr="00A25460">
        <w:lastRenderedPageBreak/>
        <w:t>DAFTAR KEPUSTAKAAN</w:t>
      </w:r>
      <w:bookmarkEnd w:id="96"/>
      <w:bookmarkEnd w:id="142"/>
    </w:p>
    <w:p w14:paraId="0C5E76D0" w14:textId="77777777" w:rsidR="0050361A" w:rsidRPr="00A25460" w:rsidRDefault="0050361A" w:rsidP="00537026">
      <w:pPr>
        <w:pStyle w:val="ListParagraph"/>
        <w:spacing w:line="240" w:lineRule="auto"/>
        <w:ind w:left="709" w:hanging="709"/>
        <w:rPr>
          <w:rStyle w:val="Emphasis"/>
        </w:rPr>
      </w:pPr>
    </w:p>
    <w:p w14:paraId="0E051441" w14:textId="2B9D0AE7" w:rsidR="003C2084" w:rsidRPr="003C2084" w:rsidRDefault="0050361A" w:rsidP="003C2084">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3C2084" w:rsidRPr="003C2084">
        <w:rPr>
          <w:noProof/>
        </w:rPr>
        <w:t xml:space="preserve">Ainslie, J., Lee-Thorp, J., de Jong, M., Zemlyanskiy, Y., Lebrón, F., &amp; Sanghai, S. (2023). GQA: Training Generalized Multi-Query Transformer Models from Multi-Head Checkpoints. </w:t>
      </w:r>
      <w:r w:rsidR="003C2084" w:rsidRPr="003C2084">
        <w:rPr>
          <w:i/>
          <w:iCs w:val="0"/>
          <w:noProof/>
        </w:rPr>
        <w:t>EMNLP 2023 - 2023 Conference on Empirical Methods in Natural Language Processing, Proceedings</w:t>
      </w:r>
      <w:r w:rsidR="003C2084" w:rsidRPr="003C2084">
        <w:rPr>
          <w:noProof/>
        </w:rPr>
        <w:t>, 4895–4901. https://doi.org/10.18653/v1/2023.emnlp-main.298</w:t>
      </w:r>
    </w:p>
    <w:p w14:paraId="73E6C7D2" w14:textId="77777777" w:rsidR="003C2084" w:rsidRPr="003C2084" w:rsidRDefault="003C2084" w:rsidP="003C2084">
      <w:pPr>
        <w:widowControl w:val="0"/>
        <w:adjustRightInd w:val="0"/>
        <w:ind w:left="480" w:hanging="480"/>
        <w:rPr>
          <w:noProof/>
        </w:rPr>
      </w:pPr>
      <w:r w:rsidRPr="003C2084">
        <w:rPr>
          <w:noProof/>
        </w:rPr>
        <w:t xml:space="preserve">Amanat, M. U. (2024). </w:t>
      </w:r>
      <w:r w:rsidRPr="003C2084">
        <w:rPr>
          <w:i/>
          <w:iCs w:val="0"/>
          <w:noProof/>
        </w:rPr>
        <w:t>LLM evaluation with Rouge</w:t>
      </w:r>
      <w:r w:rsidRPr="003C2084">
        <w:rPr>
          <w:noProof/>
        </w:rPr>
        <w:t>. Medium.Com. https://medium.com/@MUmarAmanat/llm-evaluation-with-rouge-0ebf6cf2aed4</w:t>
      </w:r>
    </w:p>
    <w:p w14:paraId="778CBBB2" w14:textId="77777777" w:rsidR="003C2084" w:rsidRPr="003C2084" w:rsidRDefault="003C2084" w:rsidP="003C2084">
      <w:pPr>
        <w:widowControl w:val="0"/>
        <w:adjustRightInd w:val="0"/>
        <w:ind w:left="480" w:hanging="480"/>
        <w:rPr>
          <w:noProof/>
        </w:rPr>
      </w:pPr>
      <w:r w:rsidRPr="003C2084">
        <w:rPr>
          <w:noProof/>
        </w:rPr>
        <w:t xml:space="preserve">Andryanto, S. D. (2021). </w:t>
      </w:r>
      <w:r w:rsidRPr="003C2084">
        <w:rPr>
          <w:i/>
          <w:iCs w:val="0"/>
          <w:noProof/>
        </w:rPr>
        <w:t>Apa itu Chatbot? Begini Cara Kerja Asisten Digital ini</w:t>
      </w:r>
      <w:r w:rsidRPr="003C2084">
        <w:rPr>
          <w:noProof/>
        </w:rPr>
        <w:t>. Tekno.Tempo.Co. https://tekno.tempo.co/read/1536593/apa-itu-chatbot-begini-cara-kerja-asisten-digital-ini</w:t>
      </w:r>
    </w:p>
    <w:p w14:paraId="6D0997F8" w14:textId="77777777" w:rsidR="003C2084" w:rsidRPr="003C2084" w:rsidRDefault="003C2084" w:rsidP="003C2084">
      <w:pPr>
        <w:widowControl w:val="0"/>
        <w:adjustRightInd w:val="0"/>
        <w:ind w:left="480" w:hanging="480"/>
        <w:rPr>
          <w:noProof/>
        </w:rPr>
      </w:pPr>
      <w:r w:rsidRPr="003C2084">
        <w:rPr>
          <w:noProof/>
        </w:rPr>
        <w:t xml:space="preserve">Anil, R., Dai, A. M., Firat, O., Johnson, M., Lepikhin, D., Passos, A., Shakeri, S., Taropa, E., Bailey, P., Chen, Z., Chu, E., Clark, J. H., Shafey, L. El, Huang, Y., Meier-Hellstern, K., Mishra, G., Moreira, E., Omernick, M., Robinson, K., … Wu, Y. (2023). </w:t>
      </w:r>
      <w:r w:rsidRPr="003C2084">
        <w:rPr>
          <w:i/>
          <w:iCs w:val="0"/>
          <w:noProof/>
        </w:rPr>
        <w:t>PaLM 2 Technical Report</w:t>
      </w:r>
      <w:r w:rsidRPr="003C2084">
        <w:rPr>
          <w:noProof/>
        </w:rPr>
        <w:t xml:space="preserve">. </w:t>
      </w:r>
      <w:r w:rsidRPr="003C2084">
        <w:rPr>
          <w:i/>
          <w:iCs w:val="0"/>
          <w:noProof/>
        </w:rPr>
        <w:t>May</w:t>
      </w:r>
      <w:r w:rsidRPr="003C2084">
        <w:rPr>
          <w:noProof/>
        </w:rPr>
        <w:t>. http://arxiv.org/abs/2305.10403</w:t>
      </w:r>
    </w:p>
    <w:p w14:paraId="2417EC1F" w14:textId="77777777" w:rsidR="003C2084" w:rsidRPr="003C2084" w:rsidRDefault="003C2084" w:rsidP="003C2084">
      <w:pPr>
        <w:widowControl w:val="0"/>
        <w:adjustRightInd w:val="0"/>
        <w:ind w:left="480" w:hanging="480"/>
        <w:rPr>
          <w:noProof/>
        </w:rPr>
      </w:pPr>
      <w:r w:rsidRPr="003C2084">
        <w:rPr>
          <w:noProof/>
        </w:rPr>
        <w:t xml:space="preserve">Austin, J., Odena, A., Nye, M., Bosma, M., Michalewski, H., Dohan, D., Jiang, E., Cai, C., Terry, M., Le, Q., &amp; Sutton, C. (2021). </w:t>
      </w:r>
      <w:r w:rsidRPr="003C2084">
        <w:rPr>
          <w:i/>
          <w:iCs w:val="0"/>
          <w:noProof/>
        </w:rPr>
        <w:t>Program Synthesis with Large Language Models</w:t>
      </w:r>
      <w:r w:rsidRPr="003C2084">
        <w:rPr>
          <w:noProof/>
        </w:rPr>
        <w:t>. 1–34. http://arxiv.org/abs/2108.07732</w:t>
      </w:r>
    </w:p>
    <w:p w14:paraId="44CA31CF" w14:textId="77777777" w:rsidR="003C2084" w:rsidRPr="003C2084" w:rsidRDefault="003C2084" w:rsidP="003C2084">
      <w:pPr>
        <w:widowControl w:val="0"/>
        <w:adjustRightInd w:val="0"/>
        <w:ind w:left="480" w:hanging="480"/>
        <w:rPr>
          <w:noProof/>
        </w:rPr>
      </w:pPr>
      <w:r w:rsidRPr="003C2084">
        <w:rPr>
          <w:noProof/>
        </w:rPr>
        <w:t xml:space="preserve">Baker, H. P., Dwyer, E., Kalidoss, S., Hynes, K., Wolf, J., &amp; Strelzow, J. A. (2024). ChatGPT’s Ability to Assist with Clinical Documentation: A Randomized Controlled Trial. </w:t>
      </w:r>
      <w:r w:rsidRPr="003C2084">
        <w:rPr>
          <w:i/>
          <w:iCs w:val="0"/>
          <w:noProof/>
        </w:rPr>
        <w:t>Journal of the American Academy of Orthopaedic Surgeons</w:t>
      </w:r>
      <w:r w:rsidRPr="003C2084">
        <w:rPr>
          <w:noProof/>
        </w:rPr>
        <w:t xml:space="preserve">, </w:t>
      </w:r>
      <w:r w:rsidRPr="003C2084">
        <w:rPr>
          <w:i/>
          <w:iCs w:val="0"/>
          <w:noProof/>
        </w:rPr>
        <w:t>32</w:t>
      </w:r>
      <w:r w:rsidRPr="003C2084">
        <w:rPr>
          <w:noProof/>
        </w:rPr>
        <w:t>(3), 123–129. https://doi.org/10.5435/JAAOS-D-23-00474</w:t>
      </w:r>
    </w:p>
    <w:p w14:paraId="1BE5B628" w14:textId="77777777" w:rsidR="003C2084" w:rsidRPr="003C2084" w:rsidRDefault="003C2084" w:rsidP="003C2084">
      <w:pPr>
        <w:widowControl w:val="0"/>
        <w:adjustRightInd w:val="0"/>
        <w:ind w:left="480" w:hanging="480"/>
        <w:rPr>
          <w:noProof/>
        </w:rPr>
      </w:pPr>
      <w:r w:rsidRPr="003C2084">
        <w:rPr>
          <w:noProof/>
        </w:rPr>
        <w:t xml:space="preserve">Barandoni, S., Chiarello, F., Cascone, L., &amp; Puccio, S. (2024). </w:t>
      </w:r>
      <w:r w:rsidRPr="003C2084">
        <w:rPr>
          <w:i/>
          <w:iCs w:val="0"/>
          <w:noProof/>
        </w:rPr>
        <w:t>Automating Customer Needs Analysis : A Comparative Study of Large Language Models in the Travel Industry</w:t>
      </w:r>
      <w:r w:rsidRPr="003C2084">
        <w:rPr>
          <w:noProof/>
        </w:rPr>
        <w:t>.</w:t>
      </w:r>
    </w:p>
    <w:p w14:paraId="5689DBD8" w14:textId="77777777" w:rsidR="003C2084" w:rsidRPr="003C2084" w:rsidRDefault="003C2084" w:rsidP="003C2084">
      <w:pPr>
        <w:widowControl w:val="0"/>
        <w:adjustRightInd w:val="0"/>
        <w:ind w:left="480" w:hanging="480"/>
        <w:rPr>
          <w:noProof/>
        </w:rPr>
      </w:pPr>
      <w:r w:rsidRPr="003C2084">
        <w:rPr>
          <w:noProof/>
        </w:rPr>
        <w:t xml:space="preserve">Benveniste, D. (2023). </w:t>
      </w:r>
      <w:r w:rsidRPr="003C2084">
        <w:rPr>
          <w:i/>
          <w:iCs w:val="0"/>
          <w:noProof/>
        </w:rPr>
        <w:t>Augmenting LLMs: Fine-Tuning or RAG?</w:t>
      </w:r>
      <w:r w:rsidRPr="003C2084">
        <w:rPr>
          <w:noProof/>
        </w:rPr>
        <w:t xml:space="preserve"> Newsletter.Theaiedge.Io. https://newsletter.theaiedge.io/p/augmenting-llms-fine-tuning-or-rag</w:t>
      </w:r>
    </w:p>
    <w:p w14:paraId="01C3D9F8" w14:textId="77777777" w:rsidR="003C2084" w:rsidRPr="003C2084" w:rsidRDefault="003C2084" w:rsidP="003C2084">
      <w:pPr>
        <w:widowControl w:val="0"/>
        <w:adjustRightInd w:val="0"/>
        <w:ind w:left="480" w:hanging="480"/>
        <w:rPr>
          <w:noProof/>
        </w:rPr>
      </w:pPr>
      <w:r w:rsidRPr="003C2084">
        <w:rPr>
          <w:noProof/>
        </w:rPr>
        <w:t xml:space="preserve">Bhatti, A., Parmar, S., &amp; Lee, S. (2023). </w:t>
      </w:r>
      <w:r w:rsidRPr="003C2084">
        <w:rPr>
          <w:i/>
          <w:iCs w:val="0"/>
          <w:noProof/>
        </w:rPr>
        <w:t>SM70: A Large Language Model for Medical Devices</w:t>
      </w:r>
      <w:r w:rsidRPr="003C2084">
        <w:rPr>
          <w:noProof/>
        </w:rPr>
        <w:t xml:space="preserve">. </w:t>
      </w:r>
      <w:r w:rsidRPr="003C2084">
        <w:rPr>
          <w:i/>
          <w:iCs w:val="0"/>
          <w:noProof/>
        </w:rPr>
        <w:t>1</w:t>
      </w:r>
      <w:r w:rsidRPr="003C2084">
        <w:rPr>
          <w:noProof/>
        </w:rPr>
        <w:t>, 1–5.</w:t>
      </w:r>
    </w:p>
    <w:p w14:paraId="518DB32B" w14:textId="77777777" w:rsidR="003C2084" w:rsidRPr="003C2084" w:rsidRDefault="003C2084" w:rsidP="003C2084">
      <w:pPr>
        <w:widowControl w:val="0"/>
        <w:adjustRightInd w:val="0"/>
        <w:ind w:left="480" w:hanging="480"/>
        <w:rPr>
          <w:noProof/>
        </w:rPr>
      </w:pPr>
      <w:r w:rsidRPr="003C2084">
        <w:rPr>
          <w:noProof/>
        </w:rPr>
        <w:t xml:space="preserve">Bisk, Y., Zellers, R., Le Bras, R., Gao, J., &amp; Choi, Y. (2020). PIQA: Reasoning about physical commonsense in natural language. </w:t>
      </w:r>
      <w:r w:rsidRPr="003C2084">
        <w:rPr>
          <w:i/>
          <w:iCs w:val="0"/>
          <w:noProof/>
        </w:rPr>
        <w:t>AAAI 2020 - 34th AAAI Conference on Artificial Intelligence</w:t>
      </w:r>
      <w:r w:rsidRPr="003C2084">
        <w:rPr>
          <w:noProof/>
        </w:rPr>
        <w:t>, 7432–7439. https://doi.org/10.1609/aaai.v34i05.6239</w:t>
      </w:r>
    </w:p>
    <w:p w14:paraId="441F5BAE" w14:textId="77777777" w:rsidR="003C2084" w:rsidRPr="003C2084" w:rsidRDefault="003C2084" w:rsidP="003C2084">
      <w:pPr>
        <w:widowControl w:val="0"/>
        <w:adjustRightInd w:val="0"/>
        <w:ind w:left="480" w:hanging="480"/>
        <w:rPr>
          <w:noProof/>
        </w:rPr>
      </w:pPr>
      <w:r w:rsidRPr="003C2084">
        <w:rPr>
          <w:noProof/>
        </w:rPr>
        <w:t xml:space="preserve">Chen, M., Tworek, J., Jun, H., Yuan, Q., Pinto, H. P. de O., Kaplan, J., Edwards, H., Burda, Y., Joseph, N., Brockman, G., Ray, A., Puri, R., Krueger, G., Petrov, M., Khlaaf, H., Sastry, G., Mishkin, P., Chan, B., Gray, S., … Zaremba, W. (2021). </w:t>
      </w:r>
      <w:r w:rsidRPr="003C2084">
        <w:rPr>
          <w:i/>
          <w:iCs w:val="0"/>
          <w:noProof/>
        </w:rPr>
        <w:t>Evaluating Large Language Models Trained on Code</w:t>
      </w:r>
      <w:r w:rsidRPr="003C2084">
        <w:rPr>
          <w:noProof/>
        </w:rPr>
        <w:t>. http://arxiv.org/abs/2107.03374</w:t>
      </w:r>
    </w:p>
    <w:p w14:paraId="020CF1A4" w14:textId="77777777" w:rsidR="003C2084" w:rsidRPr="003C2084" w:rsidRDefault="003C2084" w:rsidP="003C2084">
      <w:pPr>
        <w:widowControl w:val="0"/>
        <w:adjustRightInd w:val="0"/>
        <w:ind w:left="480" w:hanging="480"/>
        <w:rPr>
          <w:noProof/>
        </w:rPr>
      </w:pPr>
      <w:r w:rsidRPr="003C2084">
        <w:rPr>
          <w:noProof/>
        </w:rPr>
        <w:t xml:space="preserve">Choi, E., He, H., Iyyer, M., Yatskar, M., Yih, W. T., Choi, Y., Liang, P., &amp; Zettlemoyer, L. (2018). QUAC: Question answering in context. </w:t>
      </w:r>
      <w:r w:rsidRPr="003C2084">
        <w:rPr>
          <w:i/>
          <w:iCs w:val="0"/>
          <w:noProof/>
        </w:rPr>
        <w:t>Proceedings of the 2018 Conference on Empirical Methods in Natural Language Processing, EMNLP 2018</w:t>
      </w:r>
      <w:r w:rsidRPr="003C2084">
        <w:rPr>
          <w:noProof/>
        </w:rPr>
        <w:t>, 2174–2184. https://doi.org/10.18653/v1/d18-1241</w:t>
      </w:r>
    </w:p>
    <w:p w14:paraId="459EC25F" w14:textId="77777777" w:rsidR="003C2084" w:rsidRPr="003C2084" w:rsidRDefault="003C2084" w:rsidP="003C2084">
      <w:pPr>
        <w:widowControl w:val="0"/>
        <w:adjustRightInd w:val="0"/>
        <w:ind w:left="480" w:hanging="480"/>
        <w:rPr>
          <w:noProof/>
        </w:rPr>
      </w:pPr>
      <w:r w:rsidRPr="003C2084">
        <w:rPr>
          <w:noProof/>
        </w:rPr>
        <w:t xml:space="preserve">Chowdhery, A., Narang, S., Devlin, J., Bosma, M., Mishra, G., Roberts, A., Barham, P., Chung, H. W., Sutton, C., Gehrmann, S., Schuh, P., Shi, K., Tsvyashchenko, S., Maynez, J., Rao, A., Barnes, P., Tay, Y., Shazeer, N., Prabhakaran, V., … Fiedel, N. (2022). </w:t>
      </w:r>
      <w:r w:rsidRPr="003C2084">
        <w:rPr>
          <w:i/>
          <w:iCs w:val="0"/>
          <w:noProof/>
        </w:rPr>
        <w:t>PaLM: Scaling Language Modeling with Pathways</w:t>
      </w:r>
      <w:r w:rsidRPr="003C2084">
        <w:rPr>
          <w:noProof/>
        </w:rPr>
        <w:t xml:space="preserve">. 1–87. </w:t>
      </w:r>
      <w:r w:rsidRPr="003C2084">
        <w:rPr>
          <w:noProof/>
        </w:rPr>
        <w:lastRenderedPageBreak/>
        <w:t>http://arxiv.org/abs/2204.02311</w:t>
      </w:r>
    </w:p>
    <w:p w14:paraId="76938D47" w14:textId="77777777" w:rsidR="003C2084" w:rsidRPr="003C2084" w:rsidRDefault="003C2084" w:rsidP="003C2084">
      <w:pPr>
        <w:widowControl w:val="0"/>
        <w:adjustRightInd w:val="0"/>
        <w:ind w:left="480" w:hanging="480"/>
        <w:rPr>
          <w:noProof/>
        </w:rPr>
      </w:pPr>
      <w:r w:rsidRPr="003C2084">
        <w:rPr>
          <w:noProof/>
        </w:rPr>
        <w:t xml:space="preserve">Clark, C., Lee, K., Chang, M. W., Kwiatkowski, T., Collins, M., &amp; Toutanova, K. (2019). Boolq: Exploring the surprising difficulty of natural yes/no questions.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2924–2936.</w:t>
      </w:r>
    </w:p>
    <w:p w14:paraId="159FDAAD" w14:textId="77777777" w:rsidR="003C2084" w:rsidRPr="003C2084" w:rsidRDefault="003C2084" w:rsidP="003C2084">
      <w:pPr>
        <w:widowControl w:val="0"/>
        <w:adjustRightInd w:val="0"/>
        <w:ind w:left="480" w:hanging="480"/>
        <w:rPr>
          <w:noProof/>
        </w:rPr>
      </w:pPr>
      <w:r w:rsidRPr="003C2084">
        <w:rPr>
          <w:noProof/>
        </w:rPr>
        <w:t xml:space="preserve">Clark, P., Cowhey, I., Etzioni, O., Khot, T., Sabharwal, A., Schoenick, C., &amp; Tafjord, O. (2018). </w:t>
      </w:r>
      <w:r w:rsidRPr="003C2084">
        <w:rPr>
          <w:i/>
          <w:iCs w:val="0"/>
          <w:noProof/>
        </w:rPr>
        <w:t>Think you have Solved Question Answering? Try ARC, the AI2 Reasoning Challenge</w:t>
      </w:r>
      <w:r w:rsidRPr="003C2084">
        <w:rPr>
          <w:noProof/>
        </w:rPr>
        <w:t>. http://arxiv.org/abs/1803.05457</w:t>
      </w:r>
    </w:p>
    <w:p w14:paraId="3094D852" w14:textId="77777777" w:rsidR="003C2084" w:rsidRPr="003C2084" w:rsidRDefault="003C2084" w:rsidP="003C2084">
      <w:pPr>
        <w:widowControl w:val="0"/>
        <w:adjustRightInd w:val="0"/>
        <w:ind w:left="480" w:hanging="480"/>
        <w:rPr>
          <w:noProof/>
        </w:rPr>
      </w:pPr>
      <w:r w:rsidRPr="003C2084">
        <w:rPr>
          <w:noProof/>
        </w:rPr>
        <w:t xml:space="preserve">Cobbe, K., Kosaraju, V., Bavarian, M., Chen, M., Jun, H., Kaiser, L., Plappert, M., Tworek, J., Hilton, J., Nakano, R., Hesse, C., &amp; Schulman, J. (2021). </w:t>
      </w:r>
      <w:r w:rsidRPr="003C2084">
        <w:rPr>
          <w:i/>
          <w:iCs w:val="0"/>
          <w:noProof/>
        </w:rPr>
        <w:t>Training Verifiers to Solve Math Word Problems</w:t>
      </w:r>
      <w:r w:rsidRPr="003C2084">
        <w:rPr>
          <w:noProof/>
        </w:rPr>
        <w:t>. 1–22. http://arxiv.org/abs/2110.14168</w:t>
      </w:r>
    </w:p>
    <w:p w14:paraId="593B817A" w14:textId="77777777" w:rsidR="003C2084" w:rsidRPr="003C2084" w:rsidRDefault="003C2084" w:rsidP="003C2084">
      <w:pPr>
        <w:widowControl w:val="0"/>
        <w:adjustRightInd w:val="0"/>
        <w:ind w:left="480" w:hanging="480"/>
        <w:rPr>
          <w:noProof/>
        </w:rPr>
      </w:pPr>
      <w:r w:rsidRPr="003C2084">
        <w:rPr>
          <w:noProof/>
        </w:rPr>
        <w:t xml:space="preserve">data.usk.ac.id. (2024). </w:t>
      </w:r>
      <w:r w:rsidRPr="003C2084">
        <w:rPr>
          <w:i/>
          <w:iCs w:val="0"/>
          <w:noProof/>
        </w:rPr>
        <w:t>Data Mahasiswa Daftar Ulang</w:t>
      </w:r>
      <w:r w:rsidRPr="003C2084">
        <w:rPr>
          <w:noProof/>
        </w:rPr>
        <w:t>. Data.Usk.Ac.Id. https://data.usk.ac.id/mahasiswa-daftar</w:t>
      </w:r>
    </w:p>
    <w:p w14:paraId="5AE30E4B" w14:textId="77777777" w:rsidR="003C2084" w:rsidRPr="003C2084" w:rsidRDefault="003C2084" w:rsidP="003C2084">
      <w:pPr>
        <w:widowControl w:val="0"/>
        <w:adjustRightInd w:val="0"/>
        <w:ind w:left="480" w:hanging="480"/>
        <w:rPr>
          <w:noProof/>
        </w:rPr>
      </w:pPr>
      <w:r w:rsidRPr="003C2084">
        <w:rPr>
          <w:noProof/>
        </w:rPr>
        <w:t xml:space="preserve">Deval, S. (2023). </w:t>
      </w:r>
      <w:r w:rsidRPr="003C2084">
        <w:rPr>
          <w:i/>
          <w:iCs w:val="0"/>
          <w:noProof/>
        </w:rPr>
        <w:t>The Beginner’s Guide to Hallucinations in Large Language Models</w:t>
      </w:r>
      <w:r w:rsidRPr="003C2084">
        <w:rPr>
          <w:noProof/>
        </w:rPr>
        <w:t>.</w:t>
      </w:r>
    </w:p>
    <w:p w14:paraId="53A83F71" w14:textId="77777777" w:rsidR="003C2084" w:rsidRPr="003C2084" w:rsidRDefault="003C2084" w:rsidP="003C2084">
      <w:pPr>
        <w:widowControl w:val="0"/>
        <w:adjustRightInd w:val="0"/>
        <w:ind w:left="480" w:hanging="480"/>
        <w:rPr>
          <w:noProof/>
        </w:rPr>
      </w:pPr>
      <w:r w:rsidRPr="003C2084">
        <w:rPr>
          <w:noProof/>
        </w:rPr>
        <w:t xml:space="preserve">diskominfo.kedirikab.go.id. (2023). </w:t>
      </w:r>
      <w:r w:rsidRPr="003C2084">
        <w:rPr>
          <w:i/>
          <w:iCs w:val="0"/>
          <w:noProof/>
        </w:rPr>
        <w:t>Apa itu bahasa Python?</w:t>
      </w:r>
      <w:r w:rsidRPr="003C2084">
        <w:rPr>
          <w:noProof/>
        </w:rPr>
        <w:t xml:space="preserve"> Diskominfo.Kedirikab.Go.Id. https://diskominfo.kedirikab.go.id/baca/apa-itu-bahasa-python</w:t>
      </w:r>
    </w:p>
    <w:p w14:paraId="7896B6FA" w14:textId="77777777" w:rsidR="003C2084" w:rsidRPr="003C2084" w:rsidRDefault="003C2084" w:rsidP="003C2084">
      <w:pPr>
        <w:widowControl w:val="0"/>
        <w:adjustRightInd w:val="0"/>
        <w:ind w:left="480" w:hanging="480"/>
        <w:rPr>
          <w:noProof/>
        </w:rPr>
      </w:pPr>
      <w:r w:rsidRPr="003C2084">
        <w:rPr>
          <w:noProof/>
        </w:rPr>
        <w:t xml:space="preserve">docs.llamaindex.ai. (2023). </w:t>
      </w:r>
      <w:r w:rsidRPr="003C2084">
        <w:rPr>
          <w:i/>
          <w:iCs w:val="0"/>
          <w:noProof/>
        </w:rPr>
        <w:t>High-Level Concepts</w:t>
      </w:r>
      <w:r w:rsidRPr="003C2084">
        <w:rPr>
          <w:noProof/>
        </w:rPr>
        <w:t>. Docs.Llamaindex.Ai. https://docs.llamaindex.ai/en/v0.10.17/getting_started/concepts.html</w:t>
      </w:r>
    </w:p>
    <w:p w14:paraId="48F6885C" w14:textId="77777777" w:rsidR="003C2084" w:rsidRPr="003C2084" w:rsidRDefault="003C2084" w:rsidP="003C2084">
      <w:pPr>
        <w:widowControl w:val="0"/>
        <w:adjustRightInd w:val="0"/>
        <w:ind w:left="480" w:hanging="480"/>
        <w:rPr>
          <w:noProof/>
        </w:rPr>
      </w:pPr>
      <w:r w:rsidRPr="003C2084">
        <w:rPr>
          <w:noProof/>
        </w:rPr>
        <w:t xml:space="preserve">Fatyanosa, T. (2020). </w:t>
      </w:r>
      <w:r w:rsidRPr="003C2084">
        <w:rPr>
          <w:i/>
          <w:iCs w:val="0"/>
          <w:noProof/>
        </w:rPr>
        <w:t>Fine-Tuning Pre-Trained Transformer-based Language Model</w:t>
      </w:r>
      <w:r w:rsidRPr="003C2084">
        <w:rPr>
          <w:noProof/>
        </w:rPr>
        <w:t>. Medium.Com. https://fatyanosa.medium.com/fine-tuning-pre-trained-transformer-based-language-model-c542af0e7fc1</w:t>
      </w:r>
    </w:p>
    <w:p w14:paraId="34DA0EDC" w14:textId="77777777" w:rsidR="003C2084" w:rsidRPr="003C2084" w:rsidRDefault="003C2084" w:rsidP="003C2084">
      <w:pPr>
        <w:widowControl w:val="0"/>
        <w:adjustRightInd w:val="0"/>
        <w:ind w:left="480" w:hanging="480"/>
        <w:rPr>
          <w:noProof/>
        </w:rPr>
      </w:pPr>
      <w:r w:rsidRPr="003C2084">
        <w:rPr>
          <w:noProof/>
        </w:rPr>
        <w:t xml:space="preserve">Grootendorst, M. (2023). </w:t>
      </w:r>
      <w:r w:rsidRPr="003C2084">
        <w:rPr>
          <w:i/>
          <w:iCs w:val="0"/>
          <w:noProof/>
        </w:rPr>
        <w:t>Which Quantization Method is Right for You? (GPTQ vs. GGUF vs. AWQ)</w:t>
      </w:r>
      <w:r w:rsidRPr="003C2084">
        <w:rPr>
          <w:noProof/>
        </w:rPr>
        <w:t>. Maartengrootendorst.Com. https://www.maartengrootendorst.com/blog/quantization/</w:t>
      </w:r>
    </w:p>
    <w:p w14:paraId="2C78D4CE" w14:textId="77777777" w:rsidR="003C2084" w:rsidRPr="003C2084" w:rsidRDefault="003C2084" w:rsidP="003C2084">
      <w:pPr>
        <w:widowControl w:val="0"/>
        <w:adjustRightInd w:val="0"/>
        <w:ind w:left="480" w:hanging="480"/>
        <w:rPr>
          <w:noProof/>
        </w:rPr>
      </w:pPr>
      <w:r w:rsidRPr="003C2084">
        <w:rPr>
          <w:noProof/>
        </w:rPr>
        <w:t xml:space="preserve">Hendrycks, D., Burns, C., Basart, S., Zou, A., Mazeika, M., Song, D., &amp; Steinhardt, J. (2021). Measuring Massive Multitask Language Understanding. </w:t>
      </w:r>
      <w:r w:rsidRPr="003C2084">
        <w:rPr>
          <w:i/>
          <w:iCs w:val="0"/>
          <w:noProof/>
        </w:rPr>
        <w:t>ICLR 2021 - 9th International Conference on Learning Representations</w:t>
      </w:r>
      <w:r w:rsidRPr="003C2084">
        <w:rPr>
          <w:noProof/>
        </w:rPr>
        <w:t>.</w:t>
      </w:r>
    </w:p>
    <w:p w14:paraId="3288B63B" w14:textId="77777777" w:rsidR="003C2084" w:rsidRPr="003C2084" w:rsidRDefault="003C2084" w:rsidP="003C2084">
      <w:pPr>
        <w:widowControl w:val="0"/>
        <w:adjustRightInd w:val="0"/>
        <w:ind w:left="480" w:hanging="480"/>
        <w:rPr>
          <w:noProof/>
        </w:rPr>
      </w:pPr>
      <w:r w:rsidRPr="003C2084">
        <w:rPr>
          <w:noProof/>
        </w:rPr>
        <w:t xml:space="preserve">Hendrycks, D., Burns, C., Kadavath, S., Arora, A., Basart, S., Tang, E., Song, D., &amp; Steinhardt, J. (2021). </w:t>
      </w:r>
      <w:r w:rsidRPr="003C2084">
        <w:rPr>
          <w:i/>
          <w:iCs w:val="0"/>
          <w:noProof/>
        </w:rPr>
        <w:t>Measuring Mathematical Problem Solving With the MATH Dataset</w:t>
      </w:r>
      <w:r w:rsidRPr="003C2084">
        <w:rPr>
          <w:noProof/>
        </w:rPr>
        <w:t xml:space="preserve">. </w:t>
      </w:r>
      <w:r w:rsidRPr="003C2084">
        <w:rPr>
          <w:i/>
          <w:iCs w:val="0"/>
          <w:noProof/>
        </w:rPr>
        <w:t>NeurIPS</w:t>
      </w:r>
      <w:r w:rsidRPr="003C2084">
        <w:rPr>
          <w:noProof/>
        </w:rPr>
        <w:t>, 1–22. http://arxiv.org/abs/2103.03874</w:t>
      </w:r>
    </w:p>
    <w:p w14:paraId="41C3D5A4" w14:textId="77777777" w:rsidR="003C2084" w:rsidRPr="003C2084" w:rsidRDefault="003C2084" w:rsidP="003C2084">
      <w:pPr>
        <w:widowControl w:val="0"/>
        <w:adjustRightInd w:val="0"/>
        <w:ind w:left="480" w:hanging="480"/>
        <w:rPr>
          <w:noProof/>
        </w:rPr>
      </w:pPr>
      <w:r w:rsidRPr="003C2084">
        <w:rPr>
          <w:noProof/>
        </w:rPr>
        <w:t xml:space="preserve">Hu, E., Shen, Y., Wallis, P., Allen-Zhu, Z., Li, Y., Wang, S., Wang, L., &amp; Chen, W. (2022). Lora: Low-Rank Adaptation of Large Language Models. </w:t>
      </w:r>
      <w:r w:rsidRPr="003C2084">
        <w:rPr>
          <w:i/>
          <w:iCs w:val="0"/>
          <w:noProof/>
        </w:rPr>
        <w:t>ICLR 2022 - 10th International Conference on Learning Representations</w:t>
      </w:r>
      <w:r w:rsidRPr="003C2084">
        <w:rPr>
          <w:noProof/>
        </w:rPr>
        <w:t>, 1–26.</w:t>
      </w:r>
    </w:p>
    <w:p w14:paraId="10E7D71D" w14:textId="77777777" w:rsidR="003C2084" w:rsidRPr="003C2084" w:rsidRDefault="003C2084" w:rsidP="003C2084">
      <w:pPr>
        <w:widowControl w:val="0"/>
        <w:adjustRightInd w:val="0"/>
        <w:ind w:left="480" w:hanging="480"/>
        <w:rPr>
          <w:noProof/>
        </w:rPr>
      </w:pPr>
      <w:r w:rsidRPr="003C2084">
        <w:rPr>
          <w:noProof/>
        </w:rPr>
        <w:t xml:space="preserve">Huang, Q., Tao, M., Zhang, C., &amp; An, Z. (2023). </w:t>
      </w:r>
      <w:r w:rsidRPr="003C2084">
        <w:rPr>
          <w:i/>
          <w:iCs w:val="0"/>
          <w:noProof/>
        </w:rPr>
        <w:t>Lawyer LLaMA: Enhancing LLMs with Legal Knowledge</w:t>
      </w:r>
      <w:r w:rsidRPr="003C2084">
        <w:rPr>
          <w:noProof/>
        </w:rPr>
        <w:t>.</w:t>
      </w:r>
    </w:p>
    <w:p w14:paraId="2934218B" w14:textId="77777777" w:rsidR="003C2084" w:rsidRPr="003C2084" w:rsidRDefault="003C2084" w:rsidP="003C2084">
      <w:pPr>
        <w:widowControl w:val="0"/>
        <w:adjustRightInd w:val="0"/>
        <w:ind w:left="480" w:hanging="480"/>
        <w:rPr>
          <w:noProof/>
        </w:rPr>
      </w:pPr>
      <w:r w:rsidRPr="003C2084">
        <w:rPr>
          <w:noProof/>
        </w:rPr>
        <w:t xml:space="preserve">Jiang, A. Q., Sablayrolles, A., Mensch, A., Bamford, C., Chaplot, D. S., Casas, D. de las, Bressand, F., Lengyel, G., Lample, G., Saulnier, L., Lavaud, L. R., Lachaux, M.-A., Stock, P., Scao, T. Le, Lavril, T., Wang, T., Lacroix, T., &amp; Sayed, W. El. (2023). </w:t>
      </w:r>
      <w:r w:rsidRPr="003C2084">
        <w:rPr>
          <w:i/>
          <w:iCs w:val="0"/>
          <w:noProof/>
        </w:rPr>
        <w:t>Mistral 7B</w:t>
      </w:r>
      <w:r w:rsidRPr="003C2084">
        <w:rPr>
          <w:noProof/>
        </w:rPr>
        <w:t>. 1–9. http://arxiv.org/abs/2310.06825</w:t>
      </w:r>
    </w:p>
    <w:p w14:paraId="4FF79934" w14:textId="77777777" w:rsidR="003C2084" w:rsidRPr="003C2084" w:rsidRDefault="003C2084" w:rsidP="003C2084">
      <w:pPr>
        <w:widowControl w:val="0"/>
        <w:adjustRightInd w:val="0"/>
        <w:ind w:left="480" w:hanging="480"/>
        <w:rPr>
          <w:noProof/>
        </w:rPr>
      </w:pPr>
      <w:r w:rsidRPr="003C2084">
        <w:rPr>
          <w:noProof/>
        </w:rPr>
        <w:t xml:space="preserve">Jonatan, V., &amp; Igor,  and A.-A. (2023). Creation of a Chatbot Based on Natural Language Processing for Whatsapp. </w:t>
      </w:r>
      <w:r w:rsidRPr="003C2084">
        <w:rPr>
          <w:i/>
          <w:iCs w:val="0"/>
          <w:noProof/>
        </w:rPr>
        <w:t>Journal of Database Management</w:t>
      </w:r>
      <w:r w:rsidRPr="003C2084">
        <w:rPr>
          <w:noProof/>
        </w:rPr>
        <w:t xml:space="preserve">, </w:t>
      </w:r>
      <w:r w:rsidRPr="003C2084">
        <w:rPr>
          <w:i/>
          <w:iCs w:val="0"/>
          <w:noProof/>
        </w:rPr>
        <w:t>3</w:t>
      </w:r>
      <w:r w:rsidRPr="003C2084">
        <w:rPr>
          <w:noProof/>
        </w:rPr>
        <w:t>(4), 39–53. https://doi.org/10.14810/elelij.2023.12402</w:t>
      </w:r>
    </w:p>
    <w:p w14:paraId="68BD3335" w14:textId="77777777" w:rsidR="003C2084" w:rsidRPr="003C2084" w:rsidRDefault="003C2084" w:rsidP="003C2084">
      <w:pPr>
        <w:widowControl w:val="0"/>
        <w:adjustRightInd w:val="0"/>
        <w:ind w:left="480" w:hanging="480"/>
        <w:rPr>
          <w:noProof/>
        </w:rPr>
      </w:pPr>
      <w:r w:rsidRPr="003C2084">
        <w:rPr>
          <w:noProof/>
        </w:rPr>
        <w:t xml:space="preserve">Joshi, M., Choi, E., Weld, D. S., &amp; Zettlemoyer, L. (2017). TriviaQA: A large scale distantly supervised challenge dataset for reading comprehension. </w:t>
      </w:r>
      <w:r w:rsidRPr="003C2084">
        <w:rPr>
          <w:i/>
          <w:iCs w:val="0"/>
          <w:noProof/>
        </w:rPr>
        <w:t xml:space="preserve">ACL 2017 - 55th Annual Meeting of the Association for Computational Linguistics, Proceedings of </w:t>
      </w:r>
      <w:r w:rsidRPr="003C2084">
        <w:rPr>
          <w:i/>
          <w:iCs w:val="0"/>
          <w:noProof/>
        </w:rPr>
        <w:lastRenderedPageBreak/>
        <w:t>the Conference (Long Papers)</w:t>
      </w:r>
      <w:r w:rsidRPr="003C2084">
        <w:rPr>
          <w:noProof/>
        </w:rPr>
        <w:t xml:space="preserve">, </w:t>
      </w:r>
      <w:r w:rsidRPr="003C2084">
        <w:rPr>
          <w:i/>
          <w:iCs w:val="0"/>
          <w:noProof/>
        </w:rPr>
        <w:t>1</w:t>
      </w:r>
      <w:r w:rsidRPr="003C2084">
        <w:rPr>
          <w:noProof/>
        </w:rPr>
        <w:t>, 1601–1611. https://doi.org/10.18653/v1/P17-1147</w:t>
      </w:r>
    </w:p>
    <w:p w14:paraId="3D6277DB" w14:textId="77777777" w:rsidR="003C2084" w:rsidRPr="003C2084" w:rsidRDefault="003C2084" w:rsidP="003C2084">
      <w:pPr>
        <w:widowControl w:val="0"/>
        <w:adjustRightInd w:val="0"/>
        <w:ind w:left="480" w:hanging="480"/>
        <w:rPr>
          <w:noProof/>
        </w:rPr>
      </w:pPr>
      <w:r w:rsidRPr="003C2084">
        <w:rPr>
          <w:noProof/>
        </w:rPr>
        <w:t xml:space="preserve">Khan, A. A. (2023). </w:t>
      </w:r>
      <w:r w:rsidRPr="003C2084">
        <w:rPr>
          <w:i/>
          <w:iCs w:val="0"/>
          <w:noProof/>
        </w:rPr>
        <w:t>“Crafting Conversational Magic: Building an AI Language Model(LLM) App with Langchain?and Gradio.”</w:t>
      </w:r>
      <w:r w:rsidRPr="003C2084">
        <w:rPr>
          <w:noProof/>
        </w:rPr>
        <w:t xml:space="preserve"> Medium.Com. https://medium.com/@abirkhan4u/crafting-conversational-magic-building-an-ai-language-model-llm-app-with-langchain-and-gradio-496429567512</w:t>
      </w:r>
    </w:p>
    <w:p w14:paraId="059CF337" w14:textId="77777777" w:rsidR="003C2084" w:rsidRPr="003C2084" w:rsidRDefault="003C2084" w:rsidP="003C2084">
      <w:pPr>
        <w:widowControl w:val="0"/>
        <w:adjustRightInd w:val="0"/>
        <w:ind w:left="480" w:hanging="480"/>
        <w:rPr>
          <w:noProof/>
        </w:rPr>
      </w:pPr>
      <w:r w:rsidRPr="003C2084">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3C2084">
        <w:rPr>
          <w:i/>
          <w:iCs w:val="0"/>
          <w:noProof/>
        </w:rPr>
        <w:t>Transactions of the Association for Computational Linguistics</w:t>
      </w:r>
      <w:r w:rsidRPr="003C2084">
        <w:rPr>
          <w:noProof/>
        </w:rPr>
        <w:t xml:space="preserve">, </w:t>
      </w:r>
      <w:r w:rsidRPr="003C2084">
        <w:rPr>
          <w:i/>
          <w:iCs w:val="0"/>
          <w:noProof/>
        </w:rPr>
        <w:t>7</w:t>
      </w:r>
      <w:r w:rsidRPr="003C2084">
        <w:rPr>
          <w:noProof/>
        </w:rPr>
        <w:t>, 453–466. https://doi.org/10.1162/tacl_a_00276</w:t>
      </w:r>
    </w:p>
    <w:p w14:paraId="712B329C" w14:textId="77777777" w:rsidR="003C2084" w:rsidRPr="003C2084" w:rsidRDefault="003C2084" w:rsidP="003C2084">
      <w:pPr>
        <w:widowControl w:val="0"/>
        <w:adjustRightInd w:val="0"/>
        <w:ind w:left="480" w:hanging="480"/>
        <w:rPr>
          <w:noProof/>
        </w:rPr>
      </w:pPr>
      <w:r w:rsidRPr="003C2084">
        <w:rPr>
          <w:noProof/>
        </w:rPr>
        <w:t xml:space="preserve">Lin, C.-Y. (2004). </w:t>
      </w:r>
      <w:r w:rsidRPr="003C2084">
        <w:rPr>
          <w:i/>
          <w:iCs w:val="0"/>
          <w:noProof/>
        </w:rPr>
        <w:t>ROUGE: A Package for Automatic Evaluation of Summaries Chin-Yew</w:t>
      </w:r>
      <w:r w:rsidRPr="003C2084">
        <w:rPr>
          <w:noProof/>
        </w:rPr>
        <w:t>. 74–81. https://doi.org/10.1253/jcj.34.1213</w:t>
      </w:r>
    </w:p>
    <w:p w14:paraId="21417C44" w14:textId="77777777" w:rsidR="003C2084" w:rsidRPr="003C2084" w:rsidRDefault="003C2084" w:rsidP="003C2084">
      <w:pPr>
        <w:widowControl w:val="0"/>
        <w:adjustRightInd w:val="0"/>
        <w:ind w:left="480" w:hanging="480"/>
        <w:rPr>
          <w:noProof/>
        </w:rPr>
      </w:pPr>
      <w:r w:rsidRPr="003C2084">
        <w:rPr>
          <w:noProof/>
        </w:rPr>
        <w:t xml:space="preserve">Loukas, L., Stogiannidis, I., Malakasiotis, P., &amp; Vassos, S. (2023). Breaking the Bank with ChatGPT: Few-Shot Text Classification for Finance. </w:t>
      </w:r>
      <w:r w:rsidRPr="003C2084">
        <w:rPr>
          <w:i/>
          <w:iCs w:val="0"/>
          <w:noProof/>
        </w:rPr>
        <w:t>FinNLP-Muffin 2023 - Joint Workshop of the 5th Financial Technology and Natural Language Processing and 2nd Multimodal AI For Financial Forecasting, in Conjunction with IJCAI 2023 - Proceedings</w:t>
      </w:r>
      <w:r w:rsidRPr="003C2084">
        <w:rPr>
          <w:noProof/>
        </w:rPr>
        <w:t>, 74–80.</w:t>
      </w:r>
    </w:p>
    <w:p w14:paraId="6848FE43" w14:textId="77777777" w:rsidR="003C2084" w:rsidRPr="003C2084" w:rsidRDefault="003C2084" w:rsidP="003C2084">
      <w:pPr>
        <w:widowControl w:val="0"/>
        <w:adjustRightInd w:val="0"/>
        <w:ind w:left="480" w:hanging="480"/>
        <w:rPr>
          <w:noProof/>
        </w:rPr>
      </w:pPr>
      <w:r w:rsidRPr="003C2084">
        <w:rPr>
          <w:noProof/>
        </w:rPr>
        <w:t xml:space="preserve">Martin, M. (2023). </w:t>
      </w:r>
      <w:r w:rsidRPr="003C2084">
        <w:rPr>
          <w:i/>
          <w:iCs w:val="0"/>
          <w:noProof/>
        </w:rPr>
        <w:t>Large Language Models (LLMs): Definition, Examples, and Benefits</w:t>
      </w:r>
      <w:r w:rsidRPr="003C2084">
        <w:rPr>
          <w:noProof/>
        </w:rPr>
        <w:t>. Smith.Ai. https://smith.ai/blog/llm-ai</w:t>
      </w:r>
    </w:p>
    <w:p w14:paraId="534F4E12" w14:textId="77777777" w:rsidR="003C2084" w:rsidRPr="003C2084" w:rsidRDefault="003C2084" w:rsidP="003C2084">
      <w:pPr>
        <w:widowControl w:val="0"/>
        <w:adjustRightInd w:val="0"/>
        <w:ind w:left="480" w:hanging="480"/>
        <w:rPr>
          <w:noProof/>
        </w:rPr>
      </w:pPr>
      <w:r w:rsidRPr="003C2084">
        <w:rPr>
          <w:noProof/>
        </w:rPr>
        <w:t xml:space="preserve">Mihaylov, T., Clark, P., Khot, T., &amp; Sabharwal, A. (2018). Can a suit of armor conduct electricity? A new dataset for open book question answering. </w:t>
      </w:r>
      <w:r w:rsidRPr="003C2084">
        <w:rPr>
          <w:i/>
          <w:iCs w:val="0"/>
          <w:noProof/>
        </w:rPr>
        <w:t>Proceedings of the 2018 Conference on Empirical Methods in Natural Language Processing, EMNLP 2018</w:t>
      </w:r>
      <w:r w:rsidRPr="003C2084">
        <w:rPr>
          <w:noProof/>
        </w:rPr>
        <w:t>, 2381–2391. https://doi.org/10.18653/v1/d18-1260</w:t>
      </w:r>
    </w:p>
    <w:p w14:paraId="2472DA70" w14:textId="77777777" w:rsidR="003C2084" w:rsidRPr="003C2084" w:rsidRDefault="003C2084" w:rsidP="003C2084">
      <w:pPr>
        <w:widowControl w:val="0"/>
        <w:adjustRightInd w:val="0"/>
        <w:ind w:left="480" w:hanging="480"/>
        <w:rPr>
          <w:noProof/>
        </w:rPr>
      </w:pPr>
      <w:r w:rsidRPr="003C2084">
        <w:rPr>
          <w:noProof/>
        </w:rPr>
        <w:t xml:space="preserve">Minaee, S., Mikolov, T., Nikzad, N., Chenaghlu, M., Socher, R., Amatriain, X., &amp; Gao, J. (2024). </w:t>
      </w:r>
      <w:r w:rsidRPr="003C2084">
        <w:rPr>
          <w:i/>
          <w:iCs w:val="0"/>
          <w:noProof/>
        </w:rPr>
        <w:t>Large Language Models: A Survey</w:t>
      </w:r>
      <w:r w:rsidRPr="003C2084">
        <w:rPr>
          <w:noProof/>
        </w:rPr>
        <w:t>. http://arxiv.org/abs/2402.06196</w:t>
      </w:r>
    </w:p>
    <w:p w14:paraId="6532C29E" w14:textId="77777777" w:rsidR="003C2084" w:rsidRPr="003C2084" w:rsidRDefault="003C2084" w:rsidP="003C2084">
      <w:pPr>
        <w:widowControl w:val="0"/>
        <w:adjustRightInd w:val="0"/>
        <w:ind w:left="480" w:hanging="480"/>
        <w:rPr>
          <w:noProof/>
        </w:rPr>
      </w:pPr>
      <w:r w:rsidRPr="003C2084">
        <w:rPr>
          <w:noProof/>
        </w:rPr>
        <w:t xml:space="preserve">Minsky, M. (1989). </w:t>
      </w:r>
      <w:r w:rsidRPr="003C2084">
        <w:rPr>
          <w:i/>
          <w:iCs w:val="0"/>
          <w:noProof/>
        </w:rPr>
        <w:t>Steps Toward Artificial Intelligence</w:t>
      </w:r>
      <w:r w:rsidRPr="003C2084">
        <w:rPr>
          <w:noProof/>
        </w:rPr>
        <w:t>. Web.Media.Mit.Edu. https://web.media.mit.edu/~minsky/papers/steps.html</w:t>
      </w:r>
    </w:p>
    <w:p w14:paraId="67610F9F" w14:textId="77777777" w:rsidR="003C2084" w:rsidRPr="003C2084" w:rsidRDefault="003C2084" w:rsidP="003C2084">
      <w:pPr>
        <w:widowControl w:val="0"/>
        <w:adjustRightInd w:val="0"/>
        <w:ind w:left="480" w:hanging="480"/>
        <w:rPr>
          <w:noProof/>
        </w:rPr>
      </w:pPr>
      <w:r w:rsidRPr="003C2084">
        <w:rPr>
          <w:noProof/>
        </w:rPr>
        <w:t xml:space="preserve">Mohamadi, S., Mujtaba, G., Le, N., Doretto, G., &amp; Adjeroh, D. A. (2023). </w:t>
      </w:r>
      <w:r w:rsidRPr="003C2084">
        <w:rPr>
          <w:i/>
          <w:iCs w:val="0"/>
          <w:noProof/>
        </w:rPr>
        <w:t>ChatGPT in the Age of Generative AI and Large Language Models: A Concise Survey</w:t>
      </w:r>
      <w:r w:rsidRPr="003C2084">
        <w:rPr>
          <w:noProof/>
        </w:rPr>
        <w:t>. 1–60. http://arxiv.org/abs/2307.04251</w:t>
      </w:r>
    </w:p>
    <w:p w14:paraId="11A13A01" w14:textId="77777777" w:rsidR="003C2084" w:rsidRPr="003C2084" w:rsidRDefault="003C2084" w:rsidP="003C2084">
      <w:pPr>
        <w:widowControl w:val="0"/>
        <w:adjustRightInd w:val="0"/>
        <w:ind w:left="480" w:hanging="480"/>
        <w:rPr>
          <w:noProof/>
        </w:rPr>
      </w:pPr>
      <w:r w:rsidRPr="003C2084">
        <w:rPr>
          <w:noProof/>
        </w:rPr>
        <w:t xml:space="preserve">Neves, M. C. (2023a). </w:t>
      </w:r>
      <w:r w:rsidRPr="003C2084">
        <w:rPr>
          <w:i/>
          <w:iCs w:val="0"/>
          <w:noProof/>
        </w:rPr>
        <w:t>What are Quantized LLMs?</w:t>
      </w:r>
      <w:r w:rsidRPr="003C2084">
        <w:rPr>
          <w:noProof/>
        </w:rPr>
        <w:t xml:space="preserve"> Https://Www.Tensorops.Ai/. https://www.tensorops.ai/post/what-are-quantized-llms</w:t>
      </w:r>
    </w:p>
    <w:p w14:paraId="713AF9C6" w14:textId="77777777" w:rsidR="003C2084" w:rsidRPr="003C2084" w:rsidRDefault="003C2084" w:rsidP="003C2084">
      <w:pPr>
        <w:widowControl w:val="0"/>
        <w:adjustRightInd w:val="0"/>
        <w:ind w:left="480" w:hanging="480"/>
        <w:rPr>
          <w:noProof/>
        </w:rPr>
      </w:pPr>
      <w:r w:rsidRPr="003C2084">
        <w:rPr>
          <w:noProof/>
        </w:rPr>
        <w:t xml:space="preserve">Neves, M. C. (2023b). </w:t>
      </w:r>
      <w:r w:rsidRPr="003C2084">
        <w:rPr>
          <w:i/>
          <w:iCs w:val="0"/>
          <w:noProof/>
        </w:rPr>
        <w:t>What are Quantized LLMs?</w:t>
      </w:r>
      <w:r w:rsidRPr="003C2084">
        <w:rPr>
          <w:noProof/>
        </w:rPr>
        <w:t xml:space="preserve"> Https://Www.Tensorops.Ai/.</w:t>
      </w:r>
    </w:p>
    <w:p w14:paraId="7E8D10B8" w14:textId="77777777" w:rsidR="003C2084" w:rsidRPr="003C2084" w:rsidRDefault="003C2084" w:rsidP="003C2084">
      <w:pPr>
        <w:widowControl w:val="0"/>
        <w:adjustRightInd w:val="0"/>
        <w:ind w:left="480" w:hanging="480"/>
        <w:rPr>
          <w:noProof/>
        </w:rPr>
      </w:pPr>
      <w:r w:rsidRPr="003C2084">
        <w:rPr>
          <w:noProof/>
        </w:rPr>
        <w:t xml:space="preserve">Rajpurkar, P., Jia, R., &amp; Liang, P. (2018). Know what you don’t know: Unanswerable questions for SQuAD. </w:t>
      </w:r>
      <w:r w:rsidRPr="003C2084">
        <w:rPr>
          <w:i/>
          <w:iCs w:val="0"/>
          <w:noProof/>
        </w:rPr>
        <w:t>ACL 2018 - 56th Annual Meeting of the Association for Computational Linguistics, Proceedings of the Conference (Long Papers)</w:t>
      </w:r>
      <w:r w:rsidRPr="003C2084">
        <w:rPr>
          <w:noProof/>
        </w:rPr>
        <w:t xml:space="preserve">, </w:t>
      </w:r>
      <w:r w:rsidRPr="003C2084">
        <w:rPr>
          <w:i/>
          <w:iCs w:val="0"/>
          <w:noProof/>
        </w:rPr>
        <w:t>2</w:t>
      </w:r>
      <w:r w:rsidRPr="003C2084">
        <w:rPr>
          <w:noProof/>
        </w:rPr>
        <w:t>, 784–789. https://doi.org/10.18653/v1/p18-2124</w:t>
      </w:r>
    </w:p>
    <w:p w14:paraId="04C7635A" w14:textId="77777777" w:rsidR="003C2084" w:rsidRPr="003C2084" w:rsidRDefault="003C2084" w:rsidP="003C2084">
      <w:pPr>
        <w:widowControl w:val="0"/>
        <w:adjustRightInd w:val="0"/>
        <w:ind w:left="480" w:hanging="480"/>
        <w:rPr>
          <w:noProof/>
        </w:rPr>
      </w:pPr>
      <w:r w:rsidRPr="003C2084">
        <w:rPr>
          <w:noProof/>
        </w:rPr>
        <w:t xml:space="preserve">Rakotoson, Loïc, Massip, Sylvain, A. A. Laleye, F. (2024). </w:t>
      </w:r>
      <w:r w:rsidRPr="003C2084">
        <w:rPr>
          <w:i/>
          <w:iCs w:val="0"/>
          <w:noProof/>
        </w:rPr>
        <w:t>Retrieval Augmented Generation Architecture</w:t>
      </w:r>
      <w:r w:rsidRPr="003C2084">
        <w:rPr>
          <w:noProof/>
        </w:rPr>
        <w:t>. Www.Researchgate.Net. https://www.researchgate.net/figure/Retrieval-Augmented-Generation-Architecture_fig1_378364457</w:t>
      </w:r>
    </w:p>
    <w:p w14:paraId="703B1496" w14:textId="77777777" w:rsidR="003C2084" w:rsidRPr="003C2084" w:rsidRDefault="003C2084" w:rsidP="003C2084">
      <w:pPr>
        <w:widowControl w:val="0"/>
        <w:adjustRightInd w:val="0"/>
        <w:ind w:left="480" w:hanging="480"/>
        <w:rPr>
          <w:noProof/>
        </w:rPr>
      </w:pPr>
      <w:r w:rsidRPr="003C2084">
        <w:rPr>
          <w:noProof/>
        </w:rPr>
        <w:t xml:space="preserve">Revou.co. (2024). </w:t>
      </w:r>
      <w:r w:rsidRPr="003C2084">
        <w:rPr>
          <w:i/>
          <w:iCs w:val="0"/>
          <w:noProof/>
        </w:rPr>
        <w:t>Apa itu Natural Language Processing (NLP)</w:t>
      </w:r>
      <w:r w:rsidRPr="003C2084">
        <w:rPr>
          <w:noProof/>
        </w:rPr>
        <w:t>. Revou.Co. https://revou.co/kosakata/natural-language-processing</w:t>
      </w:r>
    </w:p>
    <w:p w14:paraId="2591B4BB" w14:textId="77777777" w:rsidR="003C2084" w:rsidRPr="003C2084" w:rsidRDefault="003C2084" w:rsidP="003C2084">
      <w:pPr>
        <w:widowControl w:val="0"/>
        <w:adjustRightInd w:val="0"/>
        <w:ind w:left="480" w:hanging="480"/>
        <w:rPr>
          <w:noProof/>
        </w:rPr>
      </w:pPr>
      <w:r w:rsidRPr="003C2084">
        <w:rPr>
          <w:noProof/>
        </w:rPr>
        <w:t xml:space="preserve">Risyad, S. A. (2023). </w:t>
      </w:r>
      <w:r w:rsidRPr="003C2084">
        <w:rPr>
          <w:i/>
          <w:iCs w:val="0"/>
          <w:noProof/>
        </w:rPr>
        <w:t>Data Set: Pengertian, Jenis, dan Contohnya</w:t>
      </w:r>
      <w:r w:rsidRPr="003C2084">
        <w:rPr>
          <w:noProof/>
        </w:rPr>
        <w:t>. Dibimbing.Id. https://dibimbing.id/blog/detail/pengertian-data-sheet-jenis-dan-contoh</w:t>
      </w:r>
    </w:p>
    <w:p w14:paraId="61CF35AF" w14:textId="77777777" w:rsidR="003C2084" w:rsidRPr="003C2084" w:rsidRDefault="003C2084" w:rsidP="003C2084">
      <w:pPr>
        <w:widowControl w:val="0"/>
        <w:adjustRightInd w:val="0"/>
        <w:ind w:left="480" w:hanging="480"/>
        <w:rPr>
          <w:noProof/>
        </w:rPr>
      </w:pPr>
      <w:r w:rsidRPr="003C2084">
        <w:rPr>
          <w:noProof/>
        </w:rPr>
        <w:lastRenderedPageBreak/>
        <w:t xml:space="preserve">Russel, Stuart J; Norvig, P. (2010). </w:t>
      </w:r>
      <w:r w:rsidRPr="003C2084">
        <w:rPr>
          <w:i/>
          <w:iCs w:val="0"/>
          <w:noProof/>
        </w:rPr>
        <w:t>Artificial intelligence :a modern approach</w:t>
      </w:r>
      <w:r w:rsidRPr="003C2084">
        <w:rPr>
          <w:noProof/>
        </w:rPr>
        <w:t>.</w:t>
      </w:r>
    </w:p>
    <w:p w14:paraId="654B6CEA" w14:textId="77777777" w:rsidR="003C2084" w:rsidRPr="003C2084" w:rsidRDefault="003C2084" w:rsidP="003C2084">
      <w:pPr>
        <w:widowControl w:val="0"/>
        <w:adjustRightInd w:val="0"/>
        <w:ind w:left="480" w:hanging="480"/>
        <w:rPr>
          <w:noProof/>
        </w:rPr>
      </w:pPr>
      <w:r w:rsidRPr="003C2084">
        <w:rPr>
          <w:noProof/>
        </w:rPr>
        <w:t xml:space="preserve">Sakaguchi, K., Le Bras, R., Bhagavatula, C., &amp; Choi, Y. (2020). WINOGRANDE: An adversarial winograd schema challenge at scale. </w:t>
      </w:r>
      <w:r w:rsidRPr="003C2084">
        <w:rPr>
          <w:i/>
          <w:iCs w:val="0"/>
          <w:noProof/>
        </w:rPr>
        <w:t>AAAI 2020 - 34th AAAI Conference on Artificial Intelligence</w:t>
      </w:r>
      <w:r w:rsidRPr="003C2084">
        <w:rPr>
          <w:noProof/>
        </w:rPr>
        <w:t>, 8732–8734. https://doi.org/10.1609/aaai.v34i05.6399</w:t>
      </w:r>
    </w:p>
    <w:p w14:paraId="199E2DE5" w14:textId="77777777" w:rsidR="003C2084" w:rsidRPr="003C2084" w:rsidRDefault="003C2084" w:rsidP="003C2084">
      <w:pPr>
        <w:widowControl w:val="0"/>
        <w:adjustRightInd w:val="0"/>
        <w:ind w:left="480" w:hanging="480"/>
        <w:rPr>
          <w:noProof/>
        </w:rPr>
      </w:pPr>
      <w:r w:rsidRPr="003C2084">
        <w:rPr>
          <w:noProof/>
        </w:rPr>
        <w:t xml:space="preserve">Sap, M., Rashkin, H., Chen, D., Le Bras, R., &amp; Choi, Y. (2019). Social IQA: Commonsense reasoning about social interactions. </w:t>
      </w:r>
      <w:r w:rsidRPr="003C2084">
        <w:rPr>
          <w:i/>
          <w:iCs w:val="0"/>
          <w:noProof/>
        </w:rPr>
        <w:t>EMNLP-IJCNLP 2019 - 2019 Conference on Empirical Methods in Natural Language Processing and 9th International Joint Conference on Natural Language Processing, Proceedings of the Conference</w:t>
      </w:r>
      <w:r w:rsidRPr="003C2084">
        <w:rPr>
          <w:noProof/>
        </w:rPr>
        <w:t>, 4463–4473. https://doi.org/10.18653/v1/d19-1454</w:t>
      </w:r>
    </w:p>
    <w:p w14:paraId="64535858" w14:textId="77777777" w:rsidR="003C2084" w:rsidRPr="003C2084" w:rsidRDefault="003C2084" w:rsidP="003C2084">
      <w:pPr>
        <w:widowControl w:val="0"/>
        <w:adjustRightInd w:val="0"/>
        <w:ind w:left="480" w:hanging="480"/>
        <w:rPr>
          <w:noProof/>
        </w:rPr>
      </w:pPr>
      <w:r w:rsidRPr="003C2084">
        <w:rPr>
          <w:noProof/>
        </w:rPr>
        <w:t xml:space="preserve">Suzgun, M., Scales, N., Schärli, N., Gehrmann, S., Tay, Y., Chung, H. W., Chowdhery, A., Le, Q. V., Chi, E. H., Zhou, D., &amp; Wei, J. (2023). Challenging BIG-Bench Tasks and Whether Chain-of-Thought Can Solve Them. </w:t>
      </w:r>
      <w:r w:rsidRPr="003C2084">
        <w:rPr>
          <w:i/>
          <w:iCs w:val="0"/>
          <w:noProof/>
        </w:rPr>
        <w:t>Proceedings of the Annual Meeting of the Association for Computational Linguistics</w:t>
      </w:r>
      <w:r w:rsidRPr="003C2084">
        <w:rPr>
          <w:noProof/>
        </w:rPr>
        <w:t>, 13003–13051. https://doi.org/10.18653/v1/2023.findings-acl.824</w:t>
      </w:r>
    </w:p>
    <w:p w14:paraId="6C7123F9" w14:textId="77777777" w:rsidR="003C2084" w:rsidRPr="003C2084" w:rsidRDefault="003C2084" w:rsidP="003C2084">
      <w:pPr>
        <w:widowControl w:val="0"/>
        <w:adjustRightInd w:val="0"/>
        <w:ind w:left="480" w:hanging="480"/>
        <w:rPr>
          <w:noProof/>
        </w:rPr>
      </w:pPr>
      <w:r w:rsidRPr="003C2084">
        <w:rPr>
          <w:noProof/>
        </w:rPr>
        <w:t xml:space="preserve">Talmor, A., Herzig, J., Lourie, N., &amp; Berant, J. (2019). CommonSenseqa: A question answering challenge targeting commonsense knowledge.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4149–4158.</w:t>
      </w:r>
    </w:p>
    <w:p w14:paraId="4B7DF8E6" w14:textId="77777777" w:rsidR="003C2084" w:rsidRPr="003C2084" w:rsidRDefault="003C2084" w:rsidP="003C2084">
      <w:pPr>
        <w:widowControl w:val="0"/>
        <w:adjustRightInd w:val="0"/>
        <w:ind w:left="480" w:hanging="480"/>
        <w:rPr>
          <w:noProof/>
        </w:rPr>
      </w:pPr>
      <w:r w:rsidRPr="003C2084">
        <w:rPr>
          <w:noProof/>
        </w:rPr>
        <w:t xml:space="preserve">Touvron, H., Martin, L., Stone, K., Albert, P., Almahairi, A., Babaei, Y., Bashlykov, N., Batra, S., Bhargava, P., Bhosale, S., Bikel, D., Blecher, L., Ferrer, C. C., Chen, M., Cucurull, G., Esiobu, D., Fernandes, J., Fu, J., Fu, W., … Scialom, T. (2023). </w:t>
      </w:r>
      <w:r w:rsidRPr="003C2084">
        <w:rPr>
          <w:i/>
          <w:iCs w:val="0"/>
          <w:noProof/>
        </w:rPr>
        <w:t>Llama 2: Open Foundation and Fine-Tuned Chat Models</w:t>
      </w:r>
      <w:r w:rsidRPr="003C2084">
        <w:rPr>
          <w:noProof/>
        </w:rPr>
        <w:t>. http://arxiv.org/abs/2307.09288</w:t>
      </w:r>
    </w:p>
    <w:p w14:paraId="3AC269B2" w14:textId="77777777" w:rsidR="003C2084" w:rsidRPr="003C2084" w:rsidRDefault="003C2084" w:rsidP="003C2084">
      <w:pPr>
        <w:widowControl w:val="0"/>
        <w:adjustRightInd w:val="0"/>
        <w:ind w:left="480" w:hanging="480"/>
        <w:rPr>
          <w:noProof/>
        </w:rPr>
      </w:pPr>
      <w:r w:rsidRPr="003C2084">
        <w:rPr>
          <w:noProof/>
        </w:rPr>
        <w:t xml:space="preserve">Trozze, A., Davies, T., &amp; Kleinberg, B. (2023). </w:t>
      </w:r>
      <w:r w:rsidRPr="003C2084">
        <w:rPr>
          <w:i/>
          <w:iCs w:val="0"/>
          <w:noProof/>
        </w:rPr>
        <w:t>Large Language Models in Cryptocurrency Securities Cases: Can ChatGPT Replace Lawyers?</w:t>
      </w:r>
      <w:r w:rsidRPr="003C2084">
        <w:rPr>
          <w:noProof/>
        </w:rPr>
        <w:t xml:space="preserve"> 1–49. http://arxiv.org/abs/2308.06032</w:t>
      </w:r>
    </w:p>
    <w:p w14:paraId="4F5D98D8" w14:textId="77777777" w:rsidR="003C2084" w:rsidRPr="003C2084" w:rsidRDefault="003C2084" w:rsidP="003C2084">
      <w:pPr>
        <w:widowControl w:val="0"/>
        <w:adjustRightInd w:val="0"/>
        <w:ind w:left="480" w:hanging="480"/>
        <w:rPr>
          <w:noProof/>
        </w:rPr>
      </w:pPr>
      <w:r w:rsidRPr="003C2084">
        <w:rPr>
          <w:noProof/>
        </w:rPr>
        <w:t xml:space="preserve">ult.usk.ac.id. (2024). </w:t>
      </w:r>
      <w:r w:rsidRPr="003C2084">
        <w:rPr>
          <w:i/>
          <w:iCs w:val="0"/>
          <w:noProof/>
        </w:rPr>
        <w:t>Unit Layanan Terpadu USK</w:t>
      </w:r>
      <w:r w:rsidRPr="003C2084">
        <w:rPr>
          <w:noProof/>
        </w:rPr>
        <w:t>. Ult.Usk.Ac.Id. http://ult.usk.ac.id/</w:t>
      </w:r>
    </w:p>
    <w:p w14:paraId="54BD85BC" w14:textId="77777777" w:rsidR="003C2084" w:rsidRPr="003C2084" w:rsidRDefault="003C2084" w:rsidP="003C2084">
      <w:pPr>
        <w:widowControl w:val="0"/>
        <w:adjustRightInd w:val="0"/>
        <w:ind w:left="480" w:hanging="480"/>
        <w:rPr>
          <w:noProof/>
        </w:rPr>
      </w:pPr>
      <w:r w:rsidRPr="003C2084">
        <w:rPr>
          <w:noProof/>
        </w:rPr>
        <w:t xml:space="preserve">V., K. (2024). </w:t>
      </w:r>
      <w:r w:rsidRPr="003C2084">
        <w:rPr>
          <w:i/>
          <w:iCs w:val="0"/>
          <w:noProof/>
        </w:rPr>
        <w:t>Fine-Tuning Large Language Models with Unsloth</w:t>
      </w:r>
      <w:r w:rsidRPr="003C2084">
        <w:rPr>
          <w:noProof/>
        </w:rPr>
        <w:t>. Medium.Com. https://medium.com/@kushalvala/fine-tuning-large-language-models-with-unsloth-380216a76108</w:t>
      </w:r>
    </w:p>
    <w:p w14:paraId="05C07363" w14:textId="77777777" w:rsidR="003C2084" w:rsidRPr="003C2084" w:rsidRDefault="003C2084" w:rsidP="003C2084">
      <w:pPr>
        <w:widowControl w:val="0"/>
        <w:adjustRightInd w:val="0"/>
        <w:ind w:left="480" w:hanging="480"/>
        <w:rPr>
          <w:noProof/>
        </w:rPr>
      </w:pPr>
      <w:r w:rsidRPr="003C2084">
        <w:rPr>
          <w:noProof/>
        </w:rPr>
        <w:t xml:space="preserve">Walker II, S. M. (2024). </w:t>
      </w:r>
      <w:r w:rsidRPr="003C2084">
        <w:rPr>
          <w:i/>
          <w:iCs w:val="0"/>
          <w:noProof/>
        </w:rPr>
        <w:t>What is the ROUGE Score (Recall-Oriented Understudy for Gisting Evaluation)?</w:t>
      </w:r>
      <w:r w:rsidRPr="003C2084">
        <w:rPr>
          <w:noProof/>
        </w:rPr>
        <w:t xml:space="preserve"> Klu.Ai. https://klu.ai/glossary/rouge-score</w:t>
      </w:r>
    </w:p>
    <w:p w14:paraId="43175AA2" w14:textId="77777777" w:rsidR="003C2084" w:rsidRPr="003C2084" w:rsidRDefault="003C2084" w:rsidP="003C2084">
      <w:pPr>
        <w:widowControl w:val="0"/>
        <w:adjustRightInd w:val="0"/>
        <w:ind w:left="480" w:hanging="480"/>
        <w:rPr>
          <w:noProof/>
        </w:rPr>
      </w:pPr>
      <w:r w:rsidRPr="003C2084">
        <w:rPr>
          <w:noProof/>
        </w:rPr>
        <w:t xml:space="preserve">Wicaksono, K. T. (2023). </w:t>
      </w:r>
      <w:r w:rsidRPr="003C2084">
        <w:rPr>
          <w:i/>
          <w:iCs w:val="0"/>
          <w:noProof/>
        </w:rPr>
        <w:t>Memahami Retrieval Augmented Generation (RAG) Melalui Rencana Pembangunan LaporMacet.com</w:t>
      </w:r>
      <w:r w:rsidRPr="003C2084">
        <w:rPr>
          <w:noProof/>
        </w:rPr>
        <w:t>. Medium.Com. https://kukuhtw.medium.com/memahami-retrieval-augmented-generation-rag-melalui-rencana-pembangunan-lapormacet-com-5990a76edda7</w:t>
      </w:r>
    </w:p>
    <w:p w14:paraId="71FCBF22" w14:textId="77777777" w:rsidR="003C2084" w:rsidRPr="003C2084" w:rsidRDefault="003C2084" w:rsidP="003C2084">
      <w:pPr>
        <w:widowControl w:val="0"/>
        <w:adjustRightInd w:val="0"/>
        <w:ind w:left="480" w:hanging="480"/>
        <w:rPr>
          <w:noProof/>
        </w:rPr>
      </w:pPr>
      <w:r w:rsidRPr="003C2084">
        <w:rPr>
          <w:noProof/>
        </w:rPr>
        <w:t xml:space="preserve">www.gradio.app. (2024). </w:t>
      </w:r>
      <w:r w:rsidRPr="003C2084">
        <w:rPr>
          <w:i/>
          <w:iCs w:val="0"/>
          <w:noProof/>
        </w:rPr>
        <w:t>Gradio</w:t>
      </w:r>
      <w:r w:rsidRPr="003C2084">
        <w:rPr>
          <w:noProof/>
        </w:rPr>
        <w:t>. Www.Gradio.App. https://www.gradio.app/</w:t>
      </w:r>
    </w:p>
    <w:p w14:paraId="083D63BB" w14:textId="77777777" w:rsidR="003C2084" w:rsidRPr="003C2084" w:rsidRDefault="003C2084" w:rsidP="003C2084">
      <w:pPr>
        <w:widowControl w:val="0"/>
        <w:adjustRightInd w:val="0"/>
        <w:ind w:left="480" w:hanging="480"/>
        <w:rPr>
          <w:noProof/>
        </w:rPr>
      </w:pPr>
      <w:r w:rsidRPr="003C2084">
        <w:rPr>
          <w:noProof/>
        </w:rPr>
        <w:t xml:space="preserve">www.wiz.ai. (2023a). </w:t>
      </w:r>
      <w:r w:rsidRPr="003C2084">
        <w:rPr>
          <w:i/>
          <w:iCs w:val="0"/>
          <w:noProof/>
        </w:rPr>
        <w:t>Menelaah : Bagaimana LLM (Large Language Models) bekerja</w:t>
      </w:r>
      <w:r w:rsidRPr="003C2084">
        <w:rPr>
          <w:noProof/>
        </w:rPr>
        <w:t>. Www.Wiz.Ai. https://www.wiz.ai/menelaah-bagaimana-llm-large-language-models-bekerja/</w:t>
      </w:r>
    </w:p>
    <w:p w14:paraId="3627B176" w14:textId="77777777" w:rsidR="003C2084" w:rsidRPr="003C2084" w:rsidRDefault="003C2084" w:rsidP="003C2084">
      <w:pPr>
        <w:widowControl w:val="0"/>
        <w:adjustRightInd w:val="0"/>
        <w:ind w:left="480" w:hanging="480"/>
        <w:rPr>
          <w:noProof/>
        </w:rPr>
      </w:pPr>
      <w:r w:rsidRPr="003C2084">
        <w:rPr>
          <w:noProof/>
        </w:rPr>
        <w:t xml:space="preserve">www.wiz.ai. (2023b). </w:t>
      </w:r>
      <w:r w:rsidRPr="003C2084">
        <w:rPr>
          <w:i/>
          <w:iCs w:val="0"/>
          <w:noProof/>
        </w:rPr>
        <w:t>Menelaah : Bagaimana LLM (Large Language Models) bekerja</w:t>
      </w:r>
      <w:r w:rsidRPr="003C2084">
        <w:rPr>
          <w:noProof/>
        </w:rPr>
        <w:t>. Www.Wiz.Ai.</w:t>
      </w:r>
    </w:p>
    <w:p w14:paraId="2BCFBC02" w14:textId="77777777" w:rsidR="003C2084" w:rsidRPr="003C2084" w:rsidRDefault="003C2084" w:rsidP="003C2084">
      <w:pPr>
        <w:widowControl w:val="0"/>
        <w:adjustRightInd w:val="0"/>
        <w:ind w:left="480" w:hanging="480"/>
        <w:rPr>
          <w:noProof/>
        </w:rPr>
      </w:pPr>
      <w:r w:rsidRPr="003C2084">
        <w:rPr>
          <w:noProof/>
        </w:rPr>
        <w:t xml:space="preserve">Zellers, R., Holtzman, A., Bisk, Y., Farhadi, A., &amp; Choi, Y. (2020). Hellaswag: Can a machine really finish your sentence? </w:t>
      </w:r>
      <w:r w:rsidRPr="003C2084">
        <w:rPr>
          <w:i/>
          <w:iCs w:val="0"/>
          <w:noProof/>
        </w:rPr>
        <w:t>ACL 2019 - 57th Annual Meeting of the Association for Computational Linguistics, Proceedings of the Conference</w:t>
      </w:r>
      <w:r w:rsidRPr="003C2084">
        <w:rPr>
          <w:noProof/>
        </w:rPr>
        <w:t>, 4791–</w:t>
      </w:r>
      <w:r w:rsidRPr="003C2084">
        <w:rPr>
          <w:noProof/>
        </w:rPr>
        <w:lastRenderedPageBreak/>
        <w:t>4800. https://doi.org/10.18653/v1/p19-1472</w:t>
      </w:r>
    </w:p>
    <w:p w14:paraId="5B6C5EC8" w14:textId="77777777" w:rsidR="003C2084" w:rsidRPr="003C2084" w:rsidRDefault="003C2084" w:rsidP="003C2084">
      <w:pPr>
        <w:widowControl w:val="0"/>
        <w:adjustRightInd w:val="0"/>
        <w:ind w:left="480" w:hanging="480"/>
        <w:rPr>
          <w:noProof/>
        </w:rPr>
      </w:pPr>
      <w:r w:rsidRPr="003C2084">
        <w:rPr>
          <w:noProof/>
        </w:rPr>
        <w:t xml:space="preserve">Zhao, H., Ling, Q., Pan, Y., Zhong, T., Hu, J.-Y., Yao, J., Xiao, F., Xiao, Z., Zhang, Y., Xu, S.-H., Wu, S.-N., Kang, M., Wu, Z., Liu, Z., Jiang, X., Liu, T., &amp; Shao, Y. (2023). Ophtha-LLaMA2: A Large Language Model for Ophthalmology. </w:t>
      </w:r>
      <w:r w:rsidRPr="003C2084">
        <w:rPr>
          <w:i/>
          <w:iCs w:val="0"/>
          <w:noProof/>
        </w:rPr>
        <w:t>ArXiv [Preprint]</w:t>
      </w:r>
      <w:r w:rsidRPr="003C2084">
        <w:rPr>
          <w:noProof/>
        </w:rPr>
        <w:t>, 1–19. http://arxiv.org/abs/2312.04906</w:t>
      </w:r>
    </w:p>
    <w:p w14:paraId="677D187D" w14:textId="77777777" w:rsidR="003C2084" w:rsidRPr="003C2084" w:rsidRDefault="003C2084" w:rsidP="003C2084">
      <w:pPr>
        <w:widowControl w:val="0"/>
        <w:adjustRightInd w:val="0"/>
        <w:ind w:left="480" w:hanging="480"/>
        <w:rPr>
          <w:noProof/>
        </w:rPr>
      </w:pPr>
      <w:r w:rsidRPr="003C2084">
        <w:rPr>
          <w:noProof/>
        </w:rPr>
        <w:t xml:space="preserve">Zhong, W., Cui, R., Guo, Y., Liang, Y., Lu, S., Wang, Y., Saied, A., Chen, W., &amp; Duan, N. (2023). </w:t>
      </w:r>
      <w:r w:rsidRPr="003C2084">
        <w:rPr>
          <w:i/>
          <w:iCs w:val="0"/>
          <w:noProof/>
        </w:rPr>
        <w:t>AGIEval: A Human-Centric Benchmark for Evaluating Foundation Models</w:t>
      </w:r>
      <w:r w:rsidRPr="003C2084">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394ACECD" w:rsidR="00DD23F7" w:rsidRPr="00DD23F7" w:rsidRDefault="00DD23F7" w:rsidP="00EA142F">
      <w:pPr>
        <w:pStyle w:val="Caption"/>
        <w:spacing w:line="360" w:lineRule="auto"/>
        <w:rPr>
          <w:lang w:val="en-US"/>
        </w:rPr>
      </w:pPr>
      <w:bookmarkStart w:id="143" w:name="_Ref175480312"/>
      <w:bookmarkStart w:id="144" w:name="_Toc175863266"/>
      <w:r w:rsidRPr="00DE5777">
        <w:t xml:space="preserve">Lampiran </w:t>
      </w:r>
      <w:r w:rsidRPr="00DE5777">
        <w:fldChar w:fldCharType="begin"/>
      </w:r>
      <w:r w:rsidRPr="00DE5777">
        <w:instrText xml:space="preserve"> SEQ Lampiran \* ARABIC </w:instrText>
      </w:r>
      <w:r w:rsidRPr="00DE5777">
        <w:fldChar w:fldCharType="separate"/>
      </w:r>
      <w:r w:rsidR="004F7CD3">
        <w:rPr>
          <w:noProof/>
        </w:rPr>
        <w:t>1</w:t>
      </w:r>
      <w:r w:rsidRPr="00DE5777">
        <w:fldChar w:fldCharType="end"/>
      </w:r>
      <w:bookmarkEnd w:id="143"/>
      <w:r w:rsidRPr="00DE5777">
        <w:rPr>
          <w:lang w:val="en-US"/>
        </w:rPr>
        <w:t xml:space="preserve">. </w:t>
      </w:r>
      <w:r w:rsidR="001B581F" w:rsidRPr="00DE5777">
        <w:rPr>
          <w:lang w:val="en-US"/>
        </w:rPr>
        <w:t xml:space="preserve">20 </w:t>
      </w:r>
      <w:r w:rsidRPr="00DE5777">
        <w:rPr>
          <w:lang w:val="en-US"/>
        </w:rPr>
        <w:t>sampel dataset QnA di USK</w:t>
      </w:r>
      <w:bookmarkEnd w:id="144"/>
    </w:p>
    <w:tbl>
      <w:tblPr>
        <w:tblStyle w:val="TableGrid"/>
        <w:tblW w:w="0" w:type="auto"/>
        <w:tblLook w:val="04A0" w:firstRow="1" w:lastRow="0" w:firstColumn="1" w:lastColumn="0" w:noHBand="0" w:noVBand="1"/>
      </w:tblPr>
      <w:tblGrid>
        <w:gridCol w:w="510"/>
        <w:gridCol w:w="1216"/>
        <w:gridCol w:w="2120"/>
        <w:gridCol w:w="4875"/>
      </w:tblGrid>
      <w:tr w:rsidR="00DD23F7" w14:paraId="10BC2339" w14:textId="77777777" w:rsidTr="00386FF7">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0" w:type="auto"/>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386FF7">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386FF7">
            <w:pPr>
              <w:spacing w:line="360" w:lineRule="auto"/>
              <w:jc w:val="center"/>
              <w:rPr>
                <w:lang w:val="en-US"/>
              </w:rPr>
            </w:pPr>
            <w:r>
              <w:t>Umum</w:t>
            </w:r>
          </w:p>
        </w:tc>
        <w:tc>
          <w:tcPr>
            <w:tcW w:w="0" w:type="auto"/>
          </w:tcPr>
          <w:p w14:paraId="503456B7" w14:textId="2F09914B" w:rsidR="00DD23F7" w:rsidRDefault="00DD23F7" w:rsidP="00386FF7">
            <w:pPr>
              <w:spacing w:line="360" w:lineRule="auto"/>
              <w:rPr>
                <w:lang w:val="en-US"/>
              </w:rPr>
            </w:pPr>
            <w:r>
              <w:t>Bagaimana cara mendapatkan sertifikat akreditasi</w:t>
            </w:r>
            <w:r w:rsidR="00F716FF">
              <w:rPr>
                <w:lang w:val="id-ID"/>
              </w:rPr>
              <w:t xml:space="preserve"> </w:t>
            </w:r>
            <w:r>
              <w:t>universitas?</w:t>
            </w:r>
          </w:p>
        </w:tc>
        <w:tc>
          <w:tcPr>
            <w:tcW w:w="0" w:type="auto"/>
            <w:vAlign w:val="center"/>
          </w:tcPr>
          <w:p w14:paraId="02EF8333" w14:textId="1EC22838" w:rsidR="00DD23F7" w:rsidRDefault="00DD23F7" w:rsidP="00386FF7">
            <w:pPr>
              <w:spacing w:line="360" w:lineRule="auto"/>
              <w:rPr>
                <w:lang w:val="en-US"/>
              </w:rPr>
            </w:pPr>
            <w:r>
              <w:t>Untuk sertifikat akreditasi silakan download disini ya https://lpm.usk.ac.id/, untuk sertifikat akreditasi y</w:t>
            </w:r>
            <w:r w:rsidR="008962B5">
              <w:rPr>
                <w:lang w:val="id-ID"/>
              </w:rPr>
              <w:t>an</w:t>
            </w:r>
            <w:r>
              <w:t>g terbaru tidak perlu dilegalisir karena sudah ada QR Code</w:t>
            </w:r>
            <w:r w:rsidR="009268AC">
              <w:t>.</w:t>
            </w:r>
          </w:p>
        </w:tc>
      </w:tr>
      <w:tr w:rsidR="00DD23F7" w14:paraId="65A0802F" w14:textId="77777777" w:rsidTr="00386FF7">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386FF7">
            <w:pPr>
              <w:spacing w:line="360" w:lineRule="auto"/>
              <w:jc w:val="center"/>
            </w:pPr>
            <w:r>
              <w:t>Umum</w:t>
            </w:r>
          </w:p>
        </w:tc>
        <w:tc>
          <w:tcPr>
            <w:tcW w:w="0" w:type="auto"/>
          </w:tcPr>
          <w:p w14:paraId="67622D67" w14:textId="77777777" w:rsidR="00DD23F7" w:rsidRDefault="00DD23F7" w:rsidP="00386FF7">
            <w:pPr>
              <w:spacing w:line="360" w:lineRule="auto"/>
            </w:pPr>
            <w:r>
              <w:t>Bagaimana jika lupa password untuk pengisian krs online?</w:t>
            </w:r>
          </w:p>
        </w:tc>
        <w:tc>
          <w:tcPr>
            <w:tcW w:w="0" w:type="auto"/>
          </w:tcPr>
          <w:p w14:paraId="3C74BDC2" w14:textId="362AB081" w:rsidR="00DD23F7" w:rsidRDefault="00DD23F7" w:rsidP="00386FF7">
            <w:pPr>
              <w:spacing w:line="360" w:lineRule="auto"/>
            </w:pPr>
            <w:r>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r w:rsidR="009268AC">
              <w:t>.</w:t>
            </w:r>
          </w:p>
        </w:tc>
      </w:tr>
      <w:tr w:rsidR="00DD23F7" w14:paraId="2E15F961" w14:textId="77777777" w:rsidTr="00386FF7">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386FF7">
            <w:pPr>
              <w:spacing w:line="360" w:lineRule="auto"/>
              <w:jc w:val="center"/>
            </w:pPr>
            <w:r>
              <w:t>UKT</w:t>
            </w:r>
          </w:p>
        </w:tc>
        <w:tc>
          <w:tcPr>
            <w:tcW w:w="0" w:type="auto"/>
          </w:tcPr>
          <w:p w14:paraId="02AA1502" w14:textId="548810AF" w:rsidR="00DD23F7" w:rsidRDefault="00DD23F7" w:rsidP="00386FF7">
            <w:pPr>
              <w:spacing w:line="360" w:lineRule="auto"/>
            </w:pPr>
            <w:r>
              <w:t xml:space="preserve">Bagaimana cara membayar </w:t>
            </w:r>
            <w:r w:rsidR="00845DB5">
              <w:rPr>
                <w:lang w:val="id-ID"/>
              </w:rPr>
              <w:t>UKT</w:t>
            </w:r>
            <w:r>
              <w:t xml:space="preserve"> untuk jalur </w:t>
            </w:r>
            <w:r w:rsidR="00845DB5">
              <w:rPr>
                <w:lang w:val="id-ID"/>
              </w:rPr>
              <w:t>SMMPTN B</w:t>
            </w:r>
            <w:r>
              <w:t xml:space="preserve">arat, dan </w:t>
            </w:r>
            <w:r w:rsidR="007A0B66">
              <w:rPr>
                <w:lang w:val="id-ID"/>
              </w:rPr>
              <w:t>UKT</w:t>
            </w:r>
            <w:r>
              <w:t xml:space="preserve"> nya apakah di bayar sekalian dengan IPI nya?</w:t>
            </w:r>
          </w:p>
        </w:tc>
        <w:tc>
          <w:tcPr>
            <w:tcW w:w="0" w:type="auto"/>
          </w:tcPr>
          <w:p w14:paraId="51F48EC5" w14:textId="69F34F00" w:rsidR="00DD23F7" w:rsidRDefault="00DD23F7" w:rsidP="00386FF7">
            <w:pPr>
              <w:spacing w:line="360" w:lineRule="auto"/>
            </w:pPr>
            <w:r>
              <w:t xml:space="preserve">Silahkan langsung bayar ke Bank, dan masalah IPI tidak boleh di cicil kecuali hanya </w:t>
            </w:r>
            <w:r w:rsidR="00B8193F">
              <w:rPr>
                <w:lang w:val="id-ID"/>
              </w:rPr>
              <w:t>F</w:t>
            </w:r>
            <w:r>
              <w:t xml:space="preserve">akultas </w:t>
            </w:r>
            <w:r w:rsidR="00B8193F">
              <w:rPr>
                <w:lang w:val="id-ID"/>
              </w:rPr>
              <w:t>K</w:t>
            </w:r>
            <w:r>
              <w:t>edokteran saja</w:t>
            </w:r>
            <w:r w:rsidR="009268AC">
              <w:t>.</w:t>
            </w:r>
          </w:p>
        </w:tc>
      </w:tr>
      <w:tr w:rsidR="00DD23F7" w14:paraId="4CA6A6AF" w14:textId="77777777" w:rsidTr="00386FF7">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386FF7">
            <w:pPr>
              <w:spacing w:line="360" w:lineRule="auto"/>
              <w:jc w:val="center"/>
            </w:pPr>
            <w:r>
              <w:t>UKT</w:t>
            </w:r>
          </w:p>
        </w:tc>
        <w:tc>
          <w:tcPr>
            <w:tcW w:w="0" w:type="auto"/>
          </w:tcPr>
          <w:p w14:paraId="7649DDCF" w14:textId="1770483B" w:rsidR="00DD23F7" w:rsidRDefault="00DD23F7" w:rsidP="00386FF7">
            <w:pPr>
              <w:spacing w:line="360" w:lineRule="auto"/>
            </w:pPr>
            <w:r>
              <w:t xml:space="preserve">Kapan jadwal sanggahan </w:t>
            </w:r>
            <w:r w:rsidR="00760925">
              <w:rPr>
                <w:lang w:val="id-ID"/>
              </w:rPr>
              <w:t>UKT</w:t>
            </w:r>
            <w:r>
              <w:t xml:space="preserve"> bagi mahasiswa?</w:t>
            </w:r>
          </w:p>
        </w:tc>
        <w:tc>
          <w:tcPr>
            <w:tcW w:w="0" w:type="auto"/>
          </w:tcPr>
          <w:p w14:paraId="0ACF456A" w14:textId="14931758" w:rsidR="00DD23F7" w:rsidRDefault="00DD23F7" w:rsidP="00386FF7">
            <w:pPr>
              <w:spacing w:line="360" w:lineRule="auto"/>
            </w:pPr>
            <w:r>
              <w:t>Untuk data UKT y</w:t>
            </w:r>
            <w:r w:rsidR="008962B5">
              <w:rPr>
                <w:lang w:val="id-ID"/>
              </w:rPr>
              <w:t>an</w:t>
            </w:r>
            <w:r>
              <w:t>g sudah dibuat tidak bisa diubah kembali dan data UKT itu tidak menjadi masalah y</w:t>
            </w:r>
            <w:r w:rsidR="008962B5">
              <w:rPr>
                <w:lang w:val="id-ID"/>
              </w:rPr>
              <w:t>an</w:t>
            </w:r>
            <w:r>
              <w:t xml:space="preserve">g penting data KRS benar semua dan mengenai banding </w:t>
            </w:r>
            <w:r w:rsidR="001E6278">
              <w:rPr>
                <w:lang w:val="id-ID"/>
              </w:rPr>
              <w:t>UKT</w:t>
            </w:r>
            <w:r>
              <w:t xml:space="preserve"> nanti akan dibuka oleh bagian </w:t>
            </w:r>
            <w:r w:rsidR="00BF2E1A">
              <w:rPr>
                <w:lang w:val="id-ID"/>
              </w:rPr>
              <w:t>K</w:t>
            </w:r>
            <w:r>
              <w:t>euangan, silakan pantau infonya di web usk.ac.id</w:t>
            </w:r>
            <w:r w:rsidR="009268AC">
              <w:t>.</w:t>
            </w:r>
          </w:p>
        </w:tc>
      </w:tr>
      <w:tr w:rsidR="00DD23F7" w14:paraId="0FF490C1" w14:textId="77777777" w:rsidTr="00386FF7">
        <w:tc>
          <w:tcPr>
            <w:tcW w:w="0" w:type="auto"/>
            <w:vAlign w:val="center"/>
          </w:tcPr>
          <w:p w14:paraId="305563BD" w14:textId="77777777" w:rsidR="00DD23F7" w:rsidRDefault="00DD23F7" w:rsidP="00386FF7">
            <w:pPr>
              <w:spacing w:line="360" w:lineRule="auto"/>
              <w:jc w:val="center"/>
              <w:rPr>
                <w:lang w:val="en-US"/>
              </w:rPr>
            </w:pPr>
            <w:r>
              <w:rPr>
                <w:lang w:val="en-US"/>
              </w:rPr>
              <w:lastRenderedPageBreak/>
              <w:t>5</w:t>
            </w:r>
          </w:p>
        </w:tc>
        <w:tc>
          <w:tcPr>
            <w:tcW w:w="0" w:type="auto"/>
            <w:vAlign w:val="center"/>
          </w:tcPr>
          <w:p w14:paraId="56E00D2B" w14:textId="77777777" w:rsidR="00DD23F7" w:rsidRDefault="00DD23F7" w:rsidP="00386FF7">
            <w:pPr>
              <w:spacing w:line="360" w:lineRule="auto"/>
              <w:jc w:val="center"/>
            </w:pPr>
            <w:r>
              <w:t>Akademik</w:t>
            </w:r>
          </w:p>
        </w:tc>
        <w:tc>
          <w:tcPr>
            <w:tcW w:w="0" w:type="auto"/>
          </w:tcPr>
          <w:p w14:paraId="6C661DB5" w14:textId="77777777" w:rsidR="00DD23F7" w:rsidRDefault="00DD23F7" w:rsidP="00386FF7">
            <w:pPr>
              <w:spacing w:line="360" w:lineRule="auto"/>
            </w:pPr>
            <w:r>
              <w:t>Bagaimana cara membuat Surat Keterangan Aktif Kuliah?</w:t>
            </w:r>
          </w:p>
        </w:tc>
        <w:tc>
          <w:tcPr>
            <w:tcW w:w="0" w:type="auto"/>
          </w:tcPr>
          <w:p w14:paraId="248EA8F5" w14:textId="1220EF90" w:rsidR="00DD23F7" w:rsidRDefault="00DD23F7" w:rsidP="00386FF7">
            <w:pPr>
              <w:spacing w:line="360" w:lineRule="auto"/>
            </w:pPr>
            <w:r>
              <w:t>Terkait masalah Surat keterangan Aktif Kuliah silahkan mengurus ke bagian Registrasi Akademik</w:t>
            </w:r>
            <w:r w:rsidR="009268AC">
              <w:t>.</w:t>
            </w:r>
          </w:p>
        </w:tc>
      </w:tr>
      <w:tr w:rsidR="00DD23F7" w14:paraId="72B7DB26" w14:textId="77777777" w:rsidTr="00386FF7">
        <w:tc>
          <w:tcPr>
            <w:tcW w:w="0" w:type="auto"/>
            <w:vAlign w:val="center"/>
          </w:tcPr>
          <w:p w14:paraId="3461F61C" w14:textId="77777777" w:rsidR="00DD23F7" w:rsidRDefault="00DD23F7" w:rsidP="00386FF7">
            <w:pPr>
              <w:spacing w:line="360" w:lineRule="auto"/>
              <w:jc w:val="center"/>
              <w:rPr>
                <w:lang w:val="en-US"/>
              </w:rPr>
            </w:pPr>
            <w:r>
              <w:rPr>
                <w:lang w:val="en-US"/>
              </w:rPr>
              <w:t>6</w:t>
            </w:r>
          </w:p>
        </w:tc>
        <w:tc>
          <w:tcPr>
            <w:tcW w:w="0" w:type="auto"/>
            <w:vAlign w:val="center"/>
          </w:tcPr>
          <w:p w14:paraId="2D2B5A47" w14:textId="77777777" w:rsidR="00DD23F7" w:rsidRDefault="00DD23F7" w:rsidP="00386FF7">
            <w:pPr>
              <w:spacing w:line="360" w:lineRule="auto"/>
              <w:jc w:val="center"/>
            </w:pPr>
            <w:r>
              <w:t>Umum</w:t>
            </w:r>
          </w:p>
        </w:tc>
        <w:tc>
          <w:tcPr>
            <w:tcW w:w="0" w:type="auto"/>
          </w:tcPr>
          <w:p w14:paraId="733321EB" w14:textId="77777777" w:rsidR="00DD23F7" w:rsidRDefault="00DD23F7" w:rsidP="00386FF7">
            <w:pPr>
              <w:spacing w:line="360" w:lineRule="auto"/>
            </w:pPr>
            <w:r>
              <w:t>Dimana informasi mengenai jadwal daftar ulang mahasiswa baru jalur SNBP dan SNBT?</w:t>
            </w:r>
          </w:p>
        </w:tc>
        <w:tc>
          <w:tcPr>
            <w:tcW w:w="0" w:type="auto"/>
          </w:tcPr>
          <w:p w14:paraId="0BA92332" w14:textId="77777777" w:rsidR="00DD23F7" w:rsidRDefault="00DD23F7" w:rsidP="00386FF7">
            <w:pPr>
              <w:spacing w:line="360" w:lineRule="auto"/>
            </w:pPr>
            <w:r>
              <w:t>Link jadwal pendaftaran ulang calon Mahasiswa Baru jalur SNBP dan SNBT https://usk.ac.id/tahapan-pendaftaran-ulang-jadwal-dan-tata-cara-calon-mahasiswa-jalur-snbt-2023/. Mohon dibaca dengan seksama agar tidak ada informasi yang tertinggal.</w:t>
            </w:r>
          </w:p>
        </w:tc>
      </w:tr>
      <w:tr w:rsidR="00DD23F7" w14:paraId="02A619D3" w14:textId="77777777" w:rsidTr="00386FF7">
        <w:tc>
          <w:tcPr>
            <w:tcW w:w="0" w:type="auto"/>
            <w:vAlign w:val="center"/>
          </w:tcPr>
          <w:p w14:paraId="125F4488" w14:textId="77777777" w:rsidR="00DD23F7" w:rsidRDefault="00DD23F7" w:rsidP="00386FF7">
            <w:pPr>
              <w:spacing w:line="360" w:lineRule="auto"/>
              <w:jc w:val="center"/>
              <w:rPr>
                <w:lang w:val="en-US"/>
              </w:rPr>
            </w:pPr>
            <w:r>
              <w:rPr>
                <w:lang w:val="en-US"/>
              </w:rPr>
              <w:t>7</w:t>
            </w:r>
          </w:p>
        </w:tc>
        <w:tc>
          <w:tcPr>
            <w:tcW w:w="0" w:type="auto"/>
            <w:vAlign w:val="center"/>
          </w:tcPr>
          <w:p w14:paraId="6BD4D578" w14:textId="77777777" w:rsidR="00DD23F7" w:rsidRDefault="00DD23F7" w:rsidP="00386FF7">
            <w:pPr>
              <w:spacing w:line="360" w:lineRule="auto"/>
              <w:jc w:val="center"/>
            </w:pPr>
            <w:r>
              <w:t>UKT</w:t>
            </w:r>
          </w:p>
        </w:tc>
        <w:tc>
          <w:tcPr>
            <w:tcW w:w="0" w:type="auto"/>
          </w:tcPr>
          <w:p w14:paraId="5F0E420C" w14:textId="77777777" w:rsidR="00DD23F7" w:rsidRDefault="00DD23F7" w:rsidP="00386FF7">
            <w:pPr>
              <w:spacing w:line="360" w:lineRule="auto"/>
            </w:pPr>
            <w:r>
              <w:t>Kenapa di dalam pengisian UKTB dinyatakan belum lolos validasi?</w:t>
            </w:r>
          </w:p>
        </w:tc>
        <w:tc>
          <w:tcPr>
            <w:tcW w:w="0" w:type="auto"/>
          </w:tcPr>
          <w:p w14:paraId="41089E1A" w14:textId="3302EBE8" w:rsidR="00DD23F7" w:rsidRDefault="00DD23F7" w:rsidP="00386FF7">
            <w:pPr>
              <w:spacing w:line="360" w:lineRule="auto"/>
            </w:pPr>
            <w:r>
              <w:t>Kolom validasi ini, harus menunggu sampai Status Buta Warna berubah menjadi Warna Hijau</w:t>
            </w:r>
            <w:r w:rsidR="009268AC">
              <w:t>.</w:t>
            </w:r>
          </w:p>
        </w:tc>
      </w:tr>
      <w:tr w:rsidR="00DD23F7" w14:paraId="2E7F1556" w14:textId="77777777" w:rsidTr="00386FF7">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386FF7">
            <w:pPr>
              <w:spacing w:line="360" w:lineRule="auto"/>
              <w:jc w:val="center"/>
            </w:pPr>
            <w:r>
              <w:t>Umum</w:t>
            </w:r>
          </w:p>
        </w:tc>
        <w:tc>
          <w:tcPr>
            <w:tcW w:w="0" w:type="auto"/>
          </w:tcPr>
          <w:p w14:paraId="5F1C2601" w14:textId="77777777" w:rsidR="00DD23F7" w:rsidRDefault="00DD23F7" w:rsidP="00386FF7">
            <w:pPr>
              <w:spacing w:line="360" w:lineRule="auto"/>
            </w:pPr>
            <w:r>
              <w:t>Apakah boleh jika menggunakan sertifikat TOEFL dari penyelenggara tes selain USK?</w:t>
            </w:r>
          </w:p>
        </w:tc>
        <w:tc>
          <w:tcPr>
            <w:tcW w:w="0" w:type="auto"/>
          </w:tcPr>
          <w:p w14:paraId="55EADF23" w14:textId="77777777" w:rsidR="00DD23F7" w:rsidRDefault="00DD23F7" w:rsidP="00386FF7">
            <w:pPr>
              <w:spacing w:line="360" w:lineRule="auto"/>
            </w:pPr>
            <w:r>
              <w:t>Sertifikat yang diakui oleh USK adalah ITP dan akan divalidasi dengan pihak pusat ITP. Untuk prosesnya dapat memperlihatkan bukti fisik dan akan divalidasi oleh Lab Bahasa.</w:t>
            </w:r>
          </w:p>
        </w:tc>
      </w:tr>
      <w:tr w:rsidR="00DD23F7" w14:paraId="10A10E3C" w14:textId="77777777" w:rsidTr="00386FF7">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386FF7">
            <w:pPr>
              <w:spacing w:line="360" w:lineRule="auto"/>
              <w:jc w:val="center"/>
            </w:pPr>
            <w:r>
              <w:t>Umum</w:t>
            </w:r>
          </w:p>
        </w:tc>
        <w:tc>
          <w:tcPr>
            <w:tcW w:w="0" w:type="auto"/>
          </w:tcPr>
          <w:p w14:paraId="587BB48B" w14:textId="4FC410A3" w:rsidR="00DD23F7" w:rsidRDefault="00DD23F7" w:rsidP="00386FF7">
            <w:pPr>
              <w:spacing w:line="360" w:lineRule="auto"/>
            </w:pPr>
            <w:r>
              <w:t>Bagaimana cara mendaftar Bimbingan/Kelas TOEFL?</w:t>
            </w:r>
          </w:p>
        </w:tc>
        <w:tc>
          <w:tcPr>
            <w:tcW w:w="0" w:type="auto"/>
          </w:tcPr>
          <w:p w14:paraId="1CCA1C01" w14:textId="6421B6FD" w:rsidR="00DD23F7" w:rsidRDefault="00DD23F7" w:rsidP="00386FF7">
            <w:pPr>
              <w:spacing w:line="360" w:lineRule="auto"/>
            </w:pPr>
            <w:r>
              <w:t>Silahkan CP ke WA Only UPT. Bahasa secara online di 081375386018,</w:t>
            </w:r>
            <w:r w:rsidR="00BC0E6A">
              <w:rPr>
                <w:lang w:val="id-ID"/>
              </w:rPr>
              <w:t xml:space="preserve"> </w:t>
            </w:r>
            <w:r>
              <w:t>Pelatihan akan dibuka jika sudah memenuhi kuota kelas, Pendaftaran TOEFL wajib menyertakan Surat Pengantar yang dikeluarkan oleh Prodi masing-masing.</w:t>
            </w:r>
          </w:p>
        </w:tc>
      </w:tr>
      <w:tr w:rsidR="00DD23F7" w14:paraId="3E978692" w14:textId="77777777" w:rsidTr="00386FF7">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386FF7">
            <w:pPr>
              <w:spacing w:line="360" w:lineRule="auto"/>
              <w:jc w:val="center"/>
            </w:pPr>
            <w:r>
              <w:t>Umum</w:t>
            </w:r>
          </w:p>
        </w:tc>
        <w:tc>
          <w:tcPr>
            <w:tcW w:w="0" w:type="auto"/>
          </w:tcPr>
          <w:p w14:paraId="4B7A6782" w14:textId="77777777" w:rsidR="00DD23F7" w:rsidRDefault="00DD23F7" w:rsidP="00386FF7">
            <w:pPr>
              <w:spacing w:line="360" w:lineRule="auto"/>
            </w:pPr>
            <w:r>
              <w:t>Apakah mahasiswa bisa pindah ke Fakultas Lain?</w:t>
            </w:r>
          </w:p>
        </w:tc>
        <w:tc>
          <w:tcPr>
            <w:tcW w:w="0" w:type="auto"/>
          </w:tcPr>
          <w:p w14:paraId="31E1CD8E" w14:textId="5C3D340E" w:rsidR="00DD23F7" w:rsidRDefault="00DD23F7" w:rsidP="00386FF7">
            <w:pPr>
              <w:spacing w:line="360" w:lineRule="auto"/>
            </w:pPr>
            <w:r>
              <w:t xml:space="preserve">Mahasiswa tidak bisa pindah Fakultas. Yang boleh pindah hanya </w:t>
            </w:r>
            <w:r w:rsidR="005D6AF4">
              <w:rPr>
                <w:lang w:val="id-ID"/>
              </w:rPr>
              <w:t>p</w:t>
            </w:r>
            <w:r>
              <w:t>ro</w:t>
            </w:r>
            <w:r w:rsidR="003054C5">
              <w:rPr>
                <w:lang w:val="id-ID"/>
              </w:rPr>
              <w:t xml:space="preserve">gram </w:t>
            </w:r>
            <w:r w:rsidR="005D6AF4">
              <w:rPr>
                <w:lang w:val="id-ID"/>
              </w:rPr>
              <w:t>s</w:t>
            </w:r>
            <w:r w:rsidR="003054C5">
              <w:rPr>
                <w:lang w:val="id-ID"/>
              </w:rPr>
              <w:t>tu</w:t>
            </w:r>
            <w:r>
              <w:t>di saja</w:t>
            </w:r>
            <w:r w:rsidR="009268AC">
              <w:t>.</w:t>
            </w:r>
          </w:p>
        </w:tc>
      </w:tr>
      <w:tr w:rsidR="00DD23F7" w14:paraId="5658B5DB" w14:textId="77777777" w:rsidTr="00386FF7">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386FF7">
            <w:pPr>
              <w:spacing w:line="360" w:lineRule="auto"/>
              <w:jc w:val="center"/>
            </w:pPr>
            <w:r>
              <w:t>Akademik</w:t>
            </w:r>
          </w:p>
        </w:tc>
        <w:tc>
          <w:tcPr>
            <w:tcW w:w="0" w:type="auto"/>
          </w:tcPr>
          <w:p w14:paraId="79A061FE" w14:textId="77777777" w:rsidR="00DD23F7" w:rsidRDefault="00DD23F7" w:rsidP="00386FF7">
            <w:pPr>
              <w:spacing w:line="360" w:lineRule="auto"/>
            </w:pPr>
            <w:r>
              <w:t> Bagaimana cara mengurus cuti perkuliahan?</w:t>
            </w:r>
          </w:p>
        </w:tc>
        <w:tc>
          <w:tcPr>
            <w:tcW w:w="0" w:type="auto"/>
          </w:tcPr>
          <w:p w14:paraId="18DC4BE8" w14:textId="2F6ACCA7" w:rsidR="00DD23F7" w:rsidRDefault="00DD23F7" w:rsidP="00386FF7">
            <w:pPr>
              <w:spacing w:line="360" w:lineRule="auto"/>
            </w:pPr>
            <w:r>
              <w:t>Pengurusan cuti semester dilakukan di bagian Akademik Fakultas masing-masing</w:t>
            </w:r>
            <w:r w:rsidR="009268AC">
              <w:t>.</w:t>
            </w:r>
          </w:p>
        </w:tc>
      </w:tr>
      <w:tr w:rsidR="00DD23F7" w14:paraId="08C47BBC" w14:textId="77777777" w:rsidTr="00386FF7">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386FF7">
            <w:pPr>
              <w:spacing w:line="360" w:lineRule="auto"/>
              <w:jc w:val="center"/>
            </w:pPr>
            <w:r>
              <w:t>Akademik</w:t>
            </w:r>
          </w:p>
        </w:tc>
        <w:tc>
          <w:tcPr>
            <w:tcW w:w="0" w:type="auto"/>
          </w:tcPr>
          <w:p w14:paraId="67029AF4" w14:textId="77777777" w:rsidR="00DD23F7" w:rsidRDefault="00DD23F7" w:rsidP="00386FF7">
            <w:pPr>
              <w:spacing w:line="360" w:lineRule="auto"/>
            </w:pPr>
            <w:r>
              <w:t xml:space="preserve">Bagaimana cara </w:t>
            </w:r>
            <w:r>
              <w:lastRenderedPageBreak/>
              <w:t>Cetak KTM?</w:t>
            </w:r>
          </w:p>
        </w:tc>
        <w:tc>
          <w:tcPr>
            <w:tcW w:w="0" w:type="auto"/>
          </w:tcPr>
          <w:p w14:paraId="05FA5CA0" w14:textId="77777777" w:rsidR="00732952" w:rsidRDefault="00DD23F7" w:rsidP="00386FF7">
            <w:pPr>
              <w:spacing w:line="360" w:lineRule="auto"/>
            </w:pPr>
            <w:r>
              <w:lastRenderedPageBreak/>
              <w:t xml:space="preserve">KTM dapat dicetak di laman </w:t>
            </w:r>
          </w:p>
          <w:p w14:paraId="69FF78A7" w14:textId="6EA0F1D8" w:rsidR="00DD23F7" w:rsidRDefault="00DD23F7" w:rsidP="00386FF7">
            <w:pPr>
              <w:spacing w:line="360" w:lineRule="auto"/>
            </w:pPr>
            <w:r>
              <w:lastRenderedPageBreak/>
              <w:t>berkas-akademik.usk.ac.id</w:t>
            </w:r>
            <w:r w:rsidR="009268AC">
              <w:t>.</w:t>
            </w:r>
          </w:p>
        </w:tc>
      </w:tr>
      <w:tr w:rsidR="00DD23F7" w14:paraId="57483A7B" w14:textId="77777777" w:rsidTr="00386FF7">
        <w:tc>
          <w:tcPr>
            <w:tcW w:w="0" w:type="auto"/>
            <w:vAlign w:val="center"/>
          </w:tcPr>
          <w:p w14:paraId="74CB7F56" w14:textId="77777777" w:rsidR="00DD23F7" w:rsidRDefault="00DD23F7" w:rsidP="00386FF7">
            <w:pPr>
              <w:spacing w:line="360" w:lineRule="auto"/>
              <w:jc w:val="center"/>
              <w:rPr>
                <w:lang w:val="en-US"/>
              </w:rPr>
            </w:pPr>
            <w:r>
              <w:rPr>
                <w:lang w:val="en-US"/>
              </w:rPr>
              <w:lastRenderedPageBreak/>
              <w:t>13</w:t>
            </w:r>
          </w:p>
        </w:tc>
        <w:tc>
          <w:tcPr>
            <w:tcW w:w="0" w:type="auto"/>
            <w:vAlign w:val="center"/>
          </w:tcPr>
          <w:p w14:paraId="3DE0EE3E" w14:textId="77777777" w:rsidR="00DD23F7" w:rsidRDefault="00DD23F7" w:rsidP="00386FF7">
            <w:pPr>
              <w:spacing w:line="360" w:lineRule="auto"/>
              <w:jc w:val="center"/>
            </w:pPr>
            <w:r>
              <w:t>Umum</w:t>
            </w:r>
          </w:p>
        </w:tc>
        <w:tc>
          <w:tcPr>
            <w:tcW w:w="0" w:type="auto"/>
          </w:tcPr>
          <w:p w14:paraId="79209EDB" w14:textId="77777777" w:rsidR="00DD23F7" w:rsidRDefault="00DD23F7" w:rsidP="00386FF7">
            <w:pPr>
              <w:spacing w:line="360" w:lineRule="auto"/>
            </w:pPr>
            <w:r>
              <w:t>Bagaimana Jika Alamat KK dan KTP berbeda dengan alamat tempat tinggal sekarang?</w:t>
            </w:r>
          </w:p>
        </w:tc>
        <w:tc>
          <w:tcPr>
            <w:tcW w:w="0" w:type="auto"/>
          </w:tcPr>
          <w:p w14:paraId="737B2BB2" w14:textId="49432712" w:rsidR="00DD23F7" w:rsidRDefault="00DD23F7" w:rsidP="00386FF7">
            <w:pPr>
              <w:spacing w:line="360" w:lineRule="auto"/>
            </w:pPr>
            <w:r>
              <w:t>Tetap gunakan alamat yang sekarang yang menjadi tempat tinggal Anda. Jika nanti ada permasalahan, maka tim verifikasi sendiri yang akan menghubungi untuk meminta penjelasan mengenai perbedaan alamat sekarang dan di KTP &amp; KK</w:t>
            </w:r>
            <w:r w:rsidR="009268AC">
              <w:t>.</w:t>
            </w:r>
          </w:p>
        </w:tc>
      </w:tr>
      <w:tr w:rsidR="00DD23F7" w14:paraId="1BD96E9B" w14:textId="77777777" w:rsidTr="00386FF7">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386FF7">
            <w:pPr>
              <w:spacing w:line="360" w:lineRule="auto"/>
              <w:jc w:val="center"/>
            </w:pPr>
            <w:r>
              <w:t>UKT</w:t>
            </w:r>
          </w:p>
        </w:tc>
        <w:tc>
          <w:tcPr>
            <w:tcW w:w="0" w:type="auto"/>
          </w:tcPr>
          <w:p w14:paraId="66F3E1C8" w14:textId="76F7844C" w:rsidR="00DD23F7" w:rsidRDefault="00DD23F7" w:rsidP="00386FF7">
            <w:pPr>
              <w:spacing w:line="360" w:lineRule="auto"/>
            </w:pPr>
            <w:r>
              <w:t xml:space="preserve">Kenapa </w:t>
            </w:r>
            <w:r w:rsidR="007B5C7C">
              <w:rPr>
                <w:lang w:val="id-ID"/>
              </w:rPr>
              <w:t>UKTB</w:t>
            </w:r>
            <w:r>
              <w:t xml:space="preserve"> bisa sangat mahal?</w:t>
            </w:r>
          </w:p>
        </w:tc>
        <w:tc>
          <w:tcPr>
            <w:tcW w:w="0" w:type="auto"/>
          </w:tcPr>
          <w:p w14:paraId="3529B389" w14:textId="69F72494" w:rsidR="00DD23F7" w:rsidRDefault="00DD23F7" w:rsidP="00386FF7">
            <w:pPr>
              <w:spacing w:line="360" w:lineRule="auto"/>
            </w:pPr>
            <w:r>
              <w:t>Sistem membaca apa yang Anda isi. Jika merasa keberatan, silahkan ikut peninjauan UKT. informasinya tersedia di laman: usk.ac.id. Untuk UKT semester ini tetap harus dibayarkan agar tidak dianggap mengundurkan diri</w:t>
            </w:r>
            <w:r w:rsidR="009268AC">
              <w:t>.</w:t>
            </w:r>
          </w:p>
        </w:tc>
      </w:tr>
      <w:tr w:rsidR="00DD23F7" w14:paraId="12B7AFD6" w14:textId="77777777" w:rsidTr="00386FF7">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386FF7">
            <w:pPr>
              <w:spacing w:line="360" w:lineRule="auto"/>
              <w:jc w:val="center"/>
            </w:pPr>
            <w:r>
              <w:t>UKT</w:t>
            </w:r>
          </w:p>
        </w:tc>
        <w:tc>
          <w:tcPr>
            <w:tcW w:w="0" w:type="auto"/>
          </w:tcPr>
          <w:p w14:paraId="4B9336F1" w14:textId="60F0107C" w:rsidR="00DD23F7" w:rsidRDefault="00DD23F7" w:rsidP="00386FF7">
            <w:pPr>
              <w:spacing w:line="360" w:lineRule="auto"/>
            </w:pPr>
            <w:r>
              <w:t>Bagaimana jika terlambat melakukan pembayaran Uang Kuliah?</w:t>
            </w:r>
          </w:p>
        </w:tc>
        <w:tc>
          <w:tcPr>
            <w:tcW w:w="0" w:type="auto"/>
          </w:tcPr>
          <w:p w14:paraId="69AFA772" w14:textId="0AE6AB1E" w:rsidR="00DD23F7" w:rsidRDefault="00DD23F7" w:rsidP="00386FF7">
            <w:pPr>
              <w:spacing w:line="360" w:lineRule="auto"/>
            </w:pPr>
            <w:r>
              <w:t xml:space="preserve">Jika telat melakukan pembayaran UKT, Silahkan ke bagian </w:t>
            </w:r>
            <w:r w:rsidR="00A53521">
              <w:rPr>
                <w:lang w:val="id-ID"/>
              </w:rPr>
              <w:t>A</w:t>
            </w:r>
            <w:r>
              <w:t>kademik untuk meminta dibuatkan surat dari WD 1 yang ditujukan ke WR 1 dimana isi suratnya yaitu minta dibukakan kembali pembayaran UKT.</w:t>
            </w:r>
          </w:p>
        </w:tc>
      </w:tr>
      <w:tr w:rsidR="00DD23F7" w14:paraId="52D6C43C" w14:textId="77777777" w:rsidTr="00386FF7">
        <w:tc>
          <w:tcPr>
            <w:tcW w:w="0" w:type="auto"/>
            <w:vAlign w:val="center"/>
          </w:tcPr>
          <w:p w14:paraId="2BE15C0A" w14:textId="77777777" w:rsidR="00DD23F7" w:rsidRDefault="00DD23F7" w:rsidP="00386FF7">
            <w:pPr>
              <w:spacing w:line="360" w:lineRule="auto"/>
              <w:jc w:val="center"/>
              <w:rPr>
                <w:lang w:val="en-US"/>
              </w:rPr>
            </w:pPr>
            <w:r>
              <w:rPr>
                <w:lang w:val="en-US"/>
              </w:rPr>
              <w:t>16</w:t>
            </w:r>
          </w:p>
        </w:tc>
        <w:tc>
          <w:tcPr>
            <w:tcW w:w="0" w:type="auto"/>
            <w:vAlign w:val="center"/>
          </w:tcPr>
          <w:p w14:paraId="7F94C76B" w14:textId="77777777" w:rsidR="00DD23F7" w:rsidRDefault="00DD23F7" w:rsidP="00386FF7">
            <w:pPr>
              <w:spacing w:line="360" w:lineRule="auto"/>
              <w:jc w:val="center"/>
            </w:pPr>
            <w:r>
              <w:t>Umum</w:t>
            </w:r>
          </w:p>
        </w:tc>
        <w:tc>
          <w:tcPr>
            <w:tcW w:w="0" w:type="auto"/>
          </w:tcPr>
          <w:p w14:paraId="09B34145" w14:textId="77777777" w:rsidR="00DD23F7" w:rsidRDefault="00DD23F7" w:rsidP="00386FF7">
            <w:pPr>
              <w:spacing w:line="360" w:lineRule="auto"/>
            </w:pPr>
            <w:r>
              <w:t>Bagaimana jika Deposit uang toga belum dikembalikan?</w:t>
            </w:r>
          </w:p>
        </w:tc>
        <w:tc>
          <w:tcPr>
            <w:tcW w:w="0" w:type="auto"/>
          </w:tcPr>
          <w:p w14:paraId="3CDBAF09" w14:textId="6982FFBA" w:rsidR="00DD23F7" w:rsidRDefault="00DD23F7" w:rsidP="00386FF7">
            <w:pPr>
              <w:spacing w:line="360"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386FF7">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386FF7">
            <w:pPr>
              <w:spacing w:line="360" w:lineRule="auto"/>
              <w:jc w:val="center"/>
              <w:rPr>
                <w:lang w:val="en-US"/>
              </w:rPr>
            </w:pPr>
            <w:r>
              <w:t>Umum</w:t>
            </w:r>
          </w:p>
        </w:tc>
        <w:tc>
          <w:tcPr>
            <w:tcW w:w="0" w:type="auto"/>
          </w:tcPr>
          <w:p w14:paraId="05C52515" w14:textId="77777777" w:rsidR="00DD23F7" w:rsidRPr="00714B4A" w:rsidRDefault="00DD23F7" w:rsidP="00386FF7">
            <w:pPr>
              <w:spacing w:line="360" w:lineRule="auto"/>
              <w:rPr>
                <w:lang w:val="en-US"/>
              </w:rPr>
            </w:pPr>
            <w:r>
              <w:t>Bagaimana jika kehilangan bukti SPP 6 semester terakhir?</w:t>
            </w:r>
          </w:p>
        </w:tc>
        <w:tc>
          <w:tcPr>
            <w:tcW w:w="0" w:type="auto"/>
          </w:tcPr>
          <w:p w14:paraId="772C4754" w14:textId="77777777" w:rsidR="00DD23F7" w:rsidRPr="00714B4A" w:rsidRDefault="00DD23F7" w:rsidP="00386FF7">
            <w:pPr>
              <w:spacing w:line="360"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p>
        </w:tc>
      </w:tr>
      <w:tr w:rsidR="00DD23F7" w14:paraId="7D9700A0" w14:textId="77777777" w:rsidTr="00386FF7">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386FF7">
            <w:pPr>
              <w:spacing w:line="360" w:lineRule="auto"/>
              <w:jc w:val="center"/>
            </w:pPr>
            <w:r>
              <w:t>Umum</w:t>
            </w:r>
          </w:p>
        </w:tc>
        <w:tc>
          <w:tcPr>
            <w:tcW w:w="0" w:type="auto"/>
          </w:tcPr>
          <w:p w14:paraId="0F37D4ED" w14:textId="77777777" w:rsidR="00DD23F7" w:rsidRDefault="00DD23F7" w:rsidP="00386FF7">
            <w:pPr>
              <w:spacing w:line="360" w:lineRule="auto"/>
            </w:pPr>
            <w:r>
              <w:t>Bagaimana cara membuat slip SPP pengganti?</w:t>
            </w:r>
          </w:p>
        </w:tc>
        <w:tc>
          <w:tcPr>
            <w:tcW w:w="0" w:type="auto"/>
          </w:tcPr>
          <w:p w14:paraId="6BF0526D" w14:textId="078567C9" w:rsidR="00DD23F7" w:rsidRDefault="00DD23F7" w:rsidP="00386FF7">
            <w:pPr>
              <w:spacing w:line="360" w:lineRule="auto"/>
            </w:pPr>
            <w:r>
              <w:t xml:space="preserve">Terkait dengan pembuatan slip </w:t>
            </w:r>
            <w:r w:rsidR="00B43F64">
              <w:rPr>
                <w:lang w:val="id-ID"/>
              </w:rPr>
              <w:t>SPP</w:t>
            </w:r>
            <w:r>
              <w:t xml:space="preserve"> pengganti dapat membayar sebesar Rp 18.000,-. Berikut Kami lampirkan nomor rekening: Nama Bank : </w:t>
            </w:r>
            <w:r>
              <w:lastRenderedPageBreak/>
              <w:t>Bank Syariah Indonesia No. Rekening : 914-471-111-122-001-6 Bukti pembayarannya, upload di laman website Kami : ult.unsyiah.ac.id Pilih Layanan kemudian pilih Slip SPP Pengganti untuk jadwal pengambilan Slip SPP silahkan hubungi Unit Layanan Terpadu.</w:t>
            </w:r>
          </w:p>
        </w:tc>
      </w:tr>
      <w:tr w:rsidR="00DD23F7" w14:paraId="2BB56049" w14:textId="77777777" w:rsidTr="00386FF7">
        <w:tc>
          <w:tcPr>
            <w:tcW w:w="0" w:type="auto"/>
            <w:vAlign w:val="center"/>
          </w:tcPr>
          <w:p w14:paraId="25000305" w14:textId="77777777" w:rsidR="00DD23F7" w:rsidRDefault="00DD23F7" w:rsidP="00386FF7">
            <w:pPr>
              <w:spacing w:line="360" w:lineRule="auto"/>
              <w:jc w:val="center"/>
              <w:rPr>
                <w:lang w:val="en-US"/>
              </w:rPr>
            </w:pPr>
            <w:r>
              <w:rPr>
                <w:lang w:val="en-US"/>
              </w:rPr>
              <w:lastRenderedPageBreak/>
              <w:t>19</w:t>
            </w:r>
          </w:p>
        </w:tc>
        <w:tc>
          <w:tcPr>
            <w:tcW w:w="0" w:type="auto"/>
            <w:vAlign w:val="center"/>
          </w:tcPr>
          <w:p w14:paraId="0C80AB44" w14:textId="77777777" w:rsidR="00DD23F7" w:rsidRDefault="00DD23F7" w:rsidP="00386FF7">
            <w:pPr>
              <w:spacing w:line="360" w:lineRule="auto"/>
              <w:jc w:val="center"/>
            </w:pPr>
            <w:r>
              <w:t>Umum</w:t>
            </w:r>
          </w:p>
        </w:tc>
        <w:tc>
          <w:tcPr>
            <w:tcW w:w="0" w:type="auto"/>
          </w:tcPr>
          <w:p w14:paraId="3F36F804" w14:textId="77777777" w:rsidR="00DD23F7" w:rsidRDefault="00DD23F7" w:rsidP="00386FF7">
            <w:pPr>
              <w:spacing w:line="360" w:lineRule="auto"/>
            </w:pPr>
            <w:r>
              <w:t>Bagaimana cara membuat surat rekomendasi kampus untuk pengurusan beasiswa?</w:t>
            </w:r>
          </w:p>
        </w:tc>
        <w:tc>
          <w:tcPr>
            <w:tcW w:w="0" w:type="auto"/>
          </w:tcPr>
          <w:p w14:paraId="3AD580A7" w14:textId="7117E565" w:rsidR="00DD23F7" w:rsidRDefault="00DD23F7" w:rsidP="00386FF7">
            <w:pPr>
              <w:spacing w:line="360" w:lineRule="auto"/>
            </w:pPr>
            <w:r>
              <w:t>Pembuatan surat rekomendasi kampus dapat dilakukan di bagian Kemahasiswaan pada Fakultas masing-masing</w:t>
            </w:r>
            <w:r w:rsidR="009268AC">
              <w:t>.</w:t>
            </w:r>
          </w:p>
        </w:tc>
      </w:tr>
      <w:tr w:rsidR="00DD23F7" w14:paraId="484EFCA3" w14:textId="77777777" w:rsidTr="00386FF7">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386FF7">
            <w:pPr>
              <w:spacing w:line="360" w:lineRule="auto"/>
              <w:jc w:val="center"/>
            </w:pPr>
            <w:r>
              <w:t>Umum</w:t>
            </w:r>
          </w:p>
        </w:tc>
        <w:tc>
          <w:tcPr>
            <w:tcW w:w="0" w:type="auto"/>
          </w:tcPr>
          <w:p w14:paraId="7D5EBD87" w14:textId="77777777" w:rsidR="00DD23F7" w:rsidRDefault="00DD23F7" w:rsidP="00386FF7">
            <w:pPr>
              <w:spacing w:line="360" w:lineRule="auto"/>
            </w:pPr>
            <w:r>
              <w:t>Bagaimana jika KRS belum difinalisasi oleh dosen wali?</w:t>
            </w:r>
          </w:p>
        </w:tc>
        <w:tc>
          <w:tcPr>
            <w:tcW w:w="0" w:type="auto"/>
          </w:tcPr>
          <w:p w14:paraId="3699E0B9" w14:textId="3CC84476" w:rsidR="00DD23F7" w:rsidRDefault="00DD23F7" w:rsidP="00386FF7">
            <w:pPr>
              <w:spacing w:line="360" w:lineRule="auto"/>
            </w:pPr>
            <w:r>
              <w:t>Dapat melapor hal ini pada program studi masing-masing</w:t>
            </w:r>
            <w:r w:rsidR="009268AC">
              <w:t>.</w:t>
            </w:r>
          </w:p>
        </w:tc>
      </w:tr>
    </w:tbl>
    <w:p w14:paraId="0119816B" w14:textId="6A642FC6" w:rsidR="00311F95" w:rsidRDefault="00311F95" w:rsidP="00597828">
      <w:r>
        <w:br w:type="page"/>
      </w:r>
    </w:p>
    <w:p w14:paraId="0A2ACE2E" w14:textId="02D3C257" w:rsidR="00EA142F" w:rsidRPr="00EA142F" w:rsidRDefault="00EA142F" w:rsidP="0099069D">
      <w:pPr>
        <w:pStyle w:val="Caption"/>
        <w:spacing w:line="360" w:lineRule="auto"/>
        <w:rPr>
          <w:lang w:val="en-US"/>
        </w:rPr>
      </w:pPr>
      <w:bookmarkStart w:id="145" w:name="_Ref175481486"/>
      <w:bookmarkStart w:id="146" w:name="_Toc175863267"/>
      <w:r w:rsidRPr="00DE5777">
        <w:lastRenderedPageBreak/>
        <w:t xml:space="preserve">Lampiran </w:t>
      </w:r>
      <w:r w:rsidRPr="00DE5777">
        <w:fldChar w:fldCharType="begin"/>
      </w:r>
      <w:r w:rsidRPr="00DE5777">
        <w:instrText xml:space="preserve"> SEQ Lampiran \* ARABIC </w:instrText>
      </w:r>
      <w:r w:rsidRPr="00DE5777">
        <w:fldChar w:fldCharType="separate"/>
      </w:r>
      <w:r w:rsidR="004F7CD3">
        <w:rPr>
          <w:noProof/>
        </w:rPr>
        <w:t>2</w:t>
      </w:r>
      <w:r w:rsidRPr="00DE5777">
        <w:fldChar w:fldCharType="end"/>
      </w:r>
      <w:bookmarkEnd w:id="145"/>
      <w:r w:rsidRPr="00DE5777">
        <w:rPr>
          <w:lang w:val="en-US"/>
        </w:rPr>
        <w:t xml:space="preserve">. </w:t>
      </w:r>
      <w:r w:rsidR="001407A2" w:rsidRPr="00DE5777">
        <w:rPr>
          <w:lang w:val="en-US"/>
        </w:rPr>
        <w:t>Sampel dataset pada metode RAG</w:t>
      </w:r>
      <w:bookmarkEnd w:id="146"/>
    </w:p>
    <w:tbl>
      <w:tblPr>
        <w:tblStyle w:val="TableGrid"/>
        <w:tblW w:w="0" w:type="auto"/>
        <w:tblLook w:val="04A0" w:firstRow="1" w:lastRow="0" w:firstColumn="1" w:lastColumn="0" w:noHBand="0" w:noVBand="1"/>
      </w:tblPr>
      <w:tblGrid>
        <w:gridCol w:w="959"/>
        <w:gridCol w:w="7762"/>
      </w:tblGrid>
      <w:tr w:rsidR="003C0971" w14:paraId="3690AFE5" w14:textId="77777777" w:rsidTr="00EA142F">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762"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3C0971">
        <w:tc>
          <w:tcPr>
            <w:tcW w:w="959" w:type="dxa"/>
            <w:vAlign w:val="center"/>
          </w:tcPr>
          <w:p w14:paraId="67B8B530" w14:textId="6FC21476" w:rsidR="003C0971" w:rsidRPr="003C0971" w:rsidRDefault="003C0971" w:rsidP="003C0971">
            <w:pPr>
              <w:spacing w:line="360" w:lineRule="auto"/>
              <w:jc w:val="center"/>
            </w:pPr>
            <w:r>
              <w:t>1</w:t>
            </w:r>
          </w:p>
        </w:tc>
        <w:tc>
          <w:tcPr>
            <w:tcW w:w="7762" w:type="dxa"/>
          </w:tcPr>
          <w:p w14:paraId="340BD9D7" w14:textId="4C4ED82E" w:rsidR="003C0971" w:rsidRPr="003C0971" w:rsidRDefault="003C0971" w:rsidP="003C0971">
            <w:pPr>
              <w:spacing w:line="360" w:lineRule="auto"/>
              <w:jc w:val="both"/>
            </w:pPr>
            <w:r w:rsidRPr="003C0971">
              <w:rPr>
                <w:color w:val="000000"/>
              </w:rPr>
              <w:t xml:space="preserve">KTM yang belum dapat dicetak dapat dilihat melalui laman website </w:t>
            </w:r>
            <w:hyperlink r:id="rId33" w:history="1">
              <w:r w:rsidRPr="003C0971">
                <w:rPr>
                  <w:rStyle w:val="Hyperlink"/>
                  <w:color w:val="1155CC"/>
                </w:rPr>
                <w:t>https://berkas-akademik.usk.ac.id/</w:t>
              </w:r>
            </w:hyperlink>
            <w:r w:rsidRPr="003C0971">
              <w:rPr>
                <w:color w:val="000000"/>
              </w:rPr>
              <w:t xml:space="preserve"> untuk mengecek kesesuain data atau melapor ke Bagian Unit Layanan Terpadu (ULT) di Biro USK.</w:t>
            </w:r>
          </w:p>
        </w:tc>
      </w:tr>
      <w:tr w:rsidR="003C0971" w14:paraId="613EEB73" w14:textId="77777777" w:rsidTr="003C0971">
        <w:tc>
          <w:tcPr>
            <w:tcW w:w="959" w:type="dxa"/>
            <w:vAlign w:val="center"/>
          </w:tcPr>
          <w:p w14:paraId="2CAA39D5" w14:textId="6F5BBAA6" w:rsidR="003C0971" w:rsidRDefault="003C0971" w:rsidP="003C0971">
            <w:pPr>
              <w:jc w:val="center"/>
            </w:pPr>
            <w:r>
              <w:t>2</w:t>
            </w:r>
          </w:p>
        </w:tc>
        <w:tc>
          <w:tcPr>
            <w:tcW w:w="7762" w:type="dxa"/>
          </w:tcPr>
          <w:p w14:paraId="197965B1" w14:textId="7D2CABC0" w:rsidR="003C0971" w:rsidRPr="00EA142F" w:rsidRDefault="00EA142F" w:rsidP="00EA142F">
            <w:pPr>
              <w:spacing w:line="360"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3C0971">
        <w:tc>
          <w:tcPr>
            <w:tcW w:w="959" w:type="dxa"/>
            <w:vAlign w:val="center"/>
          </w:tcPr>
          <w:p w14:paraId="0147AA18" w14:textId="08A4F91B" w:rsidR="00EA142F" w:rsidRDefault="00EA142F" w:rsidP="003C0971">
            <w:pPr>
              <w:jc w:val="center"/>
            </w:pPr>
            <w:r>
              <w:t>3</w:t>
            </w:r>
          </w:p>
        </w:tc>
        <w:tc>
          <w:tcPr>
            <w:tcW w:w="7762" w:type="dxa"/>
          </w:tcPr>
          <w:p w14:paraId="35550A73" w14:textId="49F7D871" w:rsidR="00EA142F" w:rsidRPr="00EA142F" w:rsidRDefault="00EA142F" w:rsidP="00EA142F">
            <w:pPr>
              <w:spacing w:line="360" w:lineRule="auto"/>
              <w:rPr>
                <w:color w:val="000000"/>
              </w:rPr>
            </w:pPr>
            <w:r w:rsidRPr="00EA142F">
              <w:rPr>
                <w:color w:val="000000"/>
              </w:rPr>
              <w:t>Pengajuan surat rekomendasi kampus dapat dilakukan di bagian Kemahasiswaan</w:t>
            </w:r>
            <w:r w:rsidR="009268AC">
              <w:rPr>
                <w:color w:val="000000"/>
              </w:rPr>
              <w:t>.</w:t>
            </w:r>
          </w:p>
        </w:tc>
      </w:tr>
      <w:tr w:rsidR="00EA142F" w14:paraId="36A27889" w14:textId="77777777" w:rsidTr="003C0971">
        <w:tc>
          <w:tcPr>
            <w:tcW w:w="959" w:type="dxa"/>
            <w:vAlign w:val="center"/>
          </w:tcPr>
          <w:p w14:paraId="285A6AAC" w14:textId="2695C228" w:rsidR="00EA142F" w:rsidRDefault="0048417E" w:rsidP="003C0971">
            <w:pPr>
              <w:jc w:val="center"/>
            </w:pPr>
            <w:r>
              <w:t>4</w:t>
            </w:r>
          </w:p>
        </w:tc>
        <w:tc>
          <w:tcPr>
            <w:tcW w:w="7762" w:type="dxa"/>
          </w:tcPr>
          <w:p w14:paraId="2FBB11B1" w14:textId="7F245E93" w:rsidR="00EA142F" w:rsidRPr="0048417E" w:rsidRDefault="0048417E" w:rsidP="00EA142F">
            <w:pPr>
              <w:spacing w:line="360" w:lineRule="auto"/>
              <w:rPr>
                <w:color w:val="000000"/>
              </w:rPr>
            </w:pPr>
            <w:r w:rsidRPr="0048417E">
              <w:rPr>
                <w:color w:val="000000"/>
              </w:rPr>
              <w:t>KRS yang belum terfinalisasi dapat melapor melalui admin pada Program Studi masing masing.</w:t>
            </w:r>
          </w:p>
        </w:tc>
      </w:tr>
      <w:tr w:rsidR="0048417E" w14:paraId="03BD0AD4" w14:textId="77777777" w:rsidTr="003C0971">
        <w:tc>
          <w:tcPr>
            <w:tcW w:w="959" w:type="dxa"/>
            <w:vAlign w:val="center"/>
          </w:tcPr>
          <w:p w14:paraId="2B90B2AB" w14:textId="3BD3CCAE" w:rsidR="0048417E" w:rsidRDefault="0086673A" w:rsidP="003C0971">
            <w:pPr>
              <w:jc w:val="center"/>
            </w:pPr>
            <w:r>
              <w:t>5</w:t>
            </w:r>
          </w:p>
        </w:tc>
        <w:tc>
          <w:tcPr>
            <w:tcW w:w="7762" w:type="dxa"/>
          </w:tcPr>
          <w:p w14:paraId="69232130" w14:textId="119468FB" w:rsidR="0048417E" w:rsidRPr="0086673A" w:rsidRDefault="0086673A" w:rsidP="00EA142F">
            <w:pPr>
              <w:spacing w:line="360" w:lineRule="auto"/>
              <w:rPr>
                <w:color w:val="000000"/>
              </w:rPr>
            </w:pPr>
            <w:r w:rsidRPr="0086673A">
              <w:rPr>
                <w:color w:val="000000"/>
              </w:rPr>
              <w:t xml:space="preserve">Link informasi mengenai biaya kuliah atau UKTB di USK Mahasiswa dapat mengunjungi pada link berikut ini  </w:t>
            </w:r>
            <w:hyperlink r:id="rId34" w:history="1">
              <w:r w:rsidRPr="0086673A">
                <w:rPr>
                  <w:rStyle w:val="Hyperlink"/>
                  <w:color w:val="1155CC"/>
                </w:rPr>
                <w:t>https://usk.ac.id/download/uktb-mahasiswa-s1-jalur-snbp-snbt-dan-mandiri-usk-2023/</w:t>
              </w:r>
            </w:hyperlink>
          </w:p>
        </w:tc>
      </w:tr>
      <w:tr w:rsidR="00476FB6" w14:paraId="6910E8CE" w14:textId="77777777" w:rsidTr="003C0971">
        <w:tc>
          <w:tcPr>
            <w:tcW w:w="959" w:type="dxa"/>
            <w:vAlign w:val="center"/>
          </w:tcPr>
          <w:p w14:paraId="28C76CA7" w14:textId="4049EDEF" w:rsidR="00476FB6" w:rsidRDefault="00476FB6" w:rsidP="003C0971">
            <w:pPr>
              <w:jc w:val="center"/>
            </w:pPr>
            <w:r>
              <w:t>6</w:t>
            </w:r>
          </w:p>
        </w:tc>
        <w:tc>
          <w:tcPr>
            <w:tcW w:w="7762" w:type="dxa"/>
          </w:tcPr>
          <w:p w14:paraId="05A0134B" w14:textId="443730C8" w:rsidR="00476FB6" w:rsidRPr="00476FB6" w:rsidRDefault="00476FB6" w:rsidP="00EA142F">
            <w:pPr>
              <w:spacing w:line="360" w:lineRule="auto"/>
              <w:rPr>
                <w:color w:val="000000"/>
              </w:rPr>
            </w:pPr>
            <w:r w:rsidRPr="00476FB6">
              <w:rPr>
                <w:color w:val="000000"/>
              </w:rPr>
              <w:t>Pemesanan Almamater USK untuk Mahasiswa Baru informasinya sila</w:t>
            </w:r>
            <w:r w:rsidR="000B3973">
              <w:rPr>
                <w:color w:val="000000"/>
                <w:lang w:val="id-ID"/>
              </w:rPr>
              <w:t>h</w:t>
            </w:r>
            <w:r w:rsidRPr="00476FB6">
              <w:rPr>
                <w:color w:val="000000"/>
              </w:rPr>
              <w:t xml:space="preserve">kan untuk mengunjungi laman </w:t>
            </w:r>
            <w:hyperlink r:id="rId35" w:history="1">
              <w:r w:rsidR="002D1309" w:rsidRPr="00C07875">
                <w:rPr>
                  <w:rStyle w:val="Hyperlink"/>
                </w:rPr>
                <w:t>https://pakarmaru.usk.ac.id/</w:t>
              </w:r>
            </w:hyperlink>
            <w:r w:rsidR="002D1309">
              <w:rPr>
                <w:color w:val="000000"/>
              </w:rPr>
              <w:t xml:space="preserve"> </w:t>
            </w:r>
            <w:r w:rsidRPr="00476FB6">
              <w:rPr>
                <w:color w:val="000000"/>
              </w:rPr>
              <w:t>atau konsultasi ke ULT</w:t>
            </w:r>
            <w:r w:rsidR="009268AC">
              <w:rPr>
                <w:color w:val="000000"/>
              </w:rPr>
              <w:t>.</w:t>
            </w:r>
          </w:p>
        </w:tc>
      </w:tr>
      <w:tr w:rsidR="00BE5CD7" w14:paraId="0E1D98E4" w14:textId="77777777" w:rsidTr="003C0971">
        <w:tc>
          <w:tcPr>
            <w:tcW w:w="959" w:type="dxa"/>
            <w:vAlign w:val="center"/>
          </w:tcPr>
          <w:p w14:paraId="6F9381DC" w14:textId="5E91275D" w:rsidR="00BE5CD7" w:rsidRDefault="00BE5CD7" w:rsidP="003C0971">
            <w:pPr>
              <w:jc w:val="center"/>
            </w:pPr>
            <w:r>
              <w:t>7</w:t>
            </w:r>
          </w:p>
        </w:tc>
        <w:tc>
          <w:tcPr>
            <w:tcW w:w="7762" w:type="dxa"/>
          </w:tcPr>
          <w:p w14:paraId="08E9D85A" w14:textId="1457384F" w:rsidR="00BE5CD7" w:rsidRPr="00BE5CD7" w:rsidRDefault="00BE5CD7" w:rsidP="00EA142F">
            <w:pPr>
              <w:spacing w:line="360" w:lineRule="auto"/>
              <w:rPr>
                <w:color w:val="000000"/>
              </w:rPr>
            </w:pPr>
            <w:r w:rsidRPr="00BE5CD7">
              <w:rPr>
                <w:color w:val="000000"/>
              </w:rPr>
              <w:t>Pengajuan permohonan Letter of Admission/Acceptance (LoA) dapat mengirimkan berkas ke email “</w:t>
            </w:r>
            <w:hyperlink r:id="rId36" w:history="1">
              <w:r w:rsidRPr="00BE5CD7">
                <w:rPr>
                  <w:rStyle w:val="Hyperlink"/>
                  <w:color w:val="1155CC"/>
                </w:rPr>
                <w:t>persuratan@usk.ac.id</w:t>
              </w:r>
            </w:hyperlink>
            <w:r w:rsidRPr="00BE5CD7">
              <w:rPr>
                <w:color w:val="000000"/>
              </w:rPr>
              <w:t>”</w:t>
            </w:r>
            <w:r w:rsidR="009268AC">
              <w:rPr>
                <w:color w:val="000000"/>
              </w:rPr>
              <w:t>.</w:t>
            </w:r>
          </w:p>
        </w:tc>
      </w:tr>
      <w:tr w:rsidR="00076CCE" w14:paraId="1E990035" w14:textId="77777777" w:rsidTr="003C0971">
        <w:tc>
          <w:tcPr>
            <w:tcW w:w="959" w:type="dxa"/>
            <w:vAlign w:val="center"/>
          </w:tcPr>
          <w:p w14:paraId="3425189E" w14:textId="70F2E776" w:rsidR="00076CCE" w:rsidRDefault="00076CCE" w:rsidP="003C0971">
            <w:pPr>
              <w:jc w:val="center"/>
            </w:pPr>
            <w:r>
              <w:t>8</w:t>
            </w:r>
          </w:p>
        </w:tc>
        <w:tc>
          <w:tcPr>
            <w:tcW w:w="7762" w:type="dxa"/>
          </w:tcPr>
          <w:p w14:paraId="0E2E3AF8" w14:textId="5AEEFEE2" w:rsidR="00076CCE" w:rsidRPr="00076CCE" w:rsidRDefault="00076CCE" w:rsidP="00EA142F">
            <w:pPr>
              <w:spacing w:line="360"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3C0971">
        <w:tc>
          <w:tcPr>
            <w:tcW w:w="959" w:type="dxa"/>
            <w:vAlign w:val="center"/>
          </w:tcPr>
          <w:p w14:paraId="199B771E" w14:textId="25F14E60" w:rsidR="00076CCE" w:rsidRDefault="00076CCE" w:rsidP="003C0971">
            <w:pPr>
              <w:jc w:val="center"/>
            </w:pPr>
            <w:r>
              <w:t>9</w:t>
            </w:r>
          </w:p>
        </w:tc>
        <w:tc>
          <w:tcPr>
            <w:tcW w:w="7762" w:type="dxa"/>
          </w:tcPr>
          <w:p w14:paraId="7C356D39" w14:textId="22D570F2" w:rsidR="00076CCE" w:rsidRPr="00076CCE" w:rsidRDefault="00076CCE" w:rsidP="00EA142F">
            <w:pPr>
              <w:spacing w:line="360"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3C0971">
        <w:tc>
          <w:tcPr>
            <w:tcW w:w="959" w:type="dxa"/>
            <w:vAlign w:val="center"/>
          </w:tcPr>
          <w:p w14:paraId="5E4668CE" w14:textId="414780E5" w:rsidR="00076CCE" w:rsidRDefault="00076CCE" w:rsidP="003C0971">
            <w:pPr>
              <w:jc w:val="center"/>
            </w:pPr>
            <w:r>
              <w:t>10</w:t>
            </w:r>
          </w:p>
        </w:tc>
        <w:tc>
          <w:tcPr>
            <w:tcW w:w="7762" w:type="dxa"/>
          </w:tcPr>
          <w:p w14:paraId="4E2F7E6D" w14:textId="7EF6DA9C" w:rsidR="00076CCE" w:rsidRPr="00076CCE" w:rsidRDefault="00076CCE" w:rsidP="00EA142F">
            <w:pPr>
              <w:spacing w:line="360"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7"/>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33E90E" w14:textId="77777777" w:rsidR="001011AA" w:rsidRDefault="001011AA" w:rsidP="009574DC">
      <w:r>
        <w:separator/>
      </w:r>
    </w:p>
    <w:p w14:paraId="1F80AFAE" w14:textId="77777777" w:rsidR="001011AA" w:rsidRDefault="001011AA" w:rsidP="009574DC"/>
    <w:p w14:paraId="26E067C6" w14:textId="77777777" w:rsidR="001011AA" w:rsidRDefault="001011AA" w:rsidP="009574DC"/>
  </w:endnote>
  <w:endnote w:type="continuationSeparator" w:id="0">
    <w:p w14:paraId="5437AB81" w14:textId="77777777" w:rsidR="001011AA" w:rsidRDefault="001011AA" w:rsidP="009574DC">
      <w:r>
        <w:continuationSeparator/>
      </w:r>
    </w:p>
    <w:p w14:paraId="76BB6228" w14:textId="77777777" w:rsidR="001011AA" w:rsidRDefault="001011AA" w:rsidP="009574DC"/>
    <w:p w14:paraId="0DB180C3" w14:textId="77777777" w:rsidR="001011AA" w:rsidRDefault="001011AA"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C7161E" w14:textId="77777777" w:rsidR="001011AA" w:rsidRDefault="001011AA" w:rsidP="009574DC">
      <w:r>
        <w:separator/>
      </w:r>
    </w:p>
    <w:p w14:paraId="00A85325" w14:textId="77777777" w:rsidR="001011AA" w:rsidRDefault="001011AA" w:rsidP="009574DC"/>
    <w:p w14:paraId="548A688A" w14:textId="77777777" w:rsidR="001011AA" w:rsidRDefault="001011AA" w:rsidP="009574DC"/>
  </w:footnote>
  <w:footnote w:type="continuationSeparator" w:id="0">
    <w:p w14:paraId="18B29707" w14:textId="77777777" w:rsidR="001011AA" w:rsidRDefault="001011AA" w:rsidP="009574DC">
      <w:r>
        <w:continuationSeparator/>
      </w:r>
    </w:p>
    <w:p w14:paraId="16589481" w14:textId="77777777" w:rsidR="001011AA" w:rsidRDefault="001011AA" w:rsidP="009574DC"/>
    <w:p w14:paraId="5F45CBBD" w14:textId="77777777" w:rsidR="001011AA" w:rsidRDefault="001011AA"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16cid:durableId="1921133935">
    <w:abstractNumId w:val="14"/>
  </w:num>
  <w:num w:numId="2" w16cid:durableId="1761482221">
    <w:abstractNumId w:val="15"/>
  </w:num>
  <w:num w:numId="3" w16cid:durableId="755055298">
    <w:abstractNumId w:val="11"/>
  </w:num>
  <w:num w:numId="4" w16cid:durableId="111096563">
    <w:abstractNumId w:val="16"/>
  </w:num>
  <w:num w:numId="5" w16cid:durableId="135883241">
    <w:abstractNumId w:val="20"/>
  </w:num>
  <w:num w:numId="6" w16cid:durableId="1486775361">
    <w:abstractNumId w:val="3"/>
  </w:num>
  <w:num w:numId="7" w16cid:durableId="138619266">
    <w:abstractNumId w:val="17"/>
  </w:num>
  <w:num w:numId="8" w16cid:durableId="503857949">
    <w:abstractNumId w:val="19"/>
  </w:num>
  <w:num w:numId="9" w16cid:durableId="684746323">
    <w:abstractNumId w:val="23"/>
  </w:num>
  <w:num w:numId="10" w16cid:durableId="389310362">
    <w:abstractNumId w:val="12"/>
  </w:num>
  <w:num w:numId="11" w16cid:durableId="1492867453">
    <w:abstractNumId w:val="21"/>
  </w:num>
  <w:num w:numId="12" w16cid:durableId="460921646">
    <w:abstractNumId w:val="13"/>
  </w:num>
  <w:num w:numId="13" w16cid:durableId="1616255167">
    <w:abstractNumId w:val="2"/>
  </w:num>
  <w:num w:numId="14" w16cid:durableId="740064309">
    <w:abstractNumId w:val="6"/>
  </w:num>
  <w:num w:numId="15" w16cid:durableId="698313561">
    <w:abstractNumId w:val="9"/>
  </w:num>
  <w:num w:numId="16" w16cid:durableId="745804394">
    <w:abstractNumId w:val="5"/>
  </w:num>
  <w:num w:numId="17" w16cid:durableId="1338731208">
    <w:abstractNumId w:val="0"/>
  </w:num>
  <w:num w:numId="18" w16cid:durableId="1115640442">
    <w:abstractNumId w:val="7"/>
  </w:num>
  <w:num w:numId="19" w16cid:durableId="1830905277">
    <w:abstractNumId w:val="8"/>
  </w:num>
  <w:num w:numId="20" w16cid:durableId="1079209078">
    <w:abstractNumId w:val="4"/>
  </w:num>
  <w:num w:numId="21" w16cid:durableId="2139106194">
    <w:abstractNumId w:val="18"/>
  </w:num>
  <w:num w:numId="22" w16cid:durableId="1297570324">
    <w:abstractNumId w:val="22"/>
  </w:num>
  <w:num w:numId="23" w16cid:durableId="1094209500">
    <w:abstractNumId w:val="10"/>
  </w:num>
  <w:num w:numId="24" w16cid:durableId="286395483">
    <w:abstractNumId w:val="1"/>
  </w:num>
  <w:num w:numId="25" w16cid:durableId="1168835318">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54E"/>
    <w:rsid w:val="0000385C"/>
    <w:rsid w:val="00003BAA"/>
    <w:rsid w:val="00003C9B"/>
    <w:rsid w:val="00004F6C"/>
    <w:rsid w:val="000051F5"/>
    <w:rsid w:val="00006828"/>
    <w:rsid w:val="000072EA"/>
    <w:rsid w:val="000076A3"/>
    <w:rsid w:val="000111C8"/>
    <w:rsid w:val="000113AD"/>
    <w:rsid w:val="00013BA3"/>
    <w:rsid w:val="00014529"/>
    <w:rsid w:val="00017842"/>
    <w:rsid w:val="0002061F"/>
    <w:rsid w:val="00021539"/>
    <w:rsid w:val="00021CDC"/>
    <w:rsid w:val="00022C33"/>
    <w:rsid w:val="0002515D"/>
    <w:rsid w:val="00025A6A"/>
    <w:rsid w:val="00026251"/>
    <w:rsid w:val="00027314"/>
    <w:rsid w:val="00027F11"/>
    <w:rsid w:val="00030113"/>
    <w:rsid w:val="00031136"/>
    <w:rsid w:val="0003132A"/>
    <w:rsid w:val="00032C78"/>
    <w:rsid w:val="00032E5B"/>
    <w:rsid w:val="00034050"/>
    <w:rsid w:val="0003553F"/>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2A09"/>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114"/>
    <w:rsid w:val="0007231B"/>
    <w:rsid w:val="00076586"/>
    <w:rsid w:val="00076B15"/>
    <w:rsid w:val="00076CCE"/>
    <w:rsid w:val="000800DC"/>
    <w:rsid w:val="00080819"/>
    <w:rsid w:val="00080927"/>
    <w:rsid w:val="00081A30"/>
    <w:rsid w:val="00083F0D"/>
    <w:rsid w:val="000843AD"/>
    <w:rsid w:val="0008659D"/>
    <w:rsid w:val="00090CB8"/>
    <w:rsid w:val="0009169A"/>
    <w:rsid w:val="00091FF7"/>
    <w:rsid w:val="000923AE"/>
    <w:rsid w:val="0009383E"/>
    <w:rsid w:val="00093EDD"/>
    <w:rsid w:val="0009651A"/>
    <w:rsid w:val="00096879"/>
    <w:rsid w:val="00096952"/>
    <w:rsid w:val="00097089"/>
    <w:rsid w:val="00097A12"/>
    <w:rsid w:val="00097F5D"/>
    <w:rsid w:val="000A0715"/>
    <w:rsid w:val="000A0ADC"/>
    <w:rsid w:val="000A19CD"/>
    <w:rsid w:val="000A19E5"/>
    <w:rsid w:val="000A2251"/>
    <w:rsid w:val="000A2298"/>
    <w:rsid w:val="000A3DCF"/>
    <w:rsid w:val="000A4BEE"/>
    <w:rsid w:val="000A4C8F"/>
    <w:rsid w:val="000A4D26"/>
    <w:rsid w:val="000A6974"/>
    <w:rsid w:val="000A6CD7"/>
    <w:rsid w:val="000A71CA"/>
    <w:rsid w:val="000A738F"/>
    <w:rsid w:val="000B1D37"/>
    <w:rsid w:val="000B3973"/>
    <w:rsid w:val="000B459E"/>
    <w:rsid w:val="000B46B2"/>
    <w:rsid w:val="000B5778"/>
    <w:rsid w:val="000B6A96"/>
    <w:rsid w:val="000B7207"/>
    <w:rsid w:val="000C0114"/>
    <w:rsid w:val="000C105A"/>
    <w:rsid w:val="000C468A"/>
    <w:rsid w:val="000C5088"/>
    <w:rsid w:val="000C5B0D"/>
    <w:rsid w:val="000C5C42"/>
    <w:rsid w:val="000C6C68"/>
    <w:rsid w:val="000C740C"/>
    <w:rsid w:val="000D241B"/>
    <w:rsid w:val="000D2C9C"/>
    <w:rsid w:val="000D2DB9"/>
    <w:rsid w:val="000D4633"/>
    <w:rsid w:val="000D5732"/>
    <w:rsid w:val="000E124D"/>
    <w:rsid w:val="000E3A0A"/>
    <w:rsid w:val="000E3BEE"/>
    <w:rsid w:val="000E4C75"/>
    <w:rsid w:val="000E519A"/>
    <w:rsid w:val="000E68F9"/>
    <w:rsid w:val="000E7809"/>
    <w:rsid w:val="000E7A5B"/>
    <w:rsid w:val="000F120F"/>
    <w:rsid w:val="000F24FF"/>
    <w:rsid w:val="000F26FB"/>
    <w:rsid w:val="000F6464"/>
    <w:rsid w:val="000F6DB3"/>
    <w:rsid w:val="000F784F"/>
    <w:rsid w:val="001004CC"/>
    <w:rsid w:val="001011AA"/>
    <w:rsid w:val="00102EBB"/>
    <w:rsid w:val="001040A4"/>
    <w:rsid w:val="00104CE4"/>
    <w:rsid w:val="001066D2"/>
    <w:rsid w:val="001067CD"/>
    <w:rsid w:val="00107AD5"/>
    <w:rsid w:val="00107F13"/>
    <w:rsid w:val="00107F62"/>
    <w:rsid w:val="00110BDA"/>
    <w:rsid w:val="001110BD"/>
    <w:rsid w:val="00113D4C"/>
    <w:rsid w:val="001161A1"/>
    <w:rsid w:val="0011703F"/>
    <w:rsid w:val="00120056"/>
    <w:rsid w:val="00120366"/>
    <w:rsid w:val="001224A0"/>
    <w:rsid w:val="00122F46"/>
    <w:rsid w:val="00125295"/>
    <w:rsid w:val="0012559E"/>
    <w:rsid w:val="001268BA"/>
    <w:rsid w:val="0012790F"/>
    <w:rsid w:val="00127D1B"/>
    <w:rsid w:val="00130C9C"/>
    <w:rsid w:val="00131F66"/>
    <w:rsid w:val="001321BF"/>
    <w:rsid w:val="001341BD"/>
    <w:rsid w:val="001363C1"/>
    <w:rsid w:val="001369C0"/>
    <w:rsid w:val="001371EC"/>
    <w:rsid w:val="00137386"/>
    <w:rsid w:val="001403BD"/>
    <w:rsid w:val="001407A2"/>
    <w:rsid w:val="00141564"/>
    <w:rsid w:val="00141D13"/>
    <w:rsid w:val="00142DDE"/>
    <w:rsid w:val="00142FFB"/>
    <w:rsid w:val="00143D07"/>
    <w:rsid w:val="001452DD"/>
    <w:rsid w:val="0014569C"/>
    <w:rsid w:val="0014698E"/>
    <w:rsid w:val="00146A27"/>
    <w:rsid w:val="00146B94"/>
    <w:rsid w:val="00147914"/>
    <w:rsid w:val="00147F52"/>
    <w:rsid w:val="00150C0D"/>
    <w:rsid w:val="0015194B"/>
    <w:rsid w:val="00151FB0"/>
    <w:rsid w:val="00153151"/>
    <w:rsid w:val="001534CA"/>
    <w:rsid w:val="001553C7"/>
    <w:rsid w:val="00155578"/>
    <w:rsid w:val="00155B13"/>
    <w:rsid w:val="00156BAC"/>
    <w:rsid w:val="00157570"/>
    <w:rsid w:val="0015796B"/>
    <w:rsid w:val="00160632"/>
    <w:rsid w:val="00160AA0"/>
    <w:rsid w:val="00160D41"/>
    <w:rsid w:val="00161BE8"/>
    <w:rsid w:val="00161DF5"/>
    <w:rsid w:val="00162E53"/>
    <w:rsid w:val="0016546F"/>
    <w:rsid w:val="0017237F"/>
    <w:rsid w:val="001729F5"/>
    <w:rsid w:val="00173310"/>
    <w:rsid w:val="00173333"/>
    <w:rsid w:val="00173912"/>
    <w:rsid w:val="001741AA"/>
    <w:rsid w:val="00174A85"/>
    <w:rsid w:val="001750AE"/>
    <w:rsid w:val="00176300"/>
    <w:rsid w:val="001767D8"/>
    <w:rsid w:val="0018084C"/>
    <w:rsid w:val="00182BC9"/>
    <w:rsid w:val="00182FEA"/>
    <w:rsid w:val="00183679"/>
    <w:rsid w:val="00183CB5"/>
    <w:rsid w:val="00184B1F"/>
    <w:rsid w:val="00185C33"/>
    <w:rsid w:val="00186498"/>
    <w:rsid w:val="00187A51"/>
    <w:rsid w:val="00187B14"/>
    <w:rsid w:val="00187CE5"/>
    <w:rsid w:val="00190256"/>
    <w:rsid w:val="00190527"/>
    <w:rsid w:val="00192F0E"/>
    <w:rsid w:val="001933C2"/>
    <w:rsid w:val="001936C0"/>
    <w:rsid w:val="00193D2E"/>
    <w:rsid w:val="0019546A"/>
    <w:rsid w:val="001A0575"/>
    <w:rsid w:val="001A0668"/>
    <w:rsid w:val="001A0F88"/>
    <w:rsid w:val="001A27EC"/>
    <w:rsid w:val="001A2FD1"/>
    <w:rsid w:val="001A38DF"/>
    <w:rsid w:val="001A4266"/>
    <w:rsid w:val="001A4B51"/>
    <w:rsid w:val="001A4C97"/>
    <w:rsid w:val="001A5257"/>
    <w:rsid w:val="001A5B69"/>
    <w:rsid w:val="001A6389"/>
    <w:rsid w:val="001A6BBE"/>
    <w:rsid w:val="001B04A2"/>
    <w:rsid w:val="001B18D6"/>
    <w:rsid w:val="001B458D"/>
    <w:rsid w:val="001B4715"/>
    <w:rsid w:val="001B53AE"/>
    <w:rsid w:val="001B581F"/>
    <w:rsid w:val="001C0A87"/>
    <w:rsid w:val="001C249C"/>
    <w:rsid w:val="001C44FC"/>
    <w:rsid w:val="001C59B6"/>
    <w:rsid w:val="001C645A"/>
    <w:rsid w:val="001C775D"/>
    <w:rsid w:val="001C7964"/>
    <w:rsid w:val="001D18B4"/>
    <w:rsid w:val="001D1B55"/>
    <w:rsid w:val="001D1BBE"/>
    <w:rsid w:val="001D2130"/>
    <w:rsid w:val="001D23E8"/>
    <w:rsid w:val="001D2527"/>
    <w:rsid w:val="001D2E03"/>
    <w:rsid w:val="001D4133"/>
    <w:rsid w:val="001D4215"/>
    <w:rsid w:val="001D4389"/>
    <w:rsid w:val="001D5DA5"/>
    <w:rsid w:val="001D6223"/>
    <w:rsid w:val="001D7F78"/>
    <w:rsid w:val="001D7F94"/>
    <w:rsid w:val="001E0172"/>
    <w:rsid w:val="001E0302"/>
    <w:rsid w:val="001E0BAD"/>
    <w:rsid w:val="001E1104"/>
    <w:rsid w:val="001E1BBD"/>
    <w:rsid w:val="001E3170"/>
    <w:rsid w:val="001E38E9"/>
    <w:rsid w:val="001E5596"/>
    <w:rsid w:val="001E6278"/>
    <w:rsid w:val="001F0AFA"/>
    <w:rsid w:val="001F1095"/>
    <w:rsid w:val="001F24D7"/>
    <w:rsid w:val="001F2FDD"/>
    <w:rsid w:val="001F30DD"/>
    <w:rsid w:val="001F5570"/>
    <w:rsid w:val="001F60D5"/>
    <w:rsid w:val="001F6657"/>
    <w:rsid w:val="001F675F"/>
    <w:rsid w:val="00200C1E"/>
    <w:rsid w:val="00201508"/>
    <w:rsid w:val="00201A12"/>
    <w:rsid w:val="00202A3E"/>
    <w:rsid w:val="00204631"/>
    <w:rsid w:val="00204A47"/>
    <w:rsid w:val="00204F56"/>
    <w:rsid w:val="00206ECE"/>
    <w:rsid w:val="002074F9"/>
    <w:rsid w:val="0020771F"/>
    <w:rsid w:val="002079F0"/>
    <w:rsid w:val="00207D73"/>
    <w:rsid w:val="00210368"/>
    <w:rsid w:val="002108D0"/>
    <w:rsid w:val="002108FB"/>
    <w:rsid w:val="00213A5A"/>
    <w:rsid w:val="00214C5F"/>
    <w:rsid w:val="00214DF1"/>
    <w:rsid w:val="00215E93"/>
    <w:rsid w:val="00217045"/>
    <w:rsid w:val="0021749A"/>
    <w:rsid w:val="002179CD"/>
    <w:rsid w:val="00220202"/>
    <w:rsid w:val="002205D6"/>
    <w:rsid w:val="00220785"/>
    <w:rsid w:val="0022099D"/>
    <w:rsid w:val="002209BF"/>
    <w:rsid w:val="00220DE3"/>
    <w:rsid w:val="0022146E"/>
    <w:rsid w:val="0022183D"/>
    <w:rsid w:val="00221D50"/>
    <w:rsid w:val="00224854"/>
    <w:rsid w:val="00231FA6"/>
    <w:rsid w:val="00232325"/>
    <w:rsid w:val="00232413"/>
    <w:rsid w:val="00232537"/>
    <w:rsid w:val="00232800"/>
    <w:rsid w:val="002349DD"/>
    <w:rsid w:val="00235233"/>
    <w:rsid w:val="002355E9"/>
    <w:rsid w:val="00235A29"/>
    <w:rsid w:val="00236172"/>
    <w:rsid w:val="00240780"/>
    <w:rsid w:val="00240C79"/>
    <w:rsid w:val="002417A0"/>
    <w:rsid w:val="00242D9B"/>
    <w:rsid w:val="00245355"/>
    <w:rsid w:val="00246078"/>
    <w:rsid w:val="0024738F"/>
    <w:rsid w:val="00247FAC"/>
    <w:rsid w:val="002519C5"/>
    <w:rsid w:val="00254200"/>
    <w:rsid w:val="00254277"/>
    <w:rsid w:val="00255339"/>
    <w:rsid w:val="00255E88"/>
    <w:rsid w:val="002606F4"/>
    <w:rsid w:val="00260E41"/>
    <w:rsid w:val="00261701"/>
    <w:rsid w:val="002619C5"/>
    <w:rsid w:val="00261D55"/>
    <w:rsid w:val="0026392C"/>
    <w:rsid w:val="00263A19"/>
    <w:rsid w:val="00263D97"/>
    <w:rsid w:val="00263F10"/>
    <w:rsid w:val="00264EA8"/>
    <w:rsid w:val="00265DD2"/>
    <w:rsid w:val="002662B2"/>
    <w:rsid w:val="00266E68"/>
    <w:rsid w:val="00267482"/>
    <w:rsid w:val="002706A6"/>
    <w:rsid w:val="00270D73"/>
    <w:rsid w:val="00271CA6"/>
    <w:rsid w:val="0027276A"/>
    <w:rsid w:val="002731DA"/>
    <w:rsid w:val="00273B9C"/>
    <w:rsid w:val="00274460"/>
    <w:rsid w:val="00274B90"/>
    <w:rsid w:val="002767AA"/>
    <w:rsid w:val="00276980"/>
    <w:rsid w:val="00277206"/>
    <w:rsid w:val="002773C5"/>
    <w:rsid w:val="00281776"/>
    <w:rsid w:val="00281D34"/>
    <w:rsid w:val="002823A4"/>
    <w:rsid w:val="00282F50"/>
    <w:rsid w:val="00283A00"/>
    <w:rsid w:val="00284FAF"/>
    <w:rsid w:val="00285632"/>
    <w:rsid w:val="0028609B"/>
    <w:rsid w:val="002865B1"/>
    <w:rsid w:val="00286FC3"/>
    <w:rsid w:val="002906EB"/>
    <w:rsid w:val="00290898"/>
    <w:rsid w:val="0029177C"/>
    <w:rsid w:val="002928F2"/>
    <w:rsid w:val="0029426D"/>
    <w:rsid w:val="00295564"/>
    <w:rsid w:val="00295B37"/>
    <w:rsid w:val="00297DDA"/>
    <w:rsid w:val="002A0D21"/>
    <w:rsid w:val="002A1665"/>
    <w:rsid w:val="002A2223"/>
    <w:rsid w:val="002A32CF"/>
    <w:rsid w:val="002A383E"/>
    <w:rsid w:val="002A4149"/>
    <w:rsid w:val="002A4FBF"/>
    <w:rsid w:val="002A6F34"/>
    <w:rsid w:val="002A7717"/>
    <w:rsid w:val="002B230C"/>
    <w:rsid w:val="002B3D23"/>
    <w:rsid w:val="002B4FF3"/>
    <w:rsid w:val="002B61A4"/>
    <w:rsid w:val="002B623A"/>
    <w:rsid w:val="002B7B52"/>
    <w:rsid w:val="002B7E62"/>
    <w:rsid w:val="002C00C5"/>
    <w:rsid w:val="002C00D5"/>
    <w:rsid w:val="002C025F"/>
    <w:rsid w:val="002C078E"/>
    <w:rsid w:val="002C0F7D"/>
    <w:rsid w:val="002C1296"/>
    <w:rsid w:val="002C2434"/>
    <w:rsid w:val="002C3163"/>
    <w:rsid w:val="002C33CD"/>
    <w:rsid w:val="002C41DC"/>
    <w:rsid w:val="002C6B0C"/>
    <w:rsid w:val="002C6EB1"/>
    <w:rsid w:val="002D0BC1"/>
    <w:rsid w:val="002D0EC6"/>
    <w:rsid w:val="002D1309"/>
    <w:rsid w:val="002D2B11"/>
    <w:rsid w:val="002D554C"/>
    <w:rsid w:val="002D6AAC"/>
    <w:rsid w:val="002D7EF5"/>
    <w:rsid w:val="002E2891"/>
    <w:rsid w:val="002E2B9D"/>
    <w:rsid w:val="002E39B0"/>
    <w:rsid w:val="002E3DFB"/>
    <w:rsid w:val="002E5792"/>
    <w:rsid w:val="002E6761"/>
    <w:rsid w:val="002F0E16"/>
    <w:rsid w:val="002F1358"/>
    <w:rsid w:val="002F3F06"/>
    <w:rsid w:val="002F5D73"/>
    <w:rsid w:val="002F6421"/>
    <w:rsid w:val="002F6BA5"/>
    <w:rsid w:val="002F7436"/>
    <w:rsid w:val="0030152D"/>
    <w:rsid w:val="00301985"/>
    <w:rsid w:val="00302F2F"/>
    <w:rsid w:val="00303274"/>
    <w:rsid w:val="00304FAB"/>
    <w:rsid w:val="003054C5"/>
    <w:rsid w:val="00311AA5"/>
    <w:rsid w:val="00311D91"/>
    <w:rsid w:val="00311E3F"/>
    <w:rsid w:val="00311F95"/>
    <w:rsid w:val="003132B7"/>
    <w:rsid w:val="003134D3"/>
    <w:rsid w:val="00313821"/>
    <w:rsid w:val="00313F12"/>
    <w:rsid w:val="00314ED7"/>
    <w:rsid w:val="00315CC9"/>
    <w:rsid w:val="00315FEA"/>
    <w:rsid w:val="00316070"/>
    <w:rsid w:val="0031743E"/>
    <w:rsid w:val="0032072A"/>
    <w:rsid w:val="003225A9"/>
    <w:rsid w:val="00322994"/>
    <w:rsid w:val="00322F1E"/>
    <w:rsid w:val="00323192"/>
    <w:rsid w:val="00324C2A"/>
    <w:rsid w:val="0032699B"/>
    <w:rsid w:val="00326CBB"/>
    <w:rsid w:val="00327106"/>
    <w:rsid w:val="00327404"/>
    <w:rsid w:val="00331D82"/>
    <w:rsid w:val="00332FAD"/>
    <w:rsid w:val="00333CB1"/>
    <w:rsid w:val="00334831"/>
    <w:rsid w:val="00335978"/>
    <w:rsid w:val="003371C0"/>
    <w:rsid w:val="003412FB"/>
    <w:rsid w:val="00342B35"/>
    <w:rsid w:val="003453C6"/>
    <w:rsid w:val="003458AC"/>
    <w:rsid w:val="0034601D"/>
    <w:rsid w:val="00347B2C"/>
    <w:rsid w:val="00350B3B"/>
    <w:rsid w:val="00351582"/>
    <w:rsid w:val="003520C6"/>
    <w:rsid w:val="003521EE"/>
    <w:rsid w:val="00354CE9"/>
    <w:rsid w:val="003558E8"/>
    <w:rsid w:val="00360C4C"/>
    <w:rsid w:val="00362397"/>
    <w:rsid w:val="00363A73"/>
    <w:rsid w:val="00364FE7"/>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2423"/>
    <w:rsid w:val="003824E4"/>
    <w:rsid w:val="00382C7D"/>
    <w:rsid w:val="00383477"/>
    <w:rsid w:val="00385495"/>
    <w:rsid w:val="00385E4C"/>
    <w:rsid w:val="00386364"/>
    <w:rsid w:val="0038667F"/>
    <w:rsid w:val="00391C94"/>
    <w:rsid w:val="00392351"/>
    <w:rsid w:val="00395479"/>
    <w:rsid w:val="00395F2C"/>
    <w:rsid w:val="003961A4"/>
    <w:rsid w:val="00396FB8"/>
    <w:rsid w:val="003A0135"/>
    <w:rsid w:val="003A14B9"/>
    <w:rsid w:val="003A25C9"/>
    <w:rsid w:val="003A29FC"/>
    <w:rsid w:val="003A2A26"/>
    <w:rsid w:val="003A3F27"/>
    <w:rsid w:val="003A40AD"/>
    <w:rsid w:val="003A5E69"/>
    <w:rsid w:val="003A6827"/>
    <w:rsid w:val="003B4810"/>
    <w:rsid w:val="003B4EF3"/>
    <w:rsid w:val="003B5556"/>
    <w:rsid w:val="003B56E4"/>
    <w:rsid w:val="003B5974"/>
    <w:rsid w:val="003B634B"/>
    <w:rsid w:val="003B63FE"/>
    <w:rsid w:val="003C0330"/>
    <w:rsid w:val="003C0971"/>
    <w:rsid w:val="003C0CD5"/>
    <w:rsid w:val="003C0D58"/>
    <w:rsid w:val="003C2084"/>
    <w:rsid w:val="003C29BF"/>
    <w:rsid w:val="003C5917"/>
    <w:rsid w:val="003C7BA6"/>
    <w:rsid w:val="003C7DA9"/>
    <w:rsid w:val="003D0B3B"/>
    <w:rsid w:val="003D5614"/>
    <w:rsid w:val="003D5E3D"/>
    <w:rsid w:val="003D687A"/>
    <w:rsid w:val="003D6A8F"/>
    <w:rsid w:val="003E09A0"/>
    <w:rsid w:val="003E129D"/>
    <w:rsid w:val="003E12E4"/>
    <w:rsid w:val="003E37F6"/>
    <w:rsid w:val="003E4154"/>
    <w:rsid w:val="003E57BE"/>
    <w:rsid w:val="003E597B"/>
    <w:rsid w:val="003E60CD"/>
    <w:rsid w:val="003E6206"/>
    <w:rsid w:val="003E6395"/>
    <w:rsid w:val="003E6779"/>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3E5A"/>
    <w:rsid w:val="004054B6"/>
    <w:rsid w:val="00405ACB"/>
    <w:rsid w:val="00405DE0"/>
    <w:rsid w:val="004076CD"/>
    <w:rsid w:val="004101BA"/>
    <w:rsid w:val="00410CE3"/>
    <w:rsid w:val="0041138A"/>
    <w:rsid w:val="00411D15"/>
    <w:rsid w:val="004131A8"/>
    <w:rsid w:val="0041351A"/>
    <w:rsid w:val="00414417"/>
    <w:rsid w:val="00415063"/>
    <w:rsid w:val="004166C7"/>
    <w:rsid w:val="00417818"/>
    <w:rsid w:val="00420B26"/>
    <w:rsid w:val="00420D2C"/>
    <w:rsid w:val="00421AF8"/>
    <w:rsid w:val="00426C4C"/>
    <w:rsid w:val="00430501"/>
    <w:rsid w:val="00430C0C"/>
    <w:rsid w:val="004315E1"/>
    <w:rsid w:val="0043262B"/>
    <w:rsid w:val="004330B2"/>
    <w:rsid w:val="004339FD"/>
    <w:rsid w:val="00434227"/>
    <w:rsid w:val="00435097"/>
    <w:rsid w:val="0043607B"/>
    <w:rsid w:val="00436D87"/>
    <w:rsid w:val="004372CA"/>
    <w:rsid w:val="00437678"/>
    <w:rsid w:val="00437832"/>
    <w:rsid w:val="00441B17"/>
    <w:rsid w:val="00442625"/>
    <w:rsid w:val="004426A1"/>
    <w:rsid w:val="00443460"/>
    <w:rsid w:val="00446ABA"/>
    <w:rsid w:val="00450A37"/>
    <w:rsid w:val="00450DF0"/>
    <w:rsid w:val="0045183C"/>
    <w:rsid w:val="00451ABE"/>
    <w:rsid w:val="00452329"/>
    <w:rsid w:val="004532A3"/>
    <w:rsid w:val="00453BB6"/>
    <w:rsid w:val="00453BC0"/>
    <w:rsid w:val="004541F5"/>
    <w:rsid w:val="00455F0D"/>
    <w:rsid w:val="00456036"/>
    <w:rsid w:val="004560B4"/>
    <w:rsid w:val="00456EC1"/>
    <w:rsid w:val="00457DF3"/>
    <w:rsid w:val="0046085E"/>
    <w:rsid w:val="00460A5A"/>
    <w:rsid w:val="00462ABA"/>
    <w:rsid w:val="004632CF"/>
    <w:rsid w:val="004633FC"/>
    <w:rsid w:val="00464579"/>
    <w:rsid w:val="004658AD"/>
    <w:rsid w:val="0046607A"/>
    <w:rsid w:val="00466725"/>
    <w:rsid w:val="004717B0"/>
    <w:rsid w:val="00471C75"/>
    <w:rsid w:val="00472B0B"/>
    <w:rsid w:val="00472DAC"/>
    <w:rsid w:val="0047467B"/>
    <w:rsid w:val="00474EA6"/>
    <w:rsid w:val="00475EED"/>
    <w:rsid w:val="00476FB6"/>
    <w:rsid w:val="004806AB"/>
    <w:rsid w:val="0048417E"/>
    <w:rsid w:val="004857BE"/>
    <w:rsid w:val="00485D22"/>
    <w:rsid w:val="00485FCE"/>
    <w:rsid w:val="004860E4"/>
    <w:rsid w:val="004863A5"/>
    <w:rsid w:val="0048690A"/>
    <w:rsid w:val="00490D12"/>
    <w:rsid w:val="004914CF"/>
    <w:rsid w:val="0049156D"/>
    <w:rsid w:val="00495D4F"/>
    <w:rsid w:val="00496216"/>
    <w:rsid w:val="004969FA"/>
    <w:rsid w:val="00497D17"/>
    <w:rsid w:val="004A3242"/>
    <w:rsid w:val="004A3D5A"/>
    <w:rsid w:val="004A3F52"/>
    <w:rsid w:val="004A5D3A"/>
    <w:rsid w:val="004B1D30"/>
    <w:rsid w:val="004B3F28"/>
    <w:rsid w:val="004B4715"/>
    <w:rsid w:val="004B5A91"/>
    <w:rsid w:val="004C0323"/>
    <w:rsid w:val="004C0ABF"/>
    <w:rsid w:val="004C0B70"/>
    <w:rsid w:val="004C0B93"/>
    <w:rsid w:val="004C13C1"/>
    <w:rsid w:val="004C177D"/>
    <w:rsid w:val="004C37CE"/>
    <w:rsid w:val="004C54C3"/>
    <w:rsid w:val="004C6BCF"/>
    <w:rsid w:val="004D055F"/>
    <w:rsid w:val="004D0627"/>
    <w:rsid w:val="004D0A1B"/>
    <w:rsid w:val="004D1D9D"/>
    <w:rsid w:val="004D2A05"/>
    <w:rsid w:val="004D3B64"/>
    <w:rsid w:val="004D5354"/>
    <w:rsid w:val="004D7A2C"/>
    <w:rsid w:val="004E0B70"/>
    <w:rsid w:val="004E1164"/>
    <w:rsid w:val="004E1854"/>
    <w:rsid w:val="004E1CA1"/>
    <w:rsid w:val="004E20A7"/>
    <w:rsid w:val="004E3AA1"/>
    <w:rsid w:val="004E3D36"/>
    <w:rsid w:val="004E42B7"/>
    <w:rsid w:val="004E650A"/>
    <w:rsid w:val="004E7E47"/>
    <w:rsid w:val="004F015D"/>
    <w:rsid w:val="004F07A8"/>
    <w:rsid w:val="004F0977"/>
    <w:rsid w:val="004F0E17"/>
    <w:rsid w:val="004F1998"/>
    <w:rsid w:val="004F1E5D"/>
    <w:rsid w:val="004F3459"/>
    <w:rsid w:val="004F3F8E"/>
    <w:rsid w:val="004F4CE0"/>
    <w:rsid w:val="004F4F19"/>
    <w:rsid w:val="004F6BF6"/>
    <w:rsid w:val="004F7723"/>
    <w:rsid w:val="004F7CD3"/>
    <w:rsid w:val="004F7EA8"/>
    <w:rsid w:val="00501764"/>
    <w:rsid w:val="00501A8A"/>
    <w:rsid w:val="0050361A"/>
    <w:rsid w:val="00503BA8"/>
    <w:rsid w:val="0050581A"/>
    <w:rsid w:val="00505DAC"/>
    <w:rsid w:val="00506332"/>
    <w:rsid w:val="00506866"/>
    <w:rsid w:val="005108E2"/>
    <w:rsid w:val="00511AF0"/>
    <w:rsid w:val="00511CA0"/>
    <w:rsid w:val="00512935"/>
    <w:rsid w:val="00512FF4"/>
    <w:rsid w:val="005157C5"/>
    <w:rsid w:val="00515C5C"/>
    <w:rsid w:val="00516A1B"/>
    <w:rsid w:val="0052206C"/>
    <w:rsid w:val="00522C4A"/>
    <w:rsid w:val="005232F2"/>
    <w:rsid w:val="00523E9F"/>
    <w:rsid w:val="0052474E"/>
    <w:rsid w:val="00524D22"/>
    <w:rsid w:val="00524F37"/>
    <w:rsid w:val="005255A8"/>
    <w:rsid w:val="00526E45"/>
    <w:rsid w:val="005276BD"/>
    <w:rsid w:val="0053235E"/>
    <w:rsid w:val="00532B33"/>
    <w:rsid w:val="005335E0"/>
    <w:rsid w:val="005339B9"/>
    <w:rsid w:val="005350B4"/>
    <w:rsid w:val="005351F6"/>
    <w:rsid w:val="00535749"/>
    <w:rsid w:val="00535950"/>
    <w:rsid w:val="00535954"/>
    <w:rsid w:val="00537026"/>
    <w:rsid w:val="005373D6"/>
    <w:rsid w:val="00541800"/>
    <w:rsid w:val="00541AA3"/>
    <w:rsid w:val="00546060"/>
    <w:rsid w:val="00551384"/>
    <w:rsid w:val="0055197F"/>
    <w:rsid w:val="00552749"/>
    <w:rsid w:val="00552860"/>
    <w:rsid w:val="00553836"/>
    <w:rsid w:val="005542AE"/>
    <w:rsid w:val="0055469E"/>
    <w:rsid w:val="005555D4"/>
    <w:rsid w:val="00556092"/>
    <w:rsid w:val="005570C9"/>
    <w:rsid w:val="0056032B"/>
    <w:rsid w:val="005608E2"/>
    <w:rsid w:val="00560BEE"/>
    <w:rsid w:val="005627C8"/>
    <w:rsid w:val="005631FD"/>
    <w:rsid w:val="0056464D"/>
    <w:rsid w:val="005668D7"/>
    <w:rsid w:val="00567ECE"/>
    <w:rsid w:val="005761A2"/>
    <w:rsid w:val="00576F6F"/>
    <w:rsid w:val="00580B86"/>
    <w:rsid w:val="005818B2"/>
    <w:rsid w:val="005830CF"/>
    <w:rsid w:val="005838C7"/>
    <w:rsid w:val="00584711"/>
    <w:rsid w:val="00585CD5"/>
    <w:rsid w:val="00586A99"/>
    <w:rsid w:val="00587C5E"/>
    <w:rsid w:val="00590188"/>
    <w:rsid w:val="00590674"/>
    <w:rsid w:val="0059096A"/>
    <w:rsid w:val="005925FA"/>
    <w:rsid w:val="005930DA"/>
    <w:rsid w:val="00593387"/>
    <w:rsid w:val="005934D4"/>
    <w:rsid w:val="00594244"/>
    <w:rsid w:val="00594C77"/>
    <w:rsid w:val="00595ABF"/>
    <w:rsid w:val="005961E1"/>
    <w:rsid w:val="00596951"/>
    <w:rsid w:val="00596DB0"/>
    <w:rsid w:val="00597615"/>
    <w:rsid w:val="00597828"/>
    <w:rsid w:val="005A12C8"/>
    <w:rsid w:val="005A3650"/>
    <w:rsid w:val="005A37D9"/>
    <w:rsid w:val="005A4E3E"/>
    <w:rsid w:val="005A5F0E"/>
    <w:rsid w:val="005A6CD5"/>
    <w:rsid w:val="005A6F0F"/>
    <w:rsid w:val="005A723B"/>
    <w:rsid w:val="005A7F90"/>
    <w:rsid w:val="005B1F43"/>
    <w:rsid w:val="005B23F6"/>
    <w:rsid w:val="005B2F4E"/>
    <w:rsid w:val="005B3458"/>
    <w:rsid w:val="005B37B6"/>
    <w:rsid w:val="005B4E49"/>
    <w:rsid w:val="005B5B7E"/>
    <w:rsid w:val="005B6C57"/>
    <w:rsid w:val="005B7E38"/>
    <w:rsid w:val="005C03E3"/>
    <w:rsid w:val="005C11B9"/>
    <w:rsid w:val="005C1280"/>
    <w:rsid w:val="005C1644"/>
    <w:rsid w:val="005C38C8"/>
    <w:rsid w:val="005C4567"/>
    <w:rsid w:val="005C5286"/>
    <w:rsid w:val="005C630B"/>
    <w:rsid w:val="005C7687"/>
    <w:rsid w:val="005C768E"/>
    <w:rsid w:val="005C76E8"/>
    <w:rsid w:val="005C7D2E"/>
    <w:rsid w:val="005D0AA8"/>
    <w:rsid w:val="005D0BCC"/>
    <w:rsid w:val="005D0D20"/>
    <w:rsid w:val="005D2086"/>
    <w:rsid w:val="005D2A81"/>
    <w:rsid w:val="005D59FF"/>
    <w:rsid w:val="005D64F7"/>
    <w:rsid w:val="005D6AF4"/>
    <w:rsid w:val="005E110A"/>
    <w:rsid w:val="005E1BF7"/>
    <w:rsid w:val="005E2D52"/>
    <w:rsid w:val="005E322B"/>
    <w:rsid w:val="005E41BF"/>
    <w:rsid w:val="005E4851"/>
    <w:rsid w:val="005E525D"/>
    <w:rsid w:val="005E780D"/>
    <w:rsid w:val="005F329F"/>
    <w:rsid w:val="005F38C2"/>
    <w:rsid w:val="005F6336"/>
    <w:rsid w:val="005F705F"/>
    <w:rsid w:val="00600353"/>
    <w:rsid w:val="006018A3"/>
    <w:rsid w:val="006026D1"/>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2833"/>
    <w:rsid w:val="006234C6"/>
    <w:rsid w:val="00623C37"/>
    <w:rsid w:val="0062422E"/>
    <w:rsid w:val="00624A09"/>
    <w:rsid w:val="00624CB9"/>
    <w:rsid w:val="006253AF"/>
    <w:rsid w:val="00625B8A"/>
    <w:rsid w:val="00627523"/>
    <w:rsid w:val="00634EA2"/>
    <w:rsid w:val="00635505"/>
    <w:rsid w:val="00636766"/>
    <w:rsid w:val="00637685"/>
    <w:rsid w:val="006376A2"/>
    <w:rsid w:val="00637F02"/>
    <w:rsid w:val="00641BEE"/>
    <w:rsid w:val="00641CAD"/>
    <w:rsid w:val="00642805"/>
    <w:rsid w:val="006441B2"/>
    <w:rsid w:val="00644391"/>
    <w:rsid w:val="006460DD"/>
    <w:rsid w:val="006462CA"/>
    <w:rsid w:val="00646DB9"/>
    <w:rsid w:val="00647950"/>
    <w:rsid w:val="0065076D"/>
    <w:rsid w:val="00650867"/>
    <w:rsid w:val="006512BF"/>
    <w:rsid w:val="00651F20"/>
    <w:rsid w:val="006521B6"/>
    <w:rsid w:val="00652F2A"/>
    <w:rsid w:val="00653381"/>
    <w:rsid w:val="00654422"/>
    <w:rsid w:val="00654C5D"/>
    <w:rsid w:val="006550FA"/>
    <w:rsid w:val="00655321"/>
    <w:rsid w:val="0065607B"/>
    <w:rsid w:val="006626AF"/>
    <w:rsid w:val="0066475C"/>
    <w:rsid w:val="006655D6"/>
    <w:rsid w:val="00665D04"/>
    <w:rsid w:val="00666B83"/>
    <w:rsid w:val="006704F3"/>
    <w:rsid w:val="00671AFC"/>
    <w:rsid w:val="00673792"/>
    <w:rsid w:val="0067389B"/>
    <w:rsid w:val="00673DBE"/>
    <w:rsid w:val="00674ACE"/>
    <w:rsid w:val="00675E50"/>
    <w:rsid w:val="006769E1"/>
    <w:rsid w:val="00677556"/>
    <w:rsid w:val="006821A5"/>
    <w:rsid w:val="00683C98"/>
    <w:rsid w:val="00683F5C"/>
    <w:rsid w:val="0068542C"/>
    <w:rsid w:val="00686D6D"/>
    <w:rsid w:val="006907A4"/>
    <w:rsid w:val="00691529"/>
    <w:rsid w:val="00694127"/>
    <w:rsid w:val="00695AD4"/>
    <w:rsid w:val="00695B71"/>
    <w:rsid w:val="00695E80"/>
    <w:rsid w:val="006967C0"/>
    <w:rsid w:val="00696C3F"/>
    <w:rsid w:val="00696D51"/>
    <w:rsid w:val="0069718C"/>
    <w:rsid w:val="00697327"/>
    <w:rsid w:val="00697577"/>
    <w:rsid w:val="006979D4"/>
    <w:rsid w:val="006A4D72"/>
    <w:rsid w:val="006A4D8D"/>
    <w:rsid w:val="006A573B"/>
    <w:rsid w:val="006A6210"/>
    <w:rsid w:val="006A6970"/>
    <w:rsid w:val="006A7DAE"/>
    <w:rsid w:val="006B0375"/>
    <w:rsid w:val="006B0CF6"/>
    <w:rsid w:val="006B11F4"/>
    <w:rsid w:val="006B5148"/>
    <w:rsid w:val="006B5922"/>
    <w:rsid w:val="006B5FD7"/>
    <w:rsid w:val="006B603B"/>
    <w:rsid w:val="006B6D8A"/>
    <w:rsid w:val="006B7222"/>
    <w:rsid w:val="006B7C3F"/>
    <w:rsid w:val="006B7F22"/>
    <w:rsid w:val="006C0590"/>
    <w:rsid w:val="006C1062"/>
    <w:rsid w:val="006C1241"/>
    <w:rsid w:val="006C161A"/>
    <w:rsid w:val="006C1AD2"/>
    <w:rsid w:val="006C2E85"/>
    <w:rsid w:val="006C372C"/>
    <w:rsid w:val="006C3F9A"/>
    <w:rsid w:val="006C4104"/>
    <w:rsid w:val="006C43F0"/>
    <w:rsid w:val="006C5319"/>
    <w:rsid w:val="006C624B"/>
    <w:rsid w:val="006C6565"/>
    <w:rsid w:val="006D1371"/>
    <w:rsid w:val="006D34D3"/>
    <w:rsid w:val="006D4982"/>
    <w:rsid w:val="006D662A"/>
    <w:rsid w:val="006E0B33"/>
    <w:rsid w:val="006E1909"/>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3A51"/>
    <w:rsid w:val="00704746"/>
    <w:rsid w:val="00704E5D"/>
    <w:rsid w:val="007053E4"/>
    <w:rsid w:val="00707262"/>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418A"/>
    <w:rsid w:val="00724715"/>
    <w:rsid w:val="00725163"/>
    <w:rsid w:val="007256A0"/>
    <w:rsid w:val="00725FDB"/>
    <w:rsid w:val="00727485"/>
    <w:rsid w:val="00731439"/>
    <w:rsid w:val="00731CDC"/>
    <w:rsid w:val="00731E4C"/>
    <w:rsid w:val="00732952"/>
    <w:rsid w:val="00733EE6"/>
    <w:rsid w:val="00734998"/>
    <w:rsid w:val="0073511B"/>
    <w:rsid w:val="00735222"/>
    <w:rsid w:val="00736924"/>
    <w:rsid w:val="00736DDA"/>
    <w:rsid w:val="00737EE7"/>
    <w:rsid w:val="00740C97"/>
    <w:rsid w:val="007417B8"/>
    <w:rsid w:val="00741E0D"/>
    <w:rsid w:val="00743101"/>
    <w:rsid w:val="00745106"/>
    <w:rsid w:val="0074570F"/>
    <w:rsid w:val="00745BB2"/>
    <w:rsid w:val="00745CB9"/>
    <w:rsid w:val="00745E84"/>
    <w:rsid w:val="00745FDA"/>
    <w:rsid w:val="00746E6D"/>
    <w:rsid w:val="00750176"/>
    <w:rsid w:val="00752A79"/>
    <w:rsid w:val="007556AF"/>
    <w:rsid w:val="0075764E"/>
    <w:rsid w:val="0075775A"/>
    <w:rsid w:val="00757B0D"/>
    <w:rsid w:val="007601E2"/>
    <w:rsid w:val="00760925"/>
    <w:rsid w:val="00761273"/>
    <w:rsid w:val="00761D72"/>
    <w:rsid w:val="007621FF"/>
    <w:rsid w:val="00764265"/>
    <w:rsid w:val="00765EC7"/>
    <w:rsid w:val="00767D56"/>
    <w:rsid w:val="007704B1"/>
    <w:rsid w:val="00770DAF"/>
    <w:rsid w:val="00771078"/>
    <w:rsid w:val="00771EF6"/>
    <w:rsid w:val="00772987"/>
    <w:rsid w:val="00775781"/>
    <w:rsid w:val="00775DD7"/>
    <w:rsid w:val="007777AB"/>
    <w:rsid w:val="00780517"/>
    <w:rsid w:val="00780C7B"/>
    <w:rsid w:val="00780D4A"/>
    <w:rsid w:val="00781443"/>
    <w:rsid w:val="00782DA2"/>
    <w:rsid w:val="00784053"/>
    <w:rsid w:val="00784E2F"/>
    <w:rsid w:val="007852E8"/>
    <w:rsid w:val="00785382"/>
    <w:rsid w:val="0078646B"/>
    <w:rsid w:val="00787CAF"/>
    <w:rsid w:val="00793730"/>
    <w:rsid w:val="00793CF2"/>
    <w:rsid w:val="00793D12"/>
    <w:rsid w:val="0079402D"/>
    <w:rsid w:val="0079487E"/>
    <w:rsid w:val="00794E49"/>
    <w:rsid w:val="0079557C"/>
    <w:rsid w:val="00795824"/>
    <w:rsid w:val="00796152"/>
    <w:rsid w:val="00797626"/>
    <w:rsid w:val="00797794"/>
    <w:rsid w:val="00797ECD"/>
    <w:rsid w:val="007A0B66"/>
    <w:rsid w:val="007A13B3"/>
    <w:rsid w:val="007A1F81"/>
    <w:rsid w:val="007A38BE"/>
    <w:rsid w:val="007A4526"/>
    <w:rsid w:val="007A60F6"/>
    <w:rsid w:val="007A6D0B"/>
    <w:rsid w:val="007A6E8E"/>
    <w:rsid w:val="007A7C47"/>
    <w:rsid w:val="007A7E39"/>
    <w:rsid w:val="007B2B61"/>
    <w:rsid w:val="007B2F27"/>
    <w:rsid w:val="007B35D9"/>
    <w:rsid w:val="007B39C0"/>
    <w:rsid w:val="007B5C7C"/>
    <w:rsid w:val="007B6682"/>
    <w:rsid w:val="007B6862"/>
    <w:rsid w:val="007B6EED"/>
    <w:rsid w:val="007B7104"/>
    <w:rsid w:val="007B7496"/>
    <w:rsid w:val="007C03F9"/>
    <w:rsid w:val="007C04DD"/>
    <w:rsid w:val="007C0A92"/>
    <w:rsid w:val="007C0BE5"/>
    <w:rsid w:val="007C1DBB"/>
    <w:rsid w:val="007C3240"/>
    <w:rsid w:val="007C331B"/>
    <w:rsid w:val="007C4008"/>
    <w:rsid w:val="007C4301"/>
    <w:rsid w:val="007C55D1"/>
    <w:rsid w:val="007C5972"/>
    <w:rsid w:val="007C5BA6"/>
    <w:rsid w:val="007C733F"/>
    <w:rsid w:val="007C7C9A"/>
    <w:rsid w:val="007D164B"/>
    <w:rsid w:val="007D28C3"/>
    <w:rsid w:val="007D3318"/>
    <w:rsid w:val="007D4C68"/>
    <w:rsid w:val="007D6FEC"/>
    <w:rsid w:val="007D7313"/>
    <w:rsid w:val="007E3313"/>
    <w:rsid w:val="007E3BBD"/>
    <w:rsid w:val="007E44E6"/>
    <w:rsid w:val="007E4BEE"/>
    <w:rsid w:val="007E5040"/>
    <w:rsid w:val="007E53AD"/>
    <w:rsid w:val="007E5CFA"/>
    <w:rsid w:val="007E5D5D"/>
    <w:rsid w:val="007E5E9E"/>
    <w:rsid w:val="007E683E"/>
    <w:rsid w:val="007E69FD"/>
    <w:rsid w:val="007E6A0F"/>
    <w:rsid w:val="007F0CBC"/>
    <w:rsid w:val="007F0E30"/>
    <w:rsid w:val="007F23CE"/>
    <w:rsid w:val="007F2ACB"/>
    <w:rsid w:val="007F30AD"/>
    <w:rsid w:val="008013D5"/>
    <w:rsid w:val="008026FD"/>
    <w:rsid w:val="008027B7"/>
    <w:rsid w:val="00803A17"/>
    <w:rsid w:val="008047E9"/>
    <w:rsid w:val="00804AFE"/>
    <w:rsid w:val="00805C5D"/>
    <w:rsid w:val="008061D5"/>
    <w:rsid w:val="00806BF2"/>
    <w:rsid w:val="00807352"/>
    <w:rsid w:val="0080778A"/>
    <w:rsid w:val="008104B6"/>
    <w:rsid w:val="00810FA0"/>
    <w:rsid w:val="0081151A"/>
    <w:rsid w:val="00812ACF"/>
    <w:rsid w:val="00812CCC"/>
    <w:rsid w:val="008138A8"/>
    <w:rsid w:val="008143DE"/>
    <w:rsid w:val="00814730"/>
    <w:rsid w:val="008155D9"/>
    <w:rsid w:val="00815A63"/>
    <w:rsid w:val="00816CBB"/>
    <w:rsid w:val="00820BED"/>
    <w:rsid w:val="00824145"/>
    <w:rsid w:val="0082559A"/>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2732"/>
    <w:rsid w:val="00842FD9"/>
    <w:rsid w:val="008434CE"/>
    <w:rsid w:val="0084471D"/>
    <w:rsid w:val="0084558A"/>
    <w:rsid w:val="00845ABF"/>
    <w:rsid w:val="00845DB5"/>
    <w:rsid w:val="00846114"/>
    <w:rsid w:val="0084663E"/>
    <w:rsid w:val="0085084D"/>
    <w:rsid w:val="008511F6"/>
    <w:rsid w:val="0085144C"/>
    <w:rsid w:val="00853981"/>
    <w:rsid w:val="00854554"/>
    <w:rsid w:val="008561AC"/>
    <w:rsid w:val="008564A9"/>
    <w:rsid w:val="00856AC9"/>
    <w:rsid w:val="00857048"/>
    <w:rsid w:val="00857CFB"/>
    <w:rsid w:val="0086019E"/>
    <w:rsid w:val="00860630"/>
    <w:rsid w:val="00861996"/>
    <w:rsid w:val="00861C21"/>
    <w:rsid w:val="00862B60"/>
    <w:rsid w:val="00864255"/>
    <w:rsid w:val="0086673A"/>
    <w:rsid w:val="0087031E"/>
    <w:rsid w:val="0087034C"/>
    <w:rsid w:val="00871AD6"/>
    <w:rsid w:val="00873BE7"/>
    <w:rsid w:val="00875520"/>
    <w:rsid w:val="008759E3"/>
    <w:rsid w:val="00876D2A"/>
    <w:rsid w:val="00876D35"/>
    <w:rsid w:val="00877AD6"/>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7A3"/>
    <w:rsid w:val="00891F04"/>
    <w:rsid w:val="00893247"/>
    <w:rsid w:val="00894059"/>
    <w:rsid w:val="00894558"/>
    <w:rsid w:val="00894787"/>
    <w:rsid w:val="00895758"/>
    <w:rsid w:val="008962B5"/>
    <w:rsid w:val="00896E6F"/>
    <w:rsid w:val="00897874"/>
    <w:rsid w:val="008A08DF"/>
    <w:rsid w:val="008A0C24"/>
    <w:rsid w:val="008A2620"/>
    <w:rsid w:val="008A355A"/>
    <w:rsid w:val="008A3C15"/>
    <w:rsid w:val="008A49D1"/>
    <w:rsid w:val="008A6392"/>
    <w:rsid w:val="008B0972"/>
    <w:rsid w:val="008B0E2C"/>
    <w:rsid w:val="008B1D1A"/>
    <w:rsid w:val="008B2117"/>
    <w:rsid w:val="008B2F27"/>
    <w:rsid w:val="008B4CAC"/>
    <w:rsid w:val="008B4D25"/>
    <w:rsid w:val="008B6288"/>
    <w:rsid w:val="008B6A64"/>
    <w:rsid w:val="008B73BC"/>
    <w:rsid w:val="008B76EB"/>
    <w:rsid w:val="008C1B41"/>
    <w:rsid w:val="008C2BCE"/>
    <w:rsid w:val="008C3B2A"/>
    <w:rsid w:val="008C695F"/>
    <w:rsid w:val="008C7F33"/>
    <w:rsid w:val="008D1950"/>
    <w:rsid w:val="008D204C"/>
    <w:rsid w:val="008D2C66"/>
    <w:rsid w:val="008D35EE"/>
    <w:rsid w:val="008D65F1"/>
    <w:rsid w:val="008D673C"/>
    <w:rsid w:val="008D74BD"/>
    <w:rsid w:val="008E25C9"/>
    <w:rsid w:val="008E2FAB"/>
    <w:rsid w:val="008E4228"/>
    <w:rsid w:val="008E58BA"/>
    <w:rsid w:val="008E5D83"/>
    <w:rsid w:val="008E5F2E"/>
    <w:rsid w:val="008E6012"/>
    <w:rsid w:val="008E7D6D"/>
    <w:rsid w:val="008F0287"/>
    <w:rsid w:val="008F05EC"/>
    <w:rsid w:val="008F1B32"/>
    <w:rsid w:val="008F263C"/>
    <w:rsid w:val="008F393C"/>
    <w:rsid w:val="008F3E38"/>
    <w:rsid w:val="008F6874"/>
    <w:rsid w:val="008F76F1"/>
    <w:rsid w:val="00900334"/>
    <w:rsid w:val="0090059F"/>
    <w:rsid w:val="00900A4F"/>
    <w:rsid w:val="00902611"/>
    <w:rsid w:val="00910D8C"/>
    <w:rsid w:val="00912D5E"/>
    <w:rsid w:val="00913FFA"/>
    <w:rsid w:val="00914CA7"/>
    <w:rsid w:val="00914F59"/>
    <w:rsid w:val="00915986"/>
    <w:rsid w:val="00916145"/>
    <w:rsid w:val="00916811"/>
    <w:rsid w:val="0091697D"/>
    <w:rsid w:val="0091715F"/>
    <w:rsid w:val="009176D2"/>
    <w:rsid w:val="009176EC"/>
    <w:rsid w:val="00920A97"/>
    <w:rsid w:val="0092138C"/>
    <w:rsid w:val="009229F7"/>
    <w:rsid w:val="00923F89"/>
    <w:rsid w:val="00925E90"/>
    <w:rsid w:val="009268AC"/>
    <w:rsid w:val="00926E5F"/>
    <w:rsid w:val="009270D4"/>
    <w:rsid w:val="00927827"/>
    <w:rsid w:val="00927A14"/>
    <w:rsid w:val="009318EE"/>
    <w:rsid w:val="00931A87"/>
    <w:rsid w:val="009323BD"/>
    <w:rsid w:val="009369B3"/>
    <w:rsid w:val="00940CE1"/>
    <w:rsid w:val="00940E53"/>
    <w:rsid w:val="0094155F"/>
    <w:rsid w:val="00945422"/>
    <w:rsid w:val="00947A5B"/>
    <w:rsid w:val="00947E27"/>
    <w:rsid w:val="00950DA7"/>
    <w:rsid w:val="00951887"/>
    <w:rsid w:val="00951CF4"/>
    <w:rsid w:val="00952BFC"/>
    <w:rsid w:val="009530ED"/>
    <w:rsid w:val="0095436F"/>
    <w:rsid w:val="0095441E"/>
    <w:rsid w:val="00954E66"/>
    <w:rsid w:val="009551B5"/>
    <w:rsid w:val="009555E6"/>
    <w:rsid w:val="00956C0E"/>
    <w:rsid w:val="00956C1E"/>
    <w:rsid w:val="009574DC"/>
    <w:rsid w:val="009618FF"/>
    <w:rsid w:val="0096605B"/>
    <w:rsid w:val="00972602"/>
    <w:rsid w:val="00972926"/>
    <w:rsid w:val="00973620"/>
    <w:rsid w:val="00973CD9"/>
    <w:rsid w:val="0097507D"/>
    <w:rsid w:val="00975EC6"/>
    <w:rsid w:val="0098208B"/>
    <w:rsid w:val="0098269A"/>
    <w:rsid w:val="00982ABB"/>
    <w:rsid w:val="00982B8B"/>
    <w:rsid w:val="009853D0"/>
    <w:rsid w:val="00985D63"/>
    <w:rsid w:val="00985D99"/>
    <w:rsid w:val="00985EEE"/>
    <w:rsid w:val="00987933"/>
    <w:rsid w:val="0099069D"/>
    <w:rsid w:val="009924A0"/>
    <w:rsid w:val="00992731"/>
    <w:rsid w:val="00992DEF"/>
    <w:rsid w:val="00995B73"/>
    <w:rsid w:val="009967AB"/>
    <w:rsid w:val="009A046C"/>
    <w:rsid w:val="009A3B07"/>
    <w:rsid w:val="009A556D"/>
    <w:rsid w:val="009A5FE6"/>
    <w:rsid w:val="009A63BC"/>
    <w:rsid w:val="009A66F7"/>
    <w:rsid w:val="009A7634"/>
    <w:rsid w:val="009A775D"/>
    <w:rsid w:val="009A7E15"/>
    <w:rsid w:val="009B0377"/>
    <w:rsid w:val="009B182E"/>
    <w:rsid w:val="009B1CF8"/>
    <w:rsid w:val="009B3A63"/>
    <w:rsid w:val="009B3D60"/>
    <w:rsid w:val="009B3FE3"/>
    <w:rsid w:val="009B4C2C"/>
    <w:rsid w:val="009B5B31"/>
    <w:rsid w:val="009B60C6"/>
    <w:rsid w:val="009B6C21"/>
    <w:rsid w:val="009B71F3"/>
    <w:rsid w:val="009B752C"/>
    <w:rsid w:val="009B7741"/>
    <w:rsid w:val="009C04F1"/>
    <w:rsid w:val="009C1E29"/>
    <w:rsid w:val="009C2983"/>
    <w:rsid w:val="009C3BE4"/>
    <w:rsid w:val="009C3F96"/>
    <w:rsid w:val="009C447C"/>
    <w:rsid w:val="009C4DB4"/>
    <w:rsid w:val="009C5133"/>
    <w:rsid w:val="009C7CD3"/>
    <w:rsid w:val="009D149F"/>
    <w:rsid w:val="009D2D3E"/>
    <w:rsid w:val="009D346D"/>
    <w:rsid w:val="009D43B0"/>
    <w:rsid w:val="009D5961"/>
    <w:rsid w:val="009D5DB3"/>
    <w:rsid w:val="009D6083"/>
    <w:rsid w:val="009E2E4C"/>
    <w:rsid w:val="009E4F35"/>
    <w:rsid w:val="009E5229"/>
    <w:rsid w:val="009E5EE7"/>
    <w:rsid w:val="009E6462"/>
    <w:rsid w:val="009E7E2E"/>
    <w:rsid w:val="009F0189"/>
    <w:rsid w:val="009F0931"/>
    <w:rsid w:val="009F0C9C"/>
    <w:rsid w:val="009F10F5"/>
    <w:rsid w:val="009F2CED"/>
    <w:rsid w:val="009F3503"/>
    <w:rsid w:val="009F5B4E"/>
    <w:rsid w:val="009F6BF8"/>
    <w:rsid w:val="009F765F"/>
    <w:rsid w:val="00A00CD4"/>
    <w:rsid w:val="00A01C79"/>
    <w:rsid w:val="00A0434E"/>
    <w:rsid w:val="00A0593D"/>
    <w:rsid w:val="00A059B8"/>
    <w:rsid w:val="00A06952"/>
    <w:rsid w:val="00A073FE"/>
    <w:rsid w:val="00A07BA4"/>
    <w:rsid w:val="00A10B48"/>
    <w:rsid w:val="00A10CBC"/>
    <w:rsid w:val="00A11203"/>
    <w:rsid w:val="00A1153D"/>
    <w:rsid w:val="00A11550"/>
    <w:rsid w:val="00A125A5"/>
    <w:rsid w:val="00A13029"/>
    <w:rsid w:val="00A13511"/>
    <w:rsid w:val="00A14C6A"/>
    <w:rsid w:val="00A1557D"/>
    <w:rsid w:val="00A16189"/>
    <w:rsid w:val="00A2036A"/>
    <w:rsid w:val="00A208DD"/>
    <w:rsid w:val="00A20B11"/>
    <w:rsid w:val="00A21ED9"/>
    <w:rsid w:val="00A230A9"/>
    <w:rsid w:val="00A237CC"/>
    <w:rsid w:val="00A23963"/>
    <w:rsid w:val="00A2464A"/>
    <w:rsid w:val="00A24768"/>
    <w:rsid w:val="00A25460"/>
    <w:rsid w:val="00A26B8F"/>
    <w:rsid w:val="00A2795A"/>
    <w:rsid w:val="00A30207"/>
    <w:rsid w:val="00A30404"/>
    <w:rsid w:val="00A30519"/>
    <w:rsid w:val="00A31A72"/>
    <w:rsid w:val="00A32CDA"/>
    <w:rsid w:val="00A3308B"/>
    <w:rsid w:val="00A34130"/>
    <w:rsid w:val="00A3617E"/>
    <w:rsid w:val="00A41585"/>
    <w:rsid w:val="00A41D6A"/>
    <w:rsid w:val="00A4247E"/>
    <w:rsid w:val="00A43034"/>
    <w:rsid w:val="00A432DB"/>
    <w:rsid w:val="00A43F35"/>
    <w:rsid w:val="00A44B5A"/>
    <w:rsid w:val="00A450C9"/>
    <w:rsid w:val="00A457E9"/>
    <w:rsid w:val="00A45B8B"/>
    <w:rsid w:val="00A4623C"/>
    <w:rsid w:val="00A517A7"/>
    <w:rsid w:val="00A519B5"/>
    <w:rsid w:val="00A51C67"/>
    <w:rsid w:val="00A53521"/>
    <w:rsid w:val="00A569EF"/>
    <w:rsid w:val="00A56F0A"/>
    <w:rsid w:val="00A5759C"/>
    <w:rsid w:val="00A613A6"/>
    <w:rsid w:val="00A62BE0"/>
    <w:rsid w:val="00A62F38"/>
    <w:rsid w:val="00A6408D"/>
    <w:rsid w:val="00A64C91"/>
    <w:rsid w:val="00A66D8A"/>
    <w:rsid w:val="00A71E67"/>
    <w:rsid w:val="00A74097"/>
    <w:rsid w:val="00A744EA"/>
    <w:rsid w:val="00A74766"/>
    <w:rsid w:val="00A766A5"/>
    <w:rsid w:val="00A76C8D"/>
    <w:rsid w:val="00A76F5C"/>
    <w:rsid w:val="00A77CA6"/>
    <w:rsid w:val="00A77FB2"/>
    <w:rsid w:val="00A81628"/>
    <w:rsid w:val="00A818E9"/>
    <w:rsid w:val="00A8286C"/>
    <w:rsid w:val="00A82E21"/>
    <w:rsid w:val="00A82E92"/>
    <w:rsid w:val="00A8302C"/>
    <w:rsid w:val="00A830CB"/>
    <w:rsid w:val="00A851EB"/>
    <w:rsid w:val="00A8667E"/>
    <w:rsid w:val="00A91557"/>
    <w:rsid w:val="00A92543"/>
    <w:rsid w:val="00A92901"/>
    <w:rsid w:val="00A9496C"/>
    <w:rsid w:val="00A9509A"/>
    <w:rsid w:val="00A95FB3"/>
    <w:rsid w:val="00AA235F"/>
    <w:rsid w:val="00AA2432"/>
    <w:rsid w:val="00AA2C64"/>
    <w:rsid w:val="00AA2FF6"/>
    <w:rsid w:val="00AA3656"/>
    <w:rsid w:val="00AA4061"/>
    <w:rsid w:val="00AA470F"/>
    <w:rsid w:val="00AA692D"/>
    <w:rsid w:val="00AA7AD2"/>
    <w:rsid w:val="00AA7C5F"/>
    <w:rsid w:val="00AA7CCE"/>
    <w:rsid w:val="00AB0963"/>
    <w:rsid w:val="00AB1145"/>
    <w:rsid w:val="00AB18C3"/>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4305"/>
    <w:rsid w:val="00AC4D07"/>
    <w:rsid w:val="00AC6A46"/>
    <w:rsid w:val="00AC6B02"/>
    <w:rsid w:val="00AC6CCA"/>
    <w:rsid w:val="00AC761F"/>
    <w:rsid w:val="00AD0BAB"/>
    <w:rsid w:val="00AD16AA"/>
    <w:rsid w:val="00AD3185"/>
    <w:rsid w:val="00AD3632"/>
    <w:rsid w:val="00AD4388"/>
    <w:rsid w:val="00AD4910"/>
    <w:rsid w:val="00AD4A6F"/>
    <w:rsid w:val="00AD508E"/>
    <w:rsid w:val="00AD6375"/>
    <w:rsid w:val="00AD69A9"/>
    <w:rsid w:val="00AD7D35"/>
    <w:rsid w:val="00AD7FC7"/>
    <w:rsid w:val="00AE06C4"/>
    <w:rsid w:val="00AE0B18"/>
    <w:rsid w:val="00AE0CDD"/>
    <w:rsid w:val="00AE1427"/>
    <w:rsid w:val="00AE1C72"/>
    <w:rsid w:val="00AE2369"/>
    <w:rsid w:val="00AE24E8"/>
    <w:rsid w:val="00AE4400"/>
    <w:rsid w:val="00AE45B2"/>
    <w:rsid w:val="00AE60EF"/>
    <w:rsid w:val="00AE6EA6"/>
    <w:rsid w:val="00AF0B17"/>
    <w:rsid w:val="00AF0EBD"/>
    <w:rsid w:val="00AF1D98"/>
    <w:rsid w:val="00AF1DFC"/>
    <w:rsid w:val="00AF211D"/>
    <w:rsid w:val="00AF3862"/>
    <w:rsid w:val="00AF3A78"/>
    <w:rsid w:val="00AF43B1"/>
    <w:rsid w:val="00AF49BC"/>
    <w:rsid w:val="00AF6413"/>
    <w:rsid w:val="00B003F2"/>
    <w:rsid w:val="00B00CCA"/>
    <w:rsid w:val="00B04AC6"/>
    <w:rsid w:val="00B05CBF"/>
    <w:rsid w:val="00B06720"/>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21"/>
    <w:rsid w:val="00B34DFF"/>
    <w:rsid w:val="00B356D0"/>
    <w:rsid w:val="00B36860"/>
    <w:rsid w:val="00B37A83"/>
    <w:rsid w:val="00B37AAF"/>
    <w:rsid w:val="00B37F2A"/>
    <w:rsid w:val="00B4090E"/>
    <w:rsid w:val="00B4135A"/>
    <w:rsid w:val="00B419B8"/>
    <w:rsid w:val="00B4225E"/>
    <w:rsid w:val="00B42E95"/>
    <w:rsid w:val="00B42F95"/>
    <w:rsid w:val="00B43010"/>
    <w:rsid w:val="00B4363F"/>
    <w:rsid w:val="00B43F64"/>
    <w:rsid w:val="00B44C5D"/>
    <w:rsid w:val="00B45C01"/>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C97"/>
    <w:rsid w:val="00B74171"/>
    <w:rsid w:val="00B76161"/>
    <w:rsid w:val="00B763BC"/>
    <w:rsid w:val="00B76F54"/>
    <w:rsid w:val="00B80639"/>
    <w:rsid w:val="00B809F3"/>
    <w:rsid w:val="00B8193F"/>
    <w:rsid w:val="00B825DD"/>
    <w:rsid w:val="00B82B06"/>
    <w:rsid w:val="00B836C5"/>
    <w:rsid w:val="00B83748"/>
    <w:rsid w:val="00B83B49"/>
    <w:rsid w:val="00B84A79"/>
    <w:rsid w:val="00B85828"/>
    <w:rsid w:val="00B85833"/>
    <w:rsid w:val="00B85CB5"/>
    <w:rsid w:val="00B85CF3"/>
    <w:rsid w:val="00B85D40"/>
    <w:rsid w:val="00B8678E"/>
    <w:rsid w:val="00B86A3A"/>
    <w:rsid w:val="00B87474"/>
    <w:rsid w:val="00B921B8"/>
    <w:rsid w:val="00B93EF1"/>
    <w:rsid w:val="00B94A6E"/>
    <w:rsid w:val="00B95CCF"/>
    <w:rsid w:val="00B95D21"/>
    <w:rsid w:val="00B97013"/>
    <w:rsid w:val="00B9719C"/>
    <w:rsid w:val="00B9782B"/>
    <w:rsid w:val="00BA0A4B"/>
    <w:rsid w:val="00BA2B21"/>
    <w:rsid w:val="00BA3F6C"/>
    <w:rsid w:val="00BA4956"/>
    <w:rsid w:val="00BA4E90"/>
    <w:rsid w:val="00BA58A2"/>
    <w:rsid w:val="00BB0058"/>
    <w:rsid w:val="00BB0356"/>
    <w:rsid w:val="00BB193F"/>
    <w:rsid w:val="00BB2090"/>
    <w:rsid w:val="00BB2122"/>
    <w:rsid w:val="00BB5EA0"/>
    <w:rsid w:val="00BB619F"/>
    <w:rsid w:val="00BB6A0E"/>
    <w:rsid w:val="00BB7E41"/>
    <w:rsid w:val="00BC02F6"/>
    <w:rsid w:val="00BC0E6A"/>
    <w:rsid w:val="00BC12DD"/>
    <w:rsid w:val="00BC2D1B"/>
    <w:rsid w:val="00BC3DED"/>
    <w:rsid w:val="00BC5D6D"/>
    <w:rsid w:val="00BC5E1F"/>
    <w:rsid w:val="00BC6970"/>
    <w:rsid w:val="00BC7817"/>
    <w:rsid w:val="00BC798C"/>
    <w:rsid w:val="00BD01E5"/>
    <w:rsid w:val="00BD0A7C"/>
    <w:rsid w:val="00BD1108"/>
    <w:rsid w:val="00BD1DE9"/>
    <w:rsid w:val="00BD1F21"/>
    <w:rsid w:val="00BD2CB6"/>
    <w:rsid w:val="00BD38E9"/>
    <w:rsid w:val="00BD4DE4"/>
    <w:rsid w:val="00BD4FE3"/>
    <w:rsid w:val="00BD6AB3"/>
    <w:rsid w:val="00BE0632"/>
    <w:rsid w:val="00BE2313"/>
    <w:rsid w:val="00BE3362"/>
    <w:rsid w:val="00BE5237"/>
    <w:rsid w:val="00BE57B5"/>
    <w:rsid w:val="00BE5CD7"/>
    <w:rsid w:val="00BF030C"/>
    <w:rsid w:val="00BF0BB8"/>
    <w:rsid w:val="00BF0EE1"/>
    <w:rsid w:val="00BF1FD9"/>
    <w:rsid w:val="00BF2E1A"/>
    <w:rsid w:val="00BF406E"/>
    <w:rsid w:val="00BF6739"/>
    <w:rsid w:val="00C0083F"/>
    <w:rsid w:val="00C01FBE"/>
    <w:rsid w:val="00C05A48"/>
    <w:rsid w:val="00C07931"/>
    <w:rsid w:val="00C10ECC"/>
    <w:rsid w:val="00C111CB"/>
    <w:rsid w:val="00C11D3E"/>
    <w:rsid w:val="00C125FF"/>
    <w:rsid w:val="00C13EA9"/>
    <w:rsid w:val="00C14C76"/>
    <w:rsid w:val="00C14D87"/>
    <w:rsid w:val="00C15D40"/>
    <w:rsid w:val="00C15E08"/>
    <w:rsid w:val="00C1678D"/>
    <w:rsid w:val="00C167A3"/>
    <w:rsid w:val="00C17E64"/>
    <w:rsid w:val="00C20336"/>
    <w:rsid w:val="00C2034A"/>
    <w:rsid w:val="00C20E7B"/>
    <w:rsid w:val="00C216FA"/>
    <w:rsid w:val="00C21BF6"/>
    <w:rsid w:val="00C225F2"/>
    <w:rsid w:val="00C22B40"/>
    <w:rsid w:val="00C23EB8"/>
    <w:rsid w:val="00C2496B"/>
    <w:rsid w:val="00C2515C"/>
    <w:rsid w:val="00C252FC"/>
    <w:rsid w:val="00C25AB9"/>
    <w:rsid w:val="00C25F3B"/>
    <w:rsid w:val="00C26558"/>
    <w:rsid w:val="00C2756E"/>
    <w:rsid w:val="00C311D5"/>
    <w:rsid w:val="00C31863"/>
    <w:rsid w:val="00C32968"/>
    <w:rsid w:val="00C35075"/>
    <w:rsid w:val="00C3575E"/>
    <w:rsid w:val="00C35833"/>
    <w:rsid w:val="00C36093"/>
    <w:rsid w:val="00C40771"/>
    <w:rsid w:val="00C4131F"/>
    <w:rsid w:val="00C42385"/>
    <w:rsid w:val="00C43640"/>
    <w:rsid w:val="00C437BE"/>
    <w:rsid w:val="00C43E10"/>
    <w:rsid w:val="00C44FC4"/>
    <w:rsid w:val="00C475E5"/>
    <w:rsid w:val="00C5083E"/>
    <w:rsid w:val="00C511B1"/>
    <w:rsid w:val="00C5166B"/>
    <w:rsid w:val="00C517C0"/>
    <w:rsid w:val="00C51F91"/>
    <w:rsid w:val="00C527BA"/>
    <w:rsid w:val="00C53E3B"/>
    <w:rsid w:val="00C5433C"/>
    <w:rsid w:val="00C544A3"/>
    <w:rsid w:val="00C545CB"/>
    <w:rsid w:val="00C54735"/>
    <w:rsid w:val="00C55327"/>
    <w:rsid w:val="00C560C5"/>
    <w:rsid w:val="00C5674D"/>
    <w:rsid w:val="00C5778B"/>
    <w:rsid w:val="00C579FF"/>
    <w:rsid w:val="00C60F7B"/>
    <w:rsid w:val="00C615C6"/>
    <w:rsid w:val="00C62377"/>
    <w:rsid w:val="00C62ACA"/>
    <w:rsid w:val="00C63624"/>
    <w:rsid w:val="00C643D1"/>
    <w:rsid w:val="00C66C0B"/>
    <w:rsid w:val="00C70815"/>
    <w:rsid w:val="00C733DA"/>
    <w:rsid w:val="00C743DE"/>
    <w:rsid w:val="00C74E12"/>
    <w:rsid w:val="00C80363"/>
    <w:rsid w:val="00C8228F"/>
    <w:rsid w:val="00C82CF4"/>
    <w:rsid w:val="00C831D4"/>
    <w:rsid w:val="00C8386C"/>
    <w:rsid w:val="00C85A8B"/>
    <w:rsid w:val="00C86FB6"/>
    <w:rsid w:val="00C900FD"/>
    <w:rsid w:val="00C90F27"/>
    <w:rsid w:val="00C92779"/>
    <w:rsid w:val="00C930B5"/>
    <w:rsid w:val="00C93A9C"/>
    <w:rsid w:val="00C94D22"/>
    <w:rsid w:val="00C951DC"/>
    <w:rsid w:val="00C95B95"/>
    <w:rsid w:val="00C97355"/>
    <w:rsid w:val="00CA0574"/>
    <w:rsid w:val="00CA1687"/>
    <w:rsid w:val="00CA35E6"/>
    <w:rsid w:val="00CA4400"/>
    <w:rsid w:val="00CA4608"/>
    <w:rsid w:val="00CA5238"/>
    <w:rsid w:val="00CA57D4"/>
    <w:rsid w:val="00CA7A5E"/>
    <w:rsid w:val="00CA7BE3"/>
    <w:rsid w:val="00CB1A66"/>
    <w:rsid w:val="00CB26B4"/>
    <w:rsid w:val="00CB3762"/>
    <w:rsid w:val="00CB769B"/>
    <w:rsid w:val="00CC1BAE"/>
    <w:rsid w:val="00CC2105"/>
    <w:rsid w:val="00CC259E"/>
    <w:rsid w:val="00CC3218"/>
    <w:rsid w:val="00CC3232"/>
    <w:rsid w:val="00CC3707"/>
    <w:rsid w:val="00CC3B38"/>
    <w:rsid w:val="00CC3E92"/>
    <w:rsid w:val="00CC3F90"/>
    <w:rsid w:val="00CC4588"/>
    <w:rsid w:val="00CC5CF0"/>
    <w:rsid w:val="00CC71EE"/>
    <w:rsid w:val="00CC7831"/>
    <w:rsid w:val="00CD0EA6"/>
    <w:rsid w:val="00CD0F58"/>
    <w:rsid w:val="00CD28B5"/>
    <w:rsid w:val="00CD33C3"/>
    <w:rsid w:val="00CD37E9"/>
    <w:rsid w:val="00CD398F"/>
    <w:rsid w:val="00CD3AEE"/>
    <w:rsid w:val="00CD3CAD"/>
    <w:rsid w:val="00CD4C35"/>
    <w:rsid w:val="00CD504B"/>
    <w:rsid w:val="00CD6833"/>
    <w:rsid w:val="00CD76ED"/>
    <w:rsid w:val="00CD7906"/>
    <w:rsid w:val="00CD7F21"/>
    <w:rsid w:val="00CE3B10"/>
    <w:rsid w:val="00CE4709"/>
    <w:rsid w:val="00CE4B9F"/>
    <w:rsid w:val="00CE6C7C"/>
    <w:rsid w:val="00CE7461"/>
    <w:rsid w:val="00CF0434"/>
    <w:rsid w:val="00CF0CF4"/>
    <w:rsid w:val="00CF18D9"/>
    <w:rsid w:val="00CF1D62"/>
    <w:rsid w:val="00CF21A6"/>
    <w:rsid w:val="00CF2BF0"/>
    <w:rsid w:val="00CF41F4"/>
    <w:rsid w:val="00CF5467"/>
    <w:rsid w:val="00CF5829"/>
    <w:rsid w:val="00CF5CB7"/>
    <w:rsid w:val="00D0123D"/>
    <w:rsid w:val="00D0166A"/>
    <w:rsid w:val="00D01F84"/>
    <w:rsid w:val="00D024BD"/>
    <w:rsid w:val="00D02CEB"/>
    <w:rsid w:val="00D02CF1"/>
    <w:rsid w:val="00D03E7F"/>
    <w:rsid w:val="00D070EC"/>
    <w:rsid w:val="00D105BA"/>
    <w:rsid w:val="00D10DFA"/>
    <w:rsid w:val="00D11C22"/>
    <w:rsid w:val="00D13881"/>
    <w:rsid w:val="00D14FDB"/>
    <w:rsid w:val="00D1516A"/>
    <w:rsid w:val="00D15283"/>
    <w:rsid w:val="00D1757B"/>
    <w:rsid w:val="00D17D44"/>
    <w:rsid w:val="00D2109F"/>
    <w:rsid w:val="00D21303"/>
    <w:rsid w:val="00D24091"/>
    <w:rsid w:val="00D2466A"/>
    <w:rsid w:val="00D25E5A"/>
    <w:rsid w:val="00D2627C"/>
    <w:rsid w:val="00D262C6"/>
    <w:rsid w:val="00D274DB"/>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0585"/>
    <w:rsid w:val="00D511FC"/>
    <w:rsid w:val="00D53495"/>
    <w:rsid w:val="00D53C2E"/>
    <w:rsid w:val="00D561E1"/>
    <w:rsid w:val="00D575F8"/>
    <w:rsid w:val="00D612EF"/>
    <w:rsid w:val="00D63EEC"/>
    <w:rsid w:val="00D6418E"/>
    <w:rsid w:val="00D64AFC"/>
    <w:rsid w:val="00D650C8"/>
    <w:rsid w:val="00D65CF2"/>
    <w:rsid w:val="00D67537"/>
    <w:rsid w:val="00D67F37"/>
    <w:rsid w:val="00D70446"/>
    <w:rsid w:val="00D713C9"/>
    <w:rsid w:val="00D71995"/>
    <w:rsid w:val="00D71DDA"/>
    <w:rsid w:val="00D725ED"/>
    <w:rsid w:val="00D72C2D"/>
    <w:rsid w:val="00D74D3A"/>
    <w:rsid w:val="00D7573F"/>
    <w:rsid w:val="00D759B3"/>
    <w:rsid w:val="00D765CE"/>
    <w:rsid w:val="00D767B9"/>
    <w:rsid w:val="00D768DD"/>
    <w:rsid w:val="00D80EB1"/>
    <w:rsid w:val="00D81479"/>
    <w:rsid w:val="00D81AE8"/>
    <w:rsid w:val="00D824CE"/>
    <w:rsid w:val="00D8441F"/>
    <w:rsid w:val="00D844C8"/>
    <w:rsid w:val="00D84FE1"/>
    <w:rsid w:val="00D87063"/>
    <w:rsid w:val="00D872AE"/>
    <w:rsid w:val="00D9169E"/>
    <w:rsid w:val="00D91C3E"/>
    <w:rsid w:val="00D92257"/>
    <w:rsid w:val="00D92605"/>
    <w:rsid w:val="00D9416B"/>
    <w:rsid w:val="00D9488A"/>
    <w:rsid w:val="00D94AE0"/>
    <w:rsid w:val="00D94F2B"/>
    <w:rsid w:val="00D94F40"/>
    <w:rsid w:val="00D96421"/>
    <w:rsid w:val="00D974B8"/>
    <w:rsid w:val="00DA0EF0"/>
    <w:rsid w:val="00DA10F5"/>
    <w:rsid w:val="00DA1697"/>
    <w:rsid w:val="00DA1813"/>
    <w:rsid w:val="00DA4551"/>
    <w:rsid w:val="00DA53AD"/>
    <w:rsid w:val="00DA59E9"/>
    <w:rsid w:val="00DB0094"/>
    <w:rsid w:val="00DB2BE3"/>
    <w:rsid w:val="00DB3EB1"/>
    <w:rsid w:val="00DB3F1A"/>
    <w:rsid w:val="00DB4BE9"/>
    <w:rsid w:val="00DB50C7"/>
    <w:rsid w:val="00DB6478"/>
    <w:rsid w:val="00DB67BC"/>
    <w:rsid w:val="00DB6B96"/>
    <w:rsid w:val="00DB7D85"/>
    <w:rsid w:val="00DC1E6C"/>
    <w:rsid w:val="00DC253A"/>
    <w:rsid w:val="00DC3BE7"/>
    <w:rsid w:val="00DC488D"/>
    <w:rsid w:val="00DC5433"/>
    <w:rsid w:val="00DD07F9"/>
    <w:rsid w:val="00DD11F9"/>
    <w:rsid w:val="00DD1A4E"/>
    <w:rsid w:val="00DD23F7"/>
    <w:rsid w:val="00DD4667"/>
    <w:rsid w:val="00DD5C7A"/>
    <w:rsid w:val="00DD6010"/>
    <w:rsid w:val="00DD6722"/>
    <w:rsid w:val="00DD6A9C"/>
    <w:rsid w:val="00DD7CAA"/>
    <w:rsid w:val="00DD7F5D"/>
    <w:rsid w:val="00DE24F2"/>
    <w:rsid w:val="00DE5777"/>
    <w:rsid w:val="00DE7F06"/>
    <w:rsid w:val="00DF0101"/>
    <w:rsid w:val="00DF1383"/>
    <w:rsid w:val="00DF1B02"/>
    <w:rsid w:val="00DF4D30"/>
    <w:rsid w:val="00DF5492"/>
    <w:rsid w:val="00DF5952"/>
    <w:rsid w:val="00DF662B"/>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347"/>
    <w:rsid w:val="00E2145A"/>
    <w:rsid w:val="00E21487"/>
    <w:rsid w:val="00E221E0"/>
    <w:rsid w:val="00E23EF2"/>
    <w:rsid w:val="00E2434E"/>
    <w:rsid w:val="00E24F72"/>
    <w:rsid w:val="00E27744"/>
    <w:rsid w:val="00E30756"/>
    <w:rsid w:val="00E30B55"/>
    <w:rsid w:val="00E30BEC"/>
    <w:rsid w:val="00E3156A"/>
    <w:rsid w:val="00E32034"/>
    <w:rsid w:val="00E32041"/>
    <w:rsid w:val="00E327A6"/>
    <w:rsid w:val="00E32CE6"/>
    <w:rsid w:val="00E34A02"/>
    <w:rsid w:val="00E359B6"/>
    <w:rsid w:val="00E35F5D"/>
    <w:rsid w:val="00E404D6"/>
    <w:rsid w:val="00E40C23"/>
    <w:rsid w:val="00E40EC3"/>
    <w:rsid w:val="00E41D70"/>
    <w:rsid w:val="00E4222C"/>
    <w:rsid w:val="00E45E23"/>
    <w:rsid w:val="00E4614D"/>
    <w:rsid w:val="00E464A7"/>
    <w:rsid w:val="00E470F9"/>
    <w:rsid w:val="00E5028C"/>
    <w:rsid w:val="00E5261A"/>
    <w:rsid w:val="00E52A1F"/>
    <w:rsid w:val="00E53E90"/>
    <w:rsid w:val="00E547E2"/>
    <w:rsid w:val="00E55ACE"/>
    <w:rsid w:val="00E56EA7"/>
    <w:rsid w:val="00E573BB"/>
    <w:rsid w:val="00E57756"/>
    <w:rsid w:val="00E61278"/>
    <w:rsid w:val="00E61E0E"/>
    <w:rsid w:val="00E62267"/>
    <w:rsid w:val="00E63459"/>
    <w:rsid w:val="00E63E51"/>
    <w:rsid w:val="00E64192"/>
    <w:rsid w:val="00E64736"/>
    <w:rsid w:val="00E658FD"/>
    <w:rsid w:val="00E664B3"/>
    <w:rsid w:val="00E67B45"/>
    <w:rsid w:val="00E67D73"/>
    <w:rsid w:val="00E701C6"/>
    <w:rsid w:val="00E703F8"/>
    <w:rsid w:val="00E70B1F"/>
    <w:rsid w:val="00E70F54"/>
    <w:rsid w:val="00E711F8"/>
    <w:rsid w:val="00E71444"/>
    <w:rsid w:val="00E7319E"/>
    <w:rsid w:val="00E732D4"/>
    <w:rsid w:val="00E73896"/>
    <w:rsid w:val="00E73A19"/>
    <w:rsid w:val="00E73A63"/>
    <w:rsid w:val="00E75D5A"/>
    <w:rsid w:val="00E75E11"/>
    <w:rsid w:val="00E77501"/>
    <w:rsid w:val="00E81675"/>
    <w:rsid w:val="00E81D5A"/>
    <w:rsid w:val="00E8268E"/>
    <w:rsid w:val="00E82863"/>
    <w:rsid w:val="00E83D09"/>
    <w:rsid w:val="00E86A98"/>
    <w:rsid w:val="00E90B29"/>
    <w:rsid w:val="00E90EF1"/>
    <w:rsid w:val="00E926E9"/>
    <w:rsid w:val="00E939CA"/>
    <w:rsid w:val="00E96B21"/>
    <w:rsid w:val="00E96F4A"/>
    <w:rsid w:val="00EA0115"/>
    <w:rsid w:val="00EA04CC"/>
    <w:rsid w:val="00EA142F"/>
    <w:rsid w:val="00EA16EA"/>
    <w:rsid w:val="00EA1911"/>
    <w:rsid w:val="00EA2110"/>
    <w:rsid w:val="00EA244A"/>
    <w:rsid w:val="00EA377B"/>
    <w:rsid w:val="00EA3EA1"/>
    <w:rsid w:val="00EA40A5"/>
    <w:rsid w:val="00EA5414"/>
    <w:rsid w:val="00EB193D"/>
    <w:rsid w:val="00EB1F1B"/>
    <w:rsid w:val="00EB1FC7"/>
    <w:rsid w:val="00EB2473"/>
    <w:rsid w:val="00EB519D"/>
    <w:rsid w:val="00EB5F1D"/>
    <w:rsid w:val="00EB688F"/>
    <w:rsid w:val="00EB6E62"/>
    <w:rsid w:val="00EB6F29"/>
    <w:rsid w:val="00EC36CB"/>
    <w:rsid w:val="00EC3990"/>
    <w:rsid w:val="00EC5207"/>
    <w:rsid w:val="00EC62DE"/>
    <w:rsid w:val="00EC6A6E"/>
    <w:rsid w:val="00EC7A9C"/>
    <w:rsid w:val="00ED0EB0"/>
    <w:rsid w:val="00ED3568"/>
    <w:rsid w:val="00ED3EE7"/>
    <w:rsid w:val="00ED4A01"/>
    <w:rsid w:val="00ED4D1B"/>
    <w:rsid w:val="00ED50E3"/>
    <w:rsid w:val="00ED5DAC"/>
    <w:rsid w:val="00ED6046"/>
    <w:rsid w:val="00ED6686"/>
    <w:rsid w:val="00EE16C5"/>
    <w:rsid w:val="00EE211D"/>
    <w:rsid w:val="00EE2C47"/>
    <w:rsid w:val="00EE3245"/>
    <w:rsid w:val="00EE3A9A"/>
    <w:rsid w:val="00EE400F"/>
    <w:rsid w:val="00EE46BD"/>
    <w:rsid w:val="00EE4A5E"/>
    <w:rsid w:val="00EE511A"/>
    <w:rsid w:val="00EE5864"/>
    <w:rsid w:val="00EF0E82"/>
    <w:rsid w:val="00EF3901"/>
    <w:rsid w:val="00EF3E30"/>
    <w:rsid w:val="00EF40ED"/>
    <w:rsid w:val="00EF5BE0"/>
    <w:rsid w:val="00EF792B"/>
    <w:rsid w:val="00F0065F"/>
    <w:rsid w:val="00F008D4"/>
    <w:rsid w:val="00F02338"/>
    <w:rsid w:val="00F066A2"/>
    <w:rsid w:val="00F0760A"/>
    <w:rsid w:val="00F07C4A"/>
    <w:rsid w:val="00F12E3C"/>
    <w:rsid w:val="00F130B8"/>
    <w:rsid w:val="00F13278"/>
    <w:rsid w:val="00F14DF9"/>
    <w:rsid w:val="00F1569C"/>
    <w:rsid w:val="00F15A88"/>
    <w:rsid w:val="00F232E3"/>
    <w:rsid w:val="00F2524E"/>
    <w:rsid w:val="00F26045"/>
    <w:rsid w:val="00F2647F"/>
    <w:rsid w:val="00F2676D"/>
    <w:rsid w:val="00F273A7"/>
    <w:rsid w:val="00F31F2C"/>
    <w:rsid w:val="00F323D8"/>
    <w:rsid w:val="00F32D6C"/>
    <w:rsid w:val="00F3354D"/>
    <w:rsid w:val="00F33675"/>
    <w:rsid w:val="00F34079"/>
    <w:rsid w:val="00F34E2D"/>
    <w:rsid w:val="00F3548F"/>
    <w:rsid w:val="00F35FD4"/>
    <w:rsid w:val="00F3701B"/>
    <w:rsid w:val="00F37A8E"/>
    <w:rsid w:val="00F37F26"/>
    <w:rsid w:val="00F40C8A"/>
    <w:rsid w:val="00F415EA"/>
    <w:rsid w:val="00F42596"/>
    <w:rsid w:val="00F4422E"/>
    <w:rsid w:val="00F46900"/>
    <w:rsid w:val="00F50FA1"/>
    <w:rsid w:val="00F517C7"/>
    <w:rsid w:val="00F527EC"/>
    <w:rsid w:val="00F53E18"/>
    <w:rsid w:val="00F54B07"/>
    <w:rsid w:val="00F55E06"/>
    <w:rsid w:val="00F569AE"/>
    <w:rsid w:val="00F610E7"/>
    <w:rsid w:val="00F62E66"/>
    <w:rsid w:val="00F63F0C"/>
    <w:rsid w:val="00F64043"/>
    <w:rsid w:val="00F6415C"/>
    <w:rsid w:val="00F655F8"/>
    <w:rsid w:val="00F67282"/>
    <w:rsid w:val="00F716FF"/>
    <w:rsid w:val="00F728BA"/>
    <w:rsid w:val="00F74E72"/>
    <w:rsid w:val="00F769CE"/>
    <w:rsid w:val="00F76D38"/>
    <w:rsid w:val="00F801C1"/>
    <w:rsid w:val="00F81406"/>
    <w:rsid w:val="00F8208E"/>
    <w:rsid w:val="00F8242C"/>
    <w:rsid w:val="00F833C3"/>
    <w:rsid w:val="00F8357D"/>
    <w:rsid w:val="00F837DE"/>
    <w:rsid w:val="00F83F9D"/>
    <w:rsid w:val="00F84E39"/>
    <w:rsid w:val="00F86C4E"/>
    <w:rsid w:val="00F90DBC"/>
    <w:rsid w:val="00F90FE6"/>
    <w:rsid w:val="00F9101C"/>
    <w:rsid w:val="00F91DED"/>
    <w:rsid w:val="00F927AA"/>
    <w:rsid w:val="00F92BF8"/>
    <w:rsid w:val="00F92CC6"/>
    <w:rsid w:val="00F9384D"/>
    <w:rsid w:val="00F93E6D"/>
    <w:rsid w:val="00F9648A"/>
    <w:rsid w:val="00FA0889"/>
    <w:rsid w:val="00FA3F50"/>
    <w:rsid w:val="00FA4216"/>
    <w:rsid w:val="00FA4F24"/>
    <w:rsid w:val="00FA546F"/>
    <w:rsid w:val="00FA6014"/>
    <w:rsid w:val="00FA62D9"/>
    <w:rsid w:val="00FA77AA"/>
    <w:rsid w:val="00FA7FBD"/>
    <w:rsid w:val="00FB17A9"/>
    <w:rsid w:val="00FB47A8"/>
    <w:rsid w:val="00FB6723"/>
    <w:rsid w:val="00FB70DA"/>
    <w:rsid w:val="00FC0111"/>
    <w:rsid w:val="00FC03DA"/>
    <w:rsid w:val="00FC10B1"/>
    <w:rsid w:val="00FC1DD7"/>
    <w:rsid w:val="00FC5BD4"/>
    <w:rsid w:val="00FC615C"/>
    <w:rsid w:val="00FC69CC"/>
    <w:rsid w:val="00FC6D36"/>
    <w:rsid w:val="00FC75A9"/>
    <w:rsid w:val="00FC7B5E"/>
    <w:rsid w:val="00FD0788"/>
    <w:rsid w:val="00FD1487"/>
    <w:rsid w:val="00FD5136"/>
    <w:rsid w:val="00FD51E1"/>
    <w:rsid w:val="00FE0465"/>
    <w:rsid w:val="00FE0AD8"/>
    <w:rsid w:val="00FE0B67"/>
    <w:rsid w:val="00FE0FC0"/>
    <w:rsid w:val="00FE20CE"/>
    <w:rsid w:val="00FE2284"/>
    <w:rsid w:val="00FE2A8B"/>
    <w:rsid w:val="00FE4023"/>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hyperlink" Target="https://usk.ac.id/download/uktb-mahasiswa-s1-jalur-snbp-snbt-dan-mandiri-usk-2023/"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33" Type="http://schemas.openxmlformats.org/officeDocument/2006/relationships/hyperlink" Target="https://berkas-akademik.usk.ac.id/"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forms.gle/Xq6ThdgQNhWYhbat8" TargetMode="External"/><Relationship Id="rId37"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mailto:persuratan@usk.ac.id" TargetMode="Externa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hyperlink" Target="https://usk.ac.id/download/kalender-akadem%20ik-2023-2024/"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ban-pt.org/" TargetMode="External"/><Relationship Id="rId35" Type="http://schemas.openxmlformats.org/officeDocument/2006/relationships/hyperlink" Target="https://pakarmaru.usk.ac.id/"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4</TotalTime>
  <Pages>69</Pages>
  <Words>55867</Words>
  <Characters>318443</Characters>
  <Application>Microsoft Office Word</Application>
  <DocSecurity>0</DocSecurity>
  <Lines>2653</Lines>
  <Paragraphs>747</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7356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Hary Rachmat</cp:lastModifiedBy>
  <cp:revision>1862</cp:revision>
  <cp:lastPrinted>2024-08-29T15:35:00Z</cp:lastPrinted>
  <dcterms:created xsi:type="dcterms:W3CDTF">2018-07-26T02:47:00Z</dcterms:created>
  <dcterms:modified xsi:type="dcterms:W3CDTF">2024-09-09T13: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